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7ABFFF" w14:textId="593A8AAF" w:rsidR="00D26309" w:rsidRPr="0093312F" w:rsidRDefault="00FC3E28" w:rsidP="009A0B88">
      <w:pPr>
        <w:pStyle w:val="Title"/>
        <w:jc w:val="both"/>
      </w:pPr>
      <w:r>
        <w:rPr>
          <w:rStyle w:val="cf01"/>
          <w:rFonts w:ascii="Times New Roman" w:hAnsi="Times New Roman" w:cstheme="majorBidi"/>
          <w:sz w:val="56"/>
          <w:szCs w:val="56"/>
        </w:rPr>
        <w:t>Hidden in</w:t>
      </w:r>
      <w:r w:rsidR="00AD6B57">
        <w:rPr>
          <w:rStyle w:val="cf01"/>
          <w:rFonts w:ascii="Times New Roman" w:hAnsi="Times New Roman" w:cstheme="majorBidi"/>
          <w:sz w:val="56"/>
          <w:szCs w:val="56"/>
        </w:rPr>
        <w:t xml:space="preserve"> </w:t>
      </w:r>
      <w:r>
        <w:rPr>
          <w:rStyle w:val="cf01"/>
          <w:rFonts w:ascii="Times New Roman" w:hAnsi="Times New Roman" w:cstheme="majorBidi"/>
          <w:sz w:val="56"/>
          <w:szCs w:val="56"/>
        </w:rPr>
        <w:t>Plain Sight: The Impact of Human Rhinovirus Infection in Adults</w:t>
      </w:r>
    </w:p>
    <w:p w14:paraId="3EBCD9A5" w14:textId="77777777" w:rsidR="005E6CB1" w:rsidRPr="008936AA" w:rsidRDefault="005E6CB1" w:rsidP="009A0B88">
      <w:pPr>
        <w:pStyle w:val="Title"/>
        <w:jc w:val="both"/>
      </w:pPr>
    </w:p>
    <w:p w14:paraId="05409FE7" w14:textId="74B703B6" w:rsidR="00D676DD" w:rsidRDefault="00D25169" w:rsidP="009A0B88">
      <w:pPr>
        <w:spacing w:line="480" w:lineRule="auto"/>
        <w:jc w:val="both"/>
      </w:pPr>
      <w:r>
        <w:t>Tommaso Morelli#</w:t>
      </w:r>
      <w:r w:rsidR="00B16B3B" w:rsidRPr="00A63D7D">
        <w:rPr>
          <w:vertAlign w:val="superscript"/>
        </w:rPr>
        <w:t>1,2</w:t>
      </w:r>
      <w:r>
        <w:t>, Anna Freeman</w:t>
      </w:r>
      <w:r w:rsidR="00B16B3B" w:rsidRPr="00A63D7D">
        <w:rPr>
          <w:vertAlign w:val="superscript"/>
        </w:rPr>
        <w:t>1,2</w:t>
      </w:r>
      <w:r>
        <w:t>, Karl J. Staples</w:t>
      </w:r>
      <w:r w:rsidR="00B16B3B" w:rsidRPr="00A63D7D">
        <w:rPr>
          <w:vertAlign w:val="superscript"/>
        </w:rPr>
        <w:t>1,2</w:t>
      </w:r>
      <w:r>
        <w:t>, Tom M.A. Wilkinson</w:t>
      </w:r>
      <w:r w:rsidR="00B16B3B" w:rsidRPr="00757CEC">
        <w:rPr>
          <w:vertAlign w:val="superscript"/>
        </w:rPr>
        <w:t>1,2</w:t>
      </w:r>
    </w:p>
    <w:p w14:paraId="574E996E" w14:textId="4B24F94E" w:rsidR="00B16B3B" w:rsidRDefault="00000000" w:rsidP="009A0B88">
      <w:pPr>
        <w:spacing w:line="480" w:lineRule="auto"/>
        <w:jc w:val="both"/>
      </w:pPr>
      <w:r w:rsidRPr="00757CEC">
        <w:rPr>
          <w:vertAlign w:val="superscript"/>
        </w:rPr>
        <w:t>1</w:t>
      </w:r>
      <w:r w:rsidRPr="008F197C">
        <w:t>Clinical and Experimental Sciences, Faculty of Medicine, University of Southampton, Southampton, United Kingdom</w:t>
      </w:r>
    </w:p>
    <w:p w14:paraId="72ADA481" w14:textId="236F64B6" w:rsidR="00D479BF" w:rsidRDefault="00000000" w:rsidP="009A0B88">
      <w:pPr>
        <w:spacing w:line="480" w:lineRule="auto"/>
        <w:jc w:val="both"/>
      </w:pPr>
      <w:r>
        <w:t xml:space="preserve"> </w:t>
      </w:r>
      <w:r w:rsidRPr="00757CEC">
        <w:rPr>
          <w:vertAlign w:val="superscript"/>
        </w:rPr>
        <w:t>2</w:t>
      </w:r>
      <w:r w:rsidRPr="008F197C">
        <w:t>NIHR Southampton Biomedical Research Centre, University Hospital Southampton, Southampton, United Kingdom</w:t>
      </w:r>
    </w:p>
    <w:p w14:paraId="5017B99A" w14:textId="565A91A2" w:rsidR="00B16B3B" w:rsidRPr="00800454" w:rsidRDefault="00000000" w:rsidP="009A0B88">
      <w:pPr>
        <w:spacing w:line="480" w:lineRule="auto"/>
        <w:jc w:val="both"/>
      </w:pPr>
      <w:r>
        <w:t># Corresponding author</w:t>
      </w:r>
      <w:r>
        <w:br w:type="page"/>
      </w:r>
    </w:p>
    <w:p w14:paraId="5F5A937F" w14:textId="77777777" w:rsidR="00F324A4" w:rsidRDefault="00000000" w:rsidP="009A0B88">
      <w:pPr>
        <w:pStyle w:val="Heading1"/>
        <w:tabs>
          <w:tab w:val="left" w:pos="7335"/>
        </w:tabs>
        <w:spacing w:line="240" w:lineRule="auto"/>
        <w:jc w:val="both"/>
      </w:pPr>
      <w:r>
        <w:lastRenderedPageBreak/>
        <w:t>Abstract</w:t>
      </w:r>
    </w:p>
    <w:p w14:paraId="71465C89" w14:textId="4EA9B391" w:rsidR="00150963" w:rsidRPr="00150963" w:rsidRDefault="00000000" w:rsidP="009A0B88">
      <w:pPr>
        <w:pStyle w:val="Heading2"/>
        <w:jc w:val="both"/>
      </w:pPr>
      <w:r>
        <w:t>Background</w:t>
      </w:r>
    </w:p>
    <w:p w14:paraId="45084F88" w14:textId="6243D820" w:rsidR="00F324A4" w:rsidRDefault="00984DCB" w:rsidP="009A0B88">
      <w:pPr>
        <w:spacing w:line="480" w:lineRule="auto"/>
        <w:jc w:val="both"/>
      </w:pPr>
      <w:r>
        <w:t>Human rhinovirus (HRV), an unencapsulated RNA virus, was first identified more than 70 years ago. It is highly infectious and easily transmitted through aerosols and direct contact. The advent of multiplex PCR has enhanced the detection of a diverse range of respiratory viruses, and HRV consistently ranks among the most prevalent respiratory pathogens globally. Circulation occurs throughout the year, with peak incidence in autumn and spring in temperate climates. Remarkably, during the SARS-CoV-2 pandemic, HRV transmission persisted, demonstrating its</w:t>
      </w:r>
      <w:r w:rsidR="00D11DE8">
        <w:t xml:space="preserve"> resilience against </w:t>
      </w:r>
      <w:r>
        <w:t>stringent public health measures aimed at curbing viral transmission.</w:t>
      </w:r>
    </w:p>
    <w:p w14:paraId="4C6518B3" w14:textId="29CDCF66" w:rsidR="00F324A4" w:rsidRDefault="00000000" w:rsidP="009A0B88">
      <w:pPr>
        <w:pStyle w:val="Heading2"/>
        <w:spacing w:line="240" w:lineRule="auto"/>
        <w:jc w:val="both"/>
      </w:pPr>
      <w:r>
        <w:t>Main Body</w:t>
      </w:r>
    </w:p>
    <w:p w14:paraId="22DCB3AB" w14:textId="555D0ED2" w:rsidR="006D2357" w:rsidRDefault="00000000" w:rsidP="009A0B88">
      <w:pPr>
        <w:spacing w:line="480" w:lineRule="auto"/>
        <w:jc w:val="both"/>
      </w:pPr>
      <w:r>
        <w:t xml:space="preserve">HRV is characterized by its extensive genetic diversity, comprising three species and more than 170 genotypes. This diversity and </w:t>
      </w:r>
      <w:proofErr w:type="gramStart"/>
      <w:r>
        <w:t>large number</w:t>
      </w:r>
      <w:proofErr w:type="gramEnd"/>
      <w:r>
        <w:t xml:space="preserve"> of concurrently circulating strains allows HRV to frequently escape the adaptive immune system and poses formidable challenges for the development of effective vaccines and antiviral therapies. Subsequently</w:t>
      </w:r>
      <w:r w:rsidR="00D11DE8">
        <w:t>,</w:t>
      </w:r>
      <w:r>
        <w:t xml:space="preserve"> there is currently a lack of specific treatments.</w:t>
      </w:r>
    </w:p>
    <w:p w14:paraId="4A88DDF3" w14:textId="4F486464" w:rsidR="00CC05D5" w:rsidRDefault="00000000" w:rsidP="009A0B88">
      <w:pPr>
        <w:spacing w:line="480" w:lineRule="auto"/>
        <w:jc w:val="both"/>
      </w:pPr>
      <w:r>
        <w:t>Historically, HRV has been associated with self-limiting upper respiratory infection. However, there is now extensive evidence highlighting its significant role in severe lower respiratory disease in adults, including exacerbations of chronic airway diseases, such as asthma and chronic obstructive pulmonary disease (COPD), but importantly also pneumonia. These severe manifestations can occur even in immunocompetent individuals, broadening the clinical impact of this ubiquitous virus.</w:t>
      </w:r>
    </w:p>
    <w:p w14:paraId="349CD281" w14:textId="3280CA0F" w:rsidR="00AA7999" w:rsidRDefault="00F702B2" w:rsidP="009A0B88">
      <w:pPr>
        <w:spacing w:line="480" w:lineRule="auto"/>
        <w:jc w:val="both"/>
      </w:pPr>
      <w:r>
        <w:t xml:space="preserve">Consequently, the burden of rhinovirus infections extends across various healthcare settings, from primary care to general hospital wards and intensive care units. The impact of HRV in adults, in terms of morbidity and healthcare utilization, rivals that of the other major respiratory viruses, including influenza and respiratory syncytial virus. Recognition of this substantial burden underscores the critical need for </w:t>
      </w:r>
      <w:r w:rsidR="00D22747">
        <w:t>novel</w:t>
      </w:r>
      <w:r>
        <w:t xml:space="preserve"> treatment strategies and effective management protocols to mitigate the impact of HRV infections on public health.</w:t>
      </w:r>
    </w:p>
    <w:p w14:paraId="4BF8A875" w14:textId="11FF62FC" w:rsidR="00F324A4" w:rsidRDefault="00000000" w:rsidP="009A0B88">
      <w:pPr>
        <w:pStyle w:val="Heading2"/>
        <w:jc w:val="both"/>
      </w:pPr>
      <w:r>
        <w:lastRenderedPageBreak/>
        <w:t>Conclusion</w:t>
      </w:r>
    </w:p>
    <w:p w14:paraId="7D68E0F5" w14:textId="4FED19AD" w:rsidR="00F702B2" w:rsidRDefault="00000000" w:rsidP="009A0B88">
      <w:pPr>
        <w:spacing w:line="480" w:lineRule="auto"/>
        <w:jc w:val="both"/>
      </w:pPr>
      <w:r>
        <w:t xml:space="preserve">This review examines the epidemiology, clinical manifestations, and risk factors associated with severe HRV infection in adults. By drawing on contemporary literature, we aim to provide a comprehensive overview of the virus’s significant health implications. Understanding the scope of </w:t>
      </w:r>
      <w:r w:rsidR="001379FB">
        <w:t>this</w:t>
      </w:r>
      <w:r>
        <w:t xml:space="preserve"> impact is essential for developing new, targeted interventions and improving patient outcomes in the face of this persistent and adaptable pathogen.</w:t>
      </w:r>
    </w:p>
    <w:p w14:paraId="00D63FAE" w14:textId="0DBEAD32" w:rsidR="00D479BF" w:rsidRPr="00D479BF" w:rsidRDefault="00777367" w:rsidP="009A0B88">
      <w:pPr>
        <w:spacing w:line="240" w:lineRule="auto"/>
        <w:jc w:val="both"/>
      </w:pPr>
      <w:r>
        <w:t>Keywords: Rhinovirus, adults, pneumonia, asthma, COPD.</w:t>
      </w:r>
    </w:p>
    <w:p w14:paraId="500B5E56" w14:textId="63C1BE05" w:rsidR="00644893" w:rsidRDefault="00000000">
      <w:pPr>
        <w:rPr>
          <w:rFonts w:eastAsiaTheme="majorEastAsia" w:cstheme="majorBidi"/>
          <w:color w:val="0F4761" w:themeColor="accent1" w:themeShade="BF"/>
          <w:sz w:val="40"/>
          <w:szCs w:val="40"/>
        </w:rPr>
      </w:pPr>
      <w:r>
        <w:br w:type="page"/>
      </w:r>
    </w:p>
    <w:p w14:paraId="273B36ED" w14:textId="77777777" w:rsidR="0058170D" w:rsidRDefault="00000000" w:rsidP="009A0B88">
      <w:pPr>
        <w:pStyle w:val="Heading1"/>
        <w:spacing w:line="240" w:lineRule="auto"/>
        <w:jc w:val="both"/>
      </w:pPr>
      <w:r>
        <w:lastRenderedPageBreak/>
        <w:t>Introduction</w:t>
      </w:r>
      <w:r>
        <w:tab/>
      </w:r>
    </w:p>
    <w:p w14:paraId="3CC92256" w14:textId="7BE18FCA" w:rsidR="00C56EF8" w:rsidRDefault="00000000" w:rsidP="009A0B88">
      <w:pPr>
        <w:spacing w:line="480" w:lineRule="auto"/>
        <w:jc w:val="both"/>
      </w:pPr>
      <w:r>
        <w:t>Since its initial identification by Winston Price in the 1950s, human rhinovirus (HRV) has become recognized as one of the most common agents responsible for respiratory infections</w:t>
      </w:r>
      <w:r w:rsidR="0058170D">
        <w:rPr>
          <w:rFonts w:cs="Times New Roman"/>
        </w:rPr>
        <w:fldChar w:fldCharType="begin"/>
      </w:r>
      <w:r w:rsidR="00E031BC">
        <w:rPr>
          <w:rFonts w:cs="Times New Roman"/>
        </w:rPr>
        <w:instrText xml:space="preserve"> ADDIN EN.CITE &lt;EndNote&gt;&lt;Cite&gt;&lt;Author&gt;Price&lt;/Author&gt;&lt;Year&gt;1956&lt;/Year&gt;&lt;RecNum&gt;817&lt;/RecNum&gt;&lt;DisplayText&gt;(1)&lt;/DisplayText&gt;&lt;record&gt;&lt;rec-number&gt;817&lt;/rec-number&gt;&lt;foreign-keys&gt;&lt;key app="EN" db-id="zsdsx9ttger9xmevdzjpasa35dsxxd9wz0pr" timestamp="1709266931" guid="c743dfcf-2140-4716-aada-5ca3d92a2ff3"&gt;817&lt;/key&gt;&lt;/foreign-keys&gt;&lt;ref-type name="Journal Article"&gt;17&lt;/ref-type&gt;&lt;contributors&gt;&lt;authors&gt;&lt;author&gt;Price, W. H.&lt;/author&gt;&lt;/authors&gt;&lt;/contributors&gt;&lt;auth-address&gt;Department of epidemiology, johns hopkins university school of hygiene and public health, baltimore, maryland.&lt;/auth-address&gt;&lt;titles&gt;&lt;title&gt;THE ISOLATION OF A NEW VIRUS ASSOCIATED WITH RESPIRATORY CLINICAL DISEASE IN HUMANS&lt;/title&gt;&lt;secondary-title&gt;Proc Natl Acad Sci U S A&lt;/secondary-title&gt;&lt;/titles&gt;&lt;periodical&gt;&lt;full-title&gt;Proc Natl Acad Sci U S A&lt;/full-title&gt;&lt;/periodical&gt;&lt;pages&gt;892-6&lt;/pages&gt;&lt;volume&gt;42&lt;/volume&gt;&lt;number&gt;12&lt;/number&gt;&lt;dates&gt;&lt;year&gt;1956&lt;/year&gt;&lt;pub-dates&gt;&lt;date&gt;Dec&lt;/date&gt;&lt;/pub-dates&gt;&lt;/dates&gt;&lt;isbn&gt;0027-8424 (Print)&amp;#xD;0027-8424&lt;/isbn&gt;&lt;accession-num&gt;16589969&lt;/accession-num&gt;&lt;urls&gt;&lt;related-urls&gt;&lt;url&gt;https://www.ncbi.nlm.nih.gov/pmc/articles/PMC528365/pdf/pnas00715-0006.pdf&lt;/url&gt;&lt;/related-urls&gt;&lt;/urls&gt;&lt;custom2&gt;PMC528365&lt;/custom2&gt;&lt;electronic-resource-num&gt;10.1073/pnas.42.12.892&lt;/electronic-resource-num&gt;&lt;remote-database-provider&gt;NLM&lt;/remote-database-provider&gt;&lt;language&gt;eng&lt;/language&gt;&lt;/record&gt;&lt;/Cite&gt;&lt;/EndNote&gt;</w:instrText>
      </w:r>
      <w:r w:rsidR="0058170D">
        <w:rPr>
          <w:rFonts w:cs="Times New Roman"/>
        </w:rPr>
        <w:fldChar w:fldCharType="separate"/>
      </w:r>
      <w:r w:rsidR="00E031BC">
        <w:rPr>
          <w:rFonts w:cs="Times New Roman"/>
          <w:noProof/>
        </w:rPr>
        <w:t>(1)</w:t>
      </w:r>
      <w:r w:rsidR="0058170D">
        <w:rPr>
          <w:rFonts w:cs="Times New Roman"/>
        </w:rPr>
        <w:fldChar w:fldCharType="end"/>
      </w:r>
      <w:r w:rsidR="007E09FB">
        <w:t xml:space="preserve"> Despite this,</w:t>
      </w:r>
      <w:r w:rsidR="00135D87">
        <w:t xml:space="preserve"> there are no approved therapies</w:t>
      </w:r>
      <w:r>
        <w:t xml:space="preserve"> for this </w:t>
      </w:r>
      <w:r w:rsidR="00B83DEF">
        <w:t>pathogen</w:t>
      </w:r>
      <w:r w:rsidR="00135D87">
        <w:t>. The significance of HRV infection in children is well</w:t>
      </w:r>
      <w:r>
        <w:t xml:space="preserve"> </w:t>
      </w:r>
      <w:r w:rsidR="00135D87">
        <w:t>established, with consistent associations found between infections during childhood and the development of wheezing, asthma, and severe lower respiratory complications</w:t>
      </w:r>
      <w:r w:rsidR="0058170D">
        <w:fldChar w:fldCharType="begin">
          <w:fldData xml:space="preserve">PEVuZE5vdGU+PENpdGU+PEF1dGhvcj5ManViaW4tU3Rlcm5hazwvQXV0aG9yPjxZZWFyPjIwMjM8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</w:fldData>
        </w:fldChar>
      </w:r>
      <w:r w:rsidR="00E031BC">
        <w:instrText xml:space="preserve"> ADDIN EN.CITE </w:instrText>
      </w:r>
      <w:r w:rsidR="00E031BC">
        <w:fldChar w:fldCharType="begin">
          <w:fldData xml:space="preserve">PEVuZE5vdGU+PENpdGU+PEF1dGhvcj5ManViaW4tU3Rlcm5hazwvQXV0aG9yPjxZZWFyPjIwMjM8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</w:fldData>
        </w:fldChar>
      </w:r>
      <w:r w:rsidR="00E031BC">
        <w:instrText xml:space="preserve"> ADDIN EN.CITE.DATA </w:instrText>
      </w:r>
      <w:r>
        <w:fldChar w:fldCharType="separate"/>
      </w:r>
      <w:r w:rsidR="00E031BC">
        <w:fldChar w:fldCharType="end"/>
      </w:r>
      <w:r w:rsidR="0058170D">
        <w:fldChar w:fldCharType="separate"/>
      </w:r>
      <w:r w:rsidR="00E031BC">
        <w:rPr>
          <w:noProof/>
        </w:rPr>
        <w:t>(2)</w:t>
      </w:r>
      <w:r w:rsidR="0058170D">
        <w:fldChar w:fldCharType="end"/>
      </w:r>
      <w:r w:rsidR="0058170D">
        <w:t xml:space="preserve">. However, despite evidence pointing to substantial morbidity in adults, the impact of HRV infection in this population remains </w:t>
      </w:r>
      <w:proofErr w:type="gramStart"/>
      <w:r w:rsidR="0058170D">
        <w:t>largely underestimated</w:t>
      </w:r>
      <w:proofErr w:type="gramEnd"/>
      <w:r w:rsidR="0058170D">
        <w:t xml:space="preserve">. This review aims to shed light on this impact by detailing </w:t>
      </w:r>
      <w:r w:rsidR="006A5328">
        <w:t xml:space="preserve">HRVs </w:t>
      </w:r>
      <w:r w:rsidR="0058170D">
        <w:t>epidemiology, transmission, and clinical manifestations. It aims to update clinicians on the role of HRV infection beyond childhood, inform ongoing research efforts, and underscore the urgent need for innovative therapeutic approaches.</w:t>
      </w:r>
    </w:p>
    <w:p w14:paraId="416EAE07" w14:textId="69ACF6AE" w:rsidR="00F2732C" w:rsidRPr="00193210" w:rsidRDefault="00000000" w:rsidP="009A0B88">
      <w:pPr>
        <w:pStyle w:val="Heading1"/>
        <w:jc w:val="both"/>
      </w:pPr>
      <w:r w:rsidRPr="00193210">
        <w:t>Background</w:t>
      </w:r>
    </w:p>
    <w:p w14:paraId="4E1729F2" w14:textId="77777777" w:rsidR="00F2732C" w:rsidRPr="00292A32" w:rsidRDefault="00000000" w:rsidP="009A0B88">
      <w:pPr>
        <w:pStyle w:val="Heading2"/>
        <w:jc w:val="both"/>
      </w:pPr>
      <w:r>
        <w:t>General structure and properties</w:t>
      </w:r>
    </w:p>
    <w:p w14:paraId="307464E6" w14:textId="4C169DD8" w:rsidR="00021310" w:rsidRDefault="00000000" w:rsidP="009A0B88">
      <w:pPr>
        <w:spacing w:line="480" w:lineRule="auto"/>
        <w:jc w:val="both"/>
        <w:rPr>
          <w:rFonts w:cs="Times New Roman"/>
        </w:rPr>
      </w:pPr>
      <w:r w:rsidRPr="00021310">
        <w:rPr>
          <w:rFonts w:cs="Times New Roman"/>
        </w:rPr>
        <w:t>HRVs are single-stranded, positive-sense RNA viruses belonging to the Enterovirus genus of the Picornaviridae family (Figure 1).</w:t>
      </w:r>
    </w:p>
    <w:p w14:paraId="35B2665F" w14:textId="6B0365D3" w:rsidR="00D729D0" w:rsidRPr="00D729D0" w:rsidRDefault="00000000" w:rsidP="00D729D0">
      <w:pPr>
        <w:spacing w:before="100" w:beforeAutospacing="1" w:after="100" w:afterAutospacing="1" w:line="240" w:lineRule="auto"/>
        <w:rPr>
          <w:rFonts w:eastAsia="Times New Roman" w:cs="Times New Roman"/>
          <w:kern w:val="0"/>
          <w:sz w:val="24"/>
          <w:szCs w:val="24"/>
          <w:lang w:eastAsia="en-GB"/>
          <w14:ligatures w14:val="none"/>
        </w:rPr>
      </w:pPr>
      <w:r w:rsidRPr="00D729D0">
        <w:rPr>
          <w:rFonts w:eastAsia="Times New Roman" w:cs="Times New Roman"/>
          <w:noProof/>
          <w:kern w:val="0"/>
          <w:sz w:val="24"/>
          <w:szCs w:val="24"/>
          <w:lang w:eastAsia="en-GB"/>
          <w14:ligatures w14:val="none"/>
        </w:rPr>
        <w:lastRenderedPageBreak/>
        <w:drawing>
          <wp:inline distT="0" distB="0" distL="0" distR="0" wp14:anchorId="6A0A00DC" wp14:editId="1CCFF608">
            <wp:extent cx="5731510" cy="4011930"/>
            <wp:effectExtent l="0" t="0" r="2540" b="7620"/>
            <wp:docPr id="772194411" name="Picture 1" descr="A diagram of a cell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194411" name="Picture 1" descr="A diagram of a cell structur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31510" cy="4011930"/>
                    </a:xfrm>
                    <a:prstGeom prst="rect">
                      <a:avLst/>
                    </a:prstGeom>
                    <a:noFill/>
                    <a:ln>
                      <a:noFill/>
                    </a:ln>
                  </pic:spPr>
                </pic:pic>
              </a:graphicData>
            </a:graphic>
          </wp:inline>
        </w:drawing>
      </w:r>
    </w:p>
    <w:p w14:paraId="44ABDE38" w14:textId="60E643E6" w:rsidR="00D66685" w:rsidRPr="0068085A" w:rsidRDefault="00025F89" w:rsidP="009A0B88">
      <w:pPr>
        <w:spacing w:line="480" w:lineRule="auto"/>
        <w:jc w:val="both"/>
        <w:rPr>
          <w:rFonts w:eastAsia="Times New Roman" w:cs="Times New Roman"/>
          <w:b/>
          <w:bCs/>
          <w:kern w:val="0"/>
          <w:lang w:eastAsia="en-GB"/>
          <w14:ligatures w14:val="none"/>
        </w:rPr>
      </w:pPr>
      <w:r w:rsidRPr="0068085A">
        <w:rPr>
          <w:rFonts w:eastAsia="Times New Roman" w:cs="Times New Roman"/>
          <w:b/>
          <w:bCs/>
          <w:kern w:val="0"/>
          <w:lang w:eastAsia="en-GB"/>
          <w14:ligatures w14:val="none"/>
        </w:rPr>
        <w:t xml:space="preserve">Figure 1: </w:t>
      </w:r>
      <w:r>
        <w:rPr>
          <w:rFonts w:eastAsia="Times New Roman" w:cs="Times New Roman"/>
          <w:b/>
          <w:bCs/>
          <w:kern w:val="0"/>
          <w:lang w:eastAsia="en-GB"/>
        </w:rPr>
        <w:t>Overview</w:t>
      </w:r>
      <w:r w:rsidRPr="0068085A">
        <w:rPr>
          <w:rFonts w:eastAsia="Times New Roman" w:cs="Times New Roman"/>
          <w:b/>
          <w:bCs/>
          <w:kern w:val="0"/>
          <w:lang w:eastAsia="en-GB"/>
          <w14:ligatures w14:val="none"/>
        </w:rPr>
        <w:t xml:space="preserve"> of the structure, taxonomy, </w:t>
      </w:r>
      <w:proofErr w:type="gramStart"/>
      <w:r w:rsidRPr="0068085A">
        <w:rPr>
          <w:rFonts w:eastAsia="Times New Roman" w:cs="Times New Roman"/>
          <w:b/>
          <w:bCs/>
          <w:kern w:val="0"/>
          <w:lang w:eastAsia="en-GB"/>
          <w14:ligatures w14:val="none"/>
        </w:rPr>
        <w:t>diversity</w:t>
      </w:r>
      <w:proofErr w:type="gramEnd"/>
      <w:r w:rsidRPr="0068085A">
        <w:rPr>
          <w:rFonts w:eastAsia="Times New Roman" w:cs="Times New Roman"/>
          <w:b/>
          <w:bCs/>
          <w:kern w:val="0"/>
          <w:lang w:eastAsia="en-GB"/>
          <w14:ligatures w14:val="none"/>
        </w:rPr>
        <w:t xml:space="preserve"> and infection targets of human rhinovirus (HRV). HRV is among the most diverse viral pathogens. The vast genetic diversity of circulating HRV strains hampers adaptive immunity, which is limited to homologous strains. Host defence is therefore largely dependent on innate responses.</w:t>
      </w:r>
      <w:r>
        <w:rPr>
          <w:rFonts w:eastAsia="Times New Roman" w:cs="Times New Roman"/>
          <w:b/>
          <w:bCs/>
          <w:kern w:val="0"/>
          <w:lang w:eastAsia="en-GB"/>
        </w:rPr>
        <w:t xml:space="preserve"> </w:t>
      </w:r>
      <w:r w:rsidRPr="0068085A">
        <w:rPr>
          <w:rFonts w:eastAsia="Times New Roman" w:cs="Times New Roman"/>
          <w:b/>
          <w:bCs/>
          <w:kern w:val="0"/>
          <w:lang w:eastAsia="en-GB"/>
          <w14:ligatures w14:val="none"/>
        </w:rPr>
        <w:t xml:space="preserve">The co-circulation of these diverse strains also presents a challenge to </w:t>
      </w:r>
      <w:r>
        <w:rPr>
          <w:rFonts w:eastAsia="Times New Roman" w:cs="Times New Roman"/>
          <w:b/>
          <w:bCs/>
          <w:kern w:val="0"/>
          <w:lang w:eastAsia="en-GB"/>
        </w:rPr>
        <w:t xml:space="preserve">the </w:t>
      </w:r>
      <w:r w:rsidRPr="0068085A">
        <w:rPr>
          <w:rFonts w:eastAsia="Times New Roman" w:cs="Times New Roman"/>
          <w:b/>
          <w:bCs/>
          <w:kern w:val="0"/>
          <w:lang w:eastAsia="en-GB"/>
          <w14:ligatures w14:val="none"/>
        </w:rPr>
        <w:t>development of antiviral and vaccine therapies. Abbreviations: bp (Base-pairs),</w:t>
      </w:r>
      <w:r w:rsidR="007566F7" w:rsidRPr="0068085A">
        <w:rPr>
          <w:rFonts w:cs="Times New Roman"/>
          <w:b/>
          <w:bCs/>
        </w:rPr>
        <w:t xml:space="preserve"> CHDR-3 (Cadherin Related Family Member 3), ICAM-1 (Intracellular Adhesion Molecule 1), LDL-R (Low Density Lipoprotein Receptor), </w:t>
      </w:r>
      <w:proofErr w:type="gramStart"/>
      <w:r w:rsidR="00EE0A47" w:rsidRPr="0068085A">
        <w:rPr>
          <w:rFonts w:eastAsia="Times New Roman" w:cs="Times New Roman"/>
          <w:b/>
          <w:bCs/>
          <w:kern w:val="0"/>
          <w:lang w:eastAsia="en-GB"/>
          <w14:ligatures w14:val="none"/>
        </w:rPr>
        <w:t>RV</w:t>
      </w:r>
      <w:proofErr w:type="gramEnd"/>
      <w:r w:rsidR="00EE0A47" w:rsidRPr="0068085A">
        <w:rPr>
          <w:rFonts w:eastAsia="Times New Roman" w:cs="Times New Roman"/>
          <w:b/>
          <w:bCs/>
          <w:kern w:val="0"/>
          <w:lang w:eastAsia="en-GB"/>
          <w14:ligatures w14:val="none"/>
        </w:rPr>
        <w:t xml:space="preserve"> (Rhinovirus), RNA (Ribonucleic Acid) VP (Viral Protein)</w:t>
      </w:r>
    </w:p>
    <w:p w14:paraId="32A36C83" w14:textId="53C61E71" w:rsidR="000E0C10" w:rsidRDefault="00B12764" w:rsidP="009A0B88">
      <w:pPr>
        <w:spacing w:line="480" w:lineRule="auto"/>
        <w:jc w:val="both"/>
        <w:rPr>
          <w:rFonts w:cs="Times New Roman"/>
        </w:rPr>
      </w:pPr>
      <w:r>
        <w:t>Rhinoviruses (RVs) comprise three primary species, RV-A, RV-B, and RV-C, each of which are distinguished by characteristic genomic features and phylogenetic sequences</w:t>
      </w:r>
      <w:r w:rsidR="00F2732C">
        <w:rPr>
          <w:rFonts w:cs="Times New Roman"/>
        </w:rPr>
        <w:fldChar w:fldCharType="begin">
          <w:fldData xml:space="preserve">PEVuZE5vdGU+PENpdGU+PEF1dGhvcj5CYXNuZXQ8L0F1dGhvcj48WWVhcj4yMDE5PC9ZZWFyPjxS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</w:fldData>
        </w:fldChar>
      </w:r>
      <w:r w:rsidR="00E031BC">
        <w:rPr>
          <w:rFonts w:cs="Times New Roman"/>
        </w:rPr>
        <w:instrText xml:space="preserve"> ADDIN EN.CITE </w:instrText>
      </w:r>
      <w:r w:rsidR="00E031BC">
        <w:rPr>
          <w:rFonts w:cs="Times New Roman"/>
        </w:rPr>
        <w:fldChar w:fldCharType="begin">
          <w:fldData xml:space="preserve">PEVuZE5vdGU+PENpdGU+PEF1dGhvcj5CYXNuZXQ8L0F1dGhvcj48WWVhcj4yMDE5PC9ZZWFyPjxS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</w:fldData>
        </w:fldChar>
      </w:r>
      <w:r w:rsidR="00E031BC">
        <w:rPr>
          <w:rFonts w:cs="Times New Roman"/>
        </w:rPr>
        <w:instrText xml:space="preserve"> ADDIN EN.CITE.DATA </w:instrText>
      </w:r>
      <w:r w:rsidR="00000000">
        <w:rPr>
          <w:rFonts w:cs="Times New Roman"/>
        </w:rPr>
      </w:r>
      <w:r w:rsidR="00000000">
        <w:rPr>
          <w:rFonts w:cs="Times New Roman"/>
        </w:rPr>
        <w:fldChar w:fldCharType="separate"/>
      </w:r>
      <w:r w:rsidR="00E031BC">
        <w:rPr>
          <w:rFonts w:cs="Times New Roman"/>
        </w:rPr>
        <w:fldChar w:fldCharType="end"/>
      </w:r>
      <w:r w:rsidR="00F2732C">
        <w:rPr>
          <w:rFonts w:cs="Times New Roman"/>
        </w:rPr>
      </w:r>
      <w:r w:rsidR="00F2732C">
        <w:rPr>
          <w:rFonts w:cs="Times New Roman"/>
        </w:rPr>
        <w:fldChar w:fldCharType="separate"/>
      </w:r>
      <w:r w:rsidR="00E031BC">
        <w:rPr>
          <w:rFonts w:cs="Times New Roman"/>
          <w:noProof/>
        </w:rPr>
        <w:t>(3-5)</w:t>
      </w:r>
      <w:r w:rsidR="00F2732C">
        <w:rPr>
          <w:rFonts w:cs="Times New Roman"/>
        </w:rPr>
        <w:fldChar w:fldCharType="end"/>
      </w:r>
      <w:r w:rsidR="006B34B4">
        <w:t>. Notably, the discovery of RV-C in 2006 was delayed due to its inability to be cultured using traditional techniques</w:t>
      </w:r>
      <w:r w:rsidR="00F2732C">
        <w:rPr>
          <w:rFonts w:cs="Times New Roman"/>
        </w:rPr>
        <w:fldChar w:fldCharType="begin">
          <w:fldData xml:space="preserve">PEVuZE5vdGU+PENpdGU+PEF1dGhvcj5Cb2Noa292PC9BdXRob3I+PFllYXI+MjAxMTwvWWVhcj48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</w:fldData>
        </w:fldChar>
      </w:r>
      <w:r w:rsidR="00E031BC">
        <w:rPr>
          <w:rFonts w:cs="Times New Roman"/>
        </w:rPr>
        <w:instrText xml:space="preserve"> ADDIN EN.CITE </w:instrText>
      </w:r>
      <w:r w:rsidR="00E031BC">
        <w:rPr>
          <w:rFonts w:cs="Times New Roman"/>
        </w:rPr>
        <w:fldChar w:fldCharType="begin">
          <w:fldData xml:space="preserve">PEVuZE5vdGU+PENpdGU+PEF1dGhvcj5Cb2Noa292PC9BdXRob3I+PFllYXI+MjAxMTwvWWVhcj48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</w:fldData>
        </w:fldChar>
      </w:r>
      <w:r w:rsidR="00E031BC">
        <w:rPr>
          <w:rFonts w:cs="Times New Roman"/>
        </w:rPr>
        <w:instrText xml:space="preserve"> ADDIN EN.CITE.DATA </w:instrText>
      </w:r>
      <w:r w:rsidR="00000000">
        <w:rPr>
          <w:rFonts w:cs="Times New Roman"/>
        </w:rPr>
      </w:r>
      <w:r w:rsidR="00000000">
        <w:rPr>
          <w:rFonts w:cs="Times New Roman"/>
        </w:rPr>
        <w:fldChar w:fldCharType="separate"/>
      </w:r>
      <w:r w:rsidR="00E031BC">
        <w:rPr>
          <w:rFonts w:cs="Times New Roman"/>
        </w:rPr>
        <w:fldChar w:fldCharType="end"/>
      </w:r>
      <w:r w:rsidR="00F2732C">
        <w:rPr>
          <w:rFonts w:cs="Times New Roman"/>
        </w:rPr>
      </w:r>
      <w:r w:rsidR="00F2732C">
        <w:rPr>
          <w:rFonts w:cs="Times New Roman"/>
        </w:rPr>
        <w:fldChar w:fldCharType="separate"/>
      </w:r>
      <w:r w:rsidR="00E031BC">
        <w:rPr>
          <w:rFonts w:cs="Times New Roman"/>
          <w:noProof/>
        </w:rPr>
        <w:t>(6-8)</w:t>
      </w:r>
      <w:r w:rsidR="00F2732C">
        <w:rPr>
          <w:rFonts w:cs="Times New Roman"/>
        </w:rPr>
        <w:fldChar w:fldCharType="end"/>
      </w:r>
      <w:r w:rsidR="00C37145">
        <w:rPr>
          <w:rFonts w:cs="Times New Roman"/>
        </w:rPr>
        <w:t>.</w:t>
      </w:r>
    </w:p>
    <w:p w14:paraId="3E3355B8" w14:textId="65A48067" w:rsidR="007A53AC" w:rsidRPr="00A6590A" w:rsidRDefault="00742B1B" w:rsidP="009A0B88">
      <w:pPr>
        <w:spacing w:line="480" w:lineRule="auto"/>
        <w:jc w:val="both"/>
      </w:pPr>
      <w:r>
        <w:t xml:space="preserve">HRVs exhibit remarkable diversity, primarily due to their high mutation frequency during replication. Initially, HRVs were classified based on antigenic properties (serotyping), but the current classification </w:t>
      </w:r>
      <w:r>
        <w:lastRenderedPageBreak/>
        <w:t>relies on genotyping, utilizing divergence in nucleotide sequences of viral protein (VP) genes</w:t>
      </w:r>
      <w:r w:rsidR="00F2732C">
        <w:rPr>
          <w:rFonts w:cs="Times New Roman"/>
        </w:rPr>
        <w:fldChar w:fldCharType="begin">
          <w:fldData xml:space="preserve">PEVuZE5vdGU+PENpdGU+PEF1dGhvcj5TaW1tb25kczwvQXV0aG9yPjxZZWFyPjIwMjA8L1llYXI+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</w:fldData>
        </w:fldChar>
      </w:r>
      <w:r w:rsidR="00E031BC">
        <w:rPr>
          <w:rFonts w:cs="Times New Roman"/>
        </w:rPr>
        <w:instrText xml:space="preserve"> ADDIN EN.CITE </w:instrText>
      </w:r>
      <w:r w:rsidR="00E031BC">
        <w:rPr>
          <w:rFonts w:cs="Times New Roman"/>
        </w:rPr>
        <w:fldChar w:fldCharType="begin">
          <w:fldData xml:space="preserve">PEVuZE5vdGU+PENpdGU+PEF1dGhvcj5TaW1tb25kczwvQXV0aG9yPjxZZWFyPjIwMjA8L1llYXI+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</w:fldData>
        </w:fldChar>
      </w:r>
      <w:r w:rsidR="00E031BC">
        <w:rPr>
          <w:rFonts w:cs="Times New Roman"/>
        </w:rPr>
        <w:instrText xml:space="preserve"> ADDIN EN.CITE.DATA </w:instrText>
      </w:r>
      <w:r w:rsidR="00000000">
        <w:rPr>
          <w:rFonts w:cs="Times New Roman"/>
        </w:rPr>
      </w:r>
      <w:r w:rsidR="00000000">
        <w:rPr>
          <w:rFonts w:cs="Times New Roman"/>
        </w:rPr>
        <w:fldChar w:fldCharType="separate"/>
      </w:r>
      <w:r w:rsidR="00E031BC">
        <w:rPr>
          <w:rFonts w:cs="Times New Roman"/>
        </w:rPr>
        <w:fldChar w:fldCharType="end"/>
      </w:r>
      <w:r w:rsidR="00F2732C">
        <w:rPr>
          <w:rFonts w:cs="Times New Roman"/>
        </w:rPr>
      </w:r>
      <w:r w:rsidR="00F2732C">
        <w:rPr>
          <w:rFonts w:cs="Times New Roman"/>
        </w:rPr>
        <w:fldChar w:fldCharType="separate"/>
      </w:r>
      <w:r w:rsidR="00E031BC">
        <w:rPr>
          <w:rFonts w:cs="Times New Roman"/>
          <w:noProof/>
        </w:rPr>
        <w:t>(9-12)</w:t>
      </w:r>
      <w:r w:rsidR="00F2732C">
        <w:rPr>
          <w:rFonts w:cs="Times New Roman"/>
        </w:rPr>
        <w:fldChar w:fldCharType="end"/>
      </w:r>
      <w:r w:rsidR="003433C4">
        <w:t xml:space="preserve">. This genotyping </w:t>
      </w:r>
      <w:r w:rsidR="006A5328">
        <w:t>approach has</w:t>
      </w:r>
      <w:r w:rsidR="00935554">
        <w:t xml:space="preserve"> </w:t>
      </w:r>
      <w:r w:rsidR="003433C4">
        <w:t xml:space="preserve">identified </w:t>
      </w:r>
      <w:r>
        <w:t>more than</w:t>
      </w:r>
      <w:r w:rsidR="003433C4">
        <w:t xml:space="preserve"> 170 RV genotypes, further subdivided into more than 27,000 strains based on precise genomic sequencing differences</w:t>
      </w:r>
      <w:r w:rsidR="00F2732C">
        <w:rPr>
          <w:rFonts w:cs="Times New Roman"/>
        </w:rPr>
        <w:fldChar w:fldCharType="begin">
          <w:fldData xml:space="preserve">PEVuZE5vdGU+PENpdGU+PEF1dGhvcj5aaGFvPC9BdXRob3I+PFllYXI+MjAyNDwvWWVhcj48UmVj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</w:fldData>
        </w:fldChar>
      </w:r>
      <w:r w:rsidR="00E031BC">
        <w:rPr>
          <w:rFonts w:cs="Times New Roman"/>
        </w:rPr>
        <w:instrText xml:space="preserve"> ADDIN EN.CITE </w:instrText>
      </w:r>
      <w:r w:rsidR="00E031BC">
        <w:rPr>
          <w:rFonts w:cs="Times New Roman"/>
        </w:rPr>
        <w:fldChar w:fldCharType="begin">
          <w:fldData xml:space="preserve">PEVuZE5vdGU+PENpdGU+PEF1dGhvcj5aaGFvPC9BdXRob3I+PFllYXI+MjAyNDwvWWVhcj48UmVj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</w:fldData>
        </w:fldChar>
      </w:r>
      <w:r w:rsidR="00E031BC">
        <w:rPr>
          <w:rFonts w:cs="Times New Roman"/>
        </w:rPr>
        <w:instrText xml:space="preserve"> ADDIN EN.CITE.DATA </w:instrText>
      </w:r>
      <w:r w:rsidR="00000000">
        <w:rPr>
          <w:rFonts w:cs="Times New Roman"/>
        </w:rPr>
      </w:r>
      <w:r w:rsidR="00000000">
        <w:rPr>
          <w:rFonts w:cs="Times New Roman"/>
        </w:rPr>
        <w:fldChar w:fldCharType="separate"/>
      </w:r>
      <w:r w:rsidR="00E031BC">
        <w:rPr>
          <w:rFonts w:cs="Times New Roman"/>
        </w:rPr>
        <w:fldChar w:fldCharType="end"/>
      </w:r>
      <w:r w:rsidR="00F2732C">
        <w:rPr>
          <w:rFonts w:cs="Times New Roman"/>
        </w:rPr>
      </w:r>
      <w:r w:rsidR="00F2732C">
        <w:rPr>
          <w:rFonts w:cs="Times New Roman"/>
        </w:rPr>
        <w:fldChar w:fldCharType="separate"/>
      </w:r>
      <w:r w:rsidR="00E031BC">
        <w:rPr>
          <w:rFonts w:cs="Times New Roman"/>
          <w:noProof/>
        </w:rPr>
        <w:t>(13)</w:t>
      </w:r>
      <w:r w:rsidR="00F2732C">
        <w:rPr>
          <w:rFonts w:cs="Times New Roman"/>
        </w:rPr>
        <w:fldChar w:fldCharType="end"/>
      </w:r>
      <w:r w:rsidR="00D46988">
        <w:t>.</w:t>
      </w:r>
      <w:r w:rsidR="006A5328">
        <w:t xml:space="preserve"> </w:t>
      </w:r>
      <w:r>
        <w:t>Although</w:t>
      </w:r>
      <w:r w:rsidR="00D46988">
        <w:t xml:space="preserve"> historically considered human specific, rhinovirus has also been detected in wild chimpanzees in Uganda</w:t>
      </w:r>
      <w:r>
        <w:rPr>
          <w:rFonts w:cs="Times New Roman"/>
        </w:rPr>
        <w:fldChar w:fldCharType="begin">
          <w:fldData xml:space="preserve">PEVuZE5vdGU+PENpdGU+PEF1dGhvcj5TY3VsbHk8L0F1dGhvcj48WWVhcj4yMDE4PC9ZZWFyPjxS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</w:fldData>
        </w:fldChar>
      </w:r>
      <w:r w:rsidR="00E031BC">
        <w:rPr>
          <w:rFonts w:cs="Times New Roman"/>
        </w:rPr>
        <w:instrText xml:space="preserve"> ADDIN EN.CITE </w:instrText>
      </w:r>
      <w:r w:rsidR="00E031BC">
        <w:rPr>
          <w:rFonts w:cs="Times New Roman"/>
        </w:rPr>
        <w:fldChar w:fldCharType="begin">
          <w:fldData xml:space="preserve">PEVuZE5vdGU+PENpdGU+PEF1dGhvcj5TY3VsbHk8L0F1dGhvcj48WWVhcj4yMDE4PC9ZZWFyPjxS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</w:fldData>
        </w:fldChar>
      </w:r>
      <w:r w:rsidR="00E031BC">
        <w:rPr>
          <w:rFonts w:cs="Times New Roman"/>
        </w:rPr>
        <w:instrText xml:space="preserve"> ADDIN EN.CITE.DATA </w:instrText>
      </w:r>
      <w:r w:rsidR="00000000">
        <w:rPr>
          <w:rFonts w:cs="Times New Roman"/>
        </w:rPr>
      </w:r>
      <w:r w:rsidR="00000000">
        <w:rPr>
          <w:rFonts w:cs="Times New Roman"/>
        </w:rPr>
        <w:fldChar w:fldCharType="separate"/>
      </w:r>
      <w:r w:rsidR="00E031BC">
        <w:rPr>
          <w:rFonts w:cs="Times New Roman"/>
        </w:rPr>
        <w:fldChar w:fldCharType="end"/>
      </w:r>
      <w:r>
        <w:rPr>
          <w:rFonts w:cs="Times New Roman"/>
        </w:rPr>
      </w:r>
      <w:r>
        <w:rPr>
          <w:rFonts w:cs="Times New Roman"/>
        </w:rPr>
        <w:fldChar w:fldCharType="separate"/>
      </w:r>
      <w:r w:rsidR="00E031BC">
        <w:rPr>
          <w:rFonts w:cs="Times New Roman"/>
          <w:noProof/>
        </w:rPr>
        <w:t>(14)</w:t>
      </w:r>
      <w:r>
        <w:rPr>
          <w:rFonts w:cs="Times New Roman"/>
        </w:rPr>
        <w:fldChar w:fldCharType="end"/>
      </w:r>
      <w:r>
        <w:rPr>
          <w:rFonts w:cs="Times New Roman"/>
        </w:rPr>
        <w:t>.</w:t>
      </w:r>
    </w:p>
    <w:p w14:paraId="2022903F" w14:textId="77777777" w:rsidR="00F2732C" w:rsidRDefault="00000000" w:rsidP="009A0B88">
      <w:pPr>
        <w:pStyle w:val="Heading2"/>
        <w:jc w:val="both"/>
      </w:pPr>
      <w:r>
        <w:t>Viral Capsid and Host Entry</w:t>
      </w:r>
    </w:p>
    <w:p w14:paraId="389CD2A1" w14:textId="169648B5" w:rsidR="006D3373" w:rsidRDefault="00F2732C" w:rsidP="009A0B88">
      <w:pPr>
        <w:spacing w:line="480" w:lineRule="auto"/>
        <w:jc w:val="both"/>
        <w:rPr>
          <w:rFonts w:cs="Times New Roman"/>
        </w:rPr>
      </w:pPr>
      <w:r>
        <w:rPr>
          <w:rFonts w:cs="Times New Roman"/>
        </w:rPr>
        <w:t>HRV is unencapsulated, with an icosahedral capsid composed of four proteins (VP1-4). VPs 1-3 form the external surface of the capsid, which possesses antigenic properties, while VP4 is located on the internal surface and is in direct contact with the viral genome</w:t>
      </w:r>
      <w:r>
        <w:rPr>
          <w:rFonts w:cs="Times New Roman"/>
        </w:rPr>
        <w:fldChar w:fldCharType="begin">
          <w:fldData xml:space="preserve">PEVuZE5vdGU+PENpdGU+PEF1dGhvcj5CYXNuZXQ8L0F1dGhvcj48WWVhcj4yMDE5PC9ZZWFyPjxS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</w:fldData>
        </w:fldChar>
      </w:r>
      <w:r w:rsidR="00E031BC">
        <w:rPr>
          <w:rFonts w:cs="Times New Roman"/>
        </w:rPr>
        <w:instrText xml:space="preserve"> ADDIN EN.CITE </w:instrText>
      </w:r>
      <w:r w:rsidR="00E031BC">
        <w:rPr>
          <w:rFonts w:cs="Times New Roman"/>
        </w:rPr>
        <w:fldChar w:fldCharType="begin">
          <w:fldData xml:space="preserve">PEVuZE5vdGU+PENpdGU+PEF1dGhvcj5CYXNuZXQ8L0F1dGhvcj48WWVhcj4yMDE5PC9ZZWFyPjxS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</w:fldData>
        </w:fldChar>
      </w:r>
      <w:r w:rsidR="00E031BC">
        <w:rPr>
          <w:rFonts w:cs="Times New Roman"/>
        </w:rPr>
        <w:instrText xml:space="preserve"> ADDIN EN.CITE.DATA </w:instrText>
      </w:r>
      <w:r w:rsidR="00000000">
        <w:rPr>
          <w:rFonts w:cs="Times New Roman"/>
        </w:rPr>
      </w:r>
      <w:r w:rsidR="00000000">
        <w:rPr>
          <w:rFonts w:cs="Times New Roman"/>
        </w:rPr>
        <w:fldChar w:fldCharType="separate"/>
      </w:r>
      <w:r w:rsidR="00E031BC">
        <w:rPr>
          <w:rFonts w:cs="Times New Roman"/>
        </w:rPr>
        <w:fldChar w:fldCharType="end"/>
      </w:r>
      <w:r>
        <w:rPr>
          <w:rFonts w:cs="Times New Roman"/>
        </w:rPr>
      </w:r>
      <w:r>
        <w:rPr>
          <w:rFonts w:cs="Times New Roman"/>
        </w:rPr>
        <w:fldChar w:fldCharType="separate"/>
      </w:r>
      <w:r w:rsidR="00E031BC">
        <w:rPr>
          <w:rFonts w:cs="Times New Roman"/>
          <w:noProof/>
        </w:rPr>
        <w:t>(3, 15)</w:t>
      </w:r>
      <w:r>
        <w:rPr>
          <w:rFonts w:cs="Times New Roman"/>
        </w:rPr>
        <w:fldChar w:fldCharType="end"/>
      </w:r>
      <w:r>
        <w:rPr>
          <w:rFonts w:cs="Times New Roman"/>
        </w:rPr>
        <w:t>. Intracellular adhesion molecule 1 (ICAM-1) is the viral receptor for all RV-B types and most RV-A types</w:t>
      </w:r>
      <w:r>
        <w:rPr>
          <w:rFonts w:cs="Times New Roman"/>
        </w:rPr>
        <w:fldChar w:fldCharType="begin">
          <w:fldData xml:space="preserve">PEVuZE5vdGU+PENpdGU+PEF1dGhvcj5CYXNuZXQ8L0F1dGhvcj48WWVhcj4yMDE5PC9ZZWFyPjxS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=
</w:fldData>
        </w:fldChar>
      </w:r>
      <w:r w:rsidR="00E031BC">
        <w:rPr>
          <w:rFonts w:cs="Times New Roman"/>
        </w:rPr>
        <w:instrText xml:space="preserve"> ADDIN EN.CITE </w:instrText>
      </w:r>
      <w:r w:rsidR="00E031BC">
        <w:rPr>
          <w:rFonts w:cs="Times New Roman"/>
        </w:rPr>
        <w:fldChar w:fldCharType="begin">
          <w:fldData xml:space="preserve">PEVuZE5vdGU+PENpdGU+PEF1dGhvcj5CYXNuZXQ8L0F1dGhvcj48WWVhcj4yMDE5PC9ZZWFyPjxS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=
</w:fldData>
        </w:fldChar>
      </w:r>
      <w:r w:rsidR="00E031BC">
        <w:rPr>
          <w:rFonts w:cs="Times New Roman"/>
        </w:rPr>
        <w:instrText xml:space="preserve"> ADDIN EN.CITE.DATA </w:instrText>
      </w:r>
      <w:r w:rsidR="00000000">
        <w:rPr>
          <w:rFonts w:cs="Times New Roman"/>
        </w:rPr>
      </w:r>
      <w:r w:rsidR="00000000">
        <w:rPr>
          <w:rFonts w:cs="Times New Roman"/>
        </w:rPr>
        <w:fldChar w:fldCharType="separate"/>
      </w:r>
      <w:r w:rsidR="00E031BC">
        <w:rPr>
          <w:rFonts w:cs="Times New Roman"/>
        </w:rPr>
        <w:fldChar w:fldCharType="end"/>
      </w:r>
      <w:r>
        <w:rPr>
          <w:rFonts w:cs="Times New Roman"/>
        </w:rPr>
      </w:r>
      <w:r>
        <w:rPr>
          <w:rFonts w:cs="Times New Roman"/>
        </w:rPr>
        <w:fldChar w:fldCharType="separate"/>
      </w:r>
      <w:r w:rsidR="00E031BC">
        <w:rPr>
          <w:rFonts w:cs="Times New Roman"/>
          <w:noProof/>
        </w:rPr>
        <w:t>(3, 16)</w:t>
      </w:r>
      <w:r>
        <w:rPr>
          <w:rFonts w:cs="Times New Roman"/>
        </w:rPr>
        <w:fldChar w:fldCharType="end"/>
      </w:r>
      <w:r>
        <w:rPr>
          <w:rFonts w:cs="Times New Roman"/>
        </w:rPr>
        <w:t>. Twelve types of RV-A bind to low-density lipoprotein receptors (LDL-Rs), known as the minor RV-A group</w:t>
      </w:r>
      <w:r>
        <w:rPr>
          <w:rFonts w:cs="Times New Roman"/>
        </w:rPr>
        <w:fldChar w:fldCharType="begin">
          <w:fldData xml:space="preserve">PEVuZE5vdGU+PENpdGU+PEF1dGhvcj5Ib2ZlcjwvQXV0aG9yPjxZZWFyPjE5OTQ8L1llYXI+PFJl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</w:fldData>
        </w:fldChar>
      </w:r>
      <w:r w:rsidR="00E031BC">
        <w:rPr>
          <w:rFonts w:cs="Times New Roman"/>
        </w:rPr>
        <w:instrText xml:space="preserve"> ADDIN EN.CITE </w:instrText>
      </w:r>
      <w:r w:rsidR="00E031BC">
        <w:rPr>
          <w:rFonts w:cs="Times New Roman"/>
        </w:rPr>
        <w:fldChar w:fldCharType="begin">
          <w:fldData xml:space="preserve">PEVuZE5vdGU+PENpdGU+PEF1dGhvcj5Ib2ZlcjwvQXV0aG9yPjxZZWFyPjE5OTQ8L1llYXI+PFJl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</w:fldData>
        </w:fldChar>
      </w:r>
      <w:r w:rsidR="00E031BC">
        <w:rPr>
          <w:rFonts w:cs="Times New Roman"/>
        </w:rPr>
        <w:instrText xml:space="preserve"> ADDIN EN.CITE.DATA </w:instrText>
      </w:r>
      <w:r w:rsidR="00000000">
        <w:rPr>
          <w:rFonts w:cs="Times New Roman"/>
        </w:rPr>
      </w:r>
      <w:r w:rsidR="00000000">
        <w:rPr>
          <w:rFonts w:cs="Times New Roman"/>
        </w:rPr>
        <w:fldChar w:fldCharType="separate"/>
      </w:r>
      <w:r w:rsidR="00E031BC">
        <w:rPr>
          <w:rFonts w:cs="Times New Roman"/>
        </w:rPr>
        <w:fldChar w:fldCharType="end"/>
      </w:r>
      <w:r>
        <w:rPr>
          <w:rFonts w:cs="Times New Roman"/>
        </w:rPr>
      </w:r>
      <w:r>
        <w:rPr>
          <w:rFonts w:cs="Times New Roman"/>
        </w:rPr>
        <w:fldChar w:fldCharType="separate"/>
      </w:r>
      <w:r w:rsidR="00E031BC">
        <w:rPr>
          <w:rFonts w:cs="Times New Roman"/>
          <w:noProof/>
        </w:rPr>
        <w:t>(17)</w:t>
      </w:r>
      <w:r>
        <w:rPr>
          <w:rFonts w:cs="Times New Roman"/>
        </w:rPr>
        <w:fldChar w:fldCharType="end"/>
      </w:r>
      <w:r>
        <w:rPr>
          <w:rFonts w:cs="Times New Roman"/>
        </w:rPr>
        <w:t xml:space="preserve">. Cadherin-related family member 3 (CHDR-3) acts as </w:t>
      </w:r>
      <w:r w:rsidR="00935554">
        <w:rPr>
          <w:rFonts w:cs="Times New Roman"/>
        </w:rPr>
        <w:t>the</w:t>
      </w:r>
      <w:r>
        <w:rPr>
          <w:rFonts w:cs="Times New Roman"/>
        </w:rPr>
        <w:t xml:space="preserve"> glycoprotein viral receptor for RV-C</w:t>
      </w:r>
      <w:r>
        <w:rPr>
          <w:rFonts w:cs="Times New Roman"/>
        </w:rPr>
        <w:fldChar w:fldCharType="begin">
          <w:fldData xml:space="preserve">PEVuZE5vdGU+PENpdGU+PEF1dGhvcj5CYXNuZXQ8L0F1dGhvcj48WWVhcj4yMDE5PC9ZZWFyPjxS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</w:fldData>
        </w:fldChar>
      </w:r>
      <w:r w:rsidR="00E031BC">
        <w:rPr>
          <w:rFonts w:cs="Times New Roman"/>
        </w:rPr>
        <w:instrText xml:space="preserve"> ADDIN EN.CITE </w:instrText>
      </w:r>
      <w:r w:rsidR="00E031BC">
        <w:rPr>
          <w:rFonts w:cs="Times New Roman"/>
        </w:rPr>
        <w:fldChar w:fldCharType="begin">
          <w:fldData xml:space="preserve">PEVuZE5vdGU+PENpdGU+PEF1dGhvcj5CYXNuZXQ8L0F1dGhvcj48WWVhcj4yMDE5PC9ZZWFyPjxS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</w:fldData>
        </w:fldChar>
      </w:r>
      <w:r w:rsidR="00E031BC">
        <w:rPr>
          <w:rFonts w:cs="Times New Roman"/>
        </w:rPr>
        <w:instrText xml:space="preserve"> ADDIN EN.CITE.DATA </w:instrText>
      </w:r>
      <w:r w:rsidR="00000000">
        <w:rPr>
          <w:rFonts w:cs="Times New Roman"/>
        </w:rPr>
      </w:r>
      <w:r w:rsidR="00000000">
        <w:rPr>
          <w:rFonts w:cs="Times New Roman"/>
        </w:rPr>
        <w:fldChar w:fldCharType="separate"/>
      </w:r>
      <w:r w:rsidR="00E031BC">
        <w:rPr>
          <w:rFonts w:cs="Times New Roman"/>
        </w:rPr>
        <w:fldChar w:fldCharType="end"/>
      </w:r>
      <w:r>
        <w:rPr>
          <w:rFonts w:cs="Times New Roman"/>
        </w:rPr>
      </w:r>
      <w:r>
        <w:rPr>
          <w:rFonts w:cs="Times New Roman"/>
        </w:rPr>
        <w:fldChar w:fldCharType="separate"/>
      </w:r>
      <w:r w:rsidR="00E031BC">
        <w:rPr>
          <w:rFonts w:cs="Times New Roman"/>
          <w:noProof/>
        </w:rPr>
        <w:t>(3, 18)</w:t>
      </w:r>
      <w:r>
        <w:rPr>
          <w:rFonts w:cs="Times New Roman"/>
        </w:rPr>
        <w:fldChar w:fldCharType="end"/>
      </w:r>
      <w:r>
        <w:rPr>
          <w:rFonts w:cs="Times New Roman"/>
        </w:rPr>
        <w:t>.</w:t>
      </w:r>
    </w:p>
    <w:p w14:paraId="43927805" w14:textId="73FB2DFF" w:rsidR="00F2732C" w:rsidRDefault="00000000" w:rsidP="009A0B88">
      <w:pPr>
        <w:spacing w:line="480" w:lineRule="auto"/>
        <w:jc w:val="both"/>
        <w:rPr>
          <w:rFonts w:cs="Times New Roman"/>
        </w:rPr>
      </w:pPr>
      <w:r>
        <w:rPr>
          <w:rFonts w:cs="Times New Roman"/>
        </w:rPr>
        <w:t>Upon binding to their respective receptors, HRV enters airway epithelial cells via endocytosis and micropinocytosis. The more acidic intracellular pH triggers uncoating of the capsid, facilitating translation of the viral positive-sense RNA. Newly formed virions packaged with RNA are then assembled and subsequently released from the host cell to continue the infection cycle</w:t>
      </w:r>
      <w:r>
        <w:rPr>
          <w:rFonts w:cs="Times New Roman"/>
        </w:rPr>
        <w:fldChar w:fldCharType="begin">
          <w:fldData xml:space="preserve">PEVuZE5vdGU+PENpdGU+PEF1dGhvcj5WYWxpZW50ZTwvQXV0aG9yPjxZZWFyPjIwMjI8L1llYXI+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nZpcm9sLjIwMjMuMDQuMDAzPC9lbGVjdHJvbmljLXJlc291
cmNlLW51bT48cmVtb3RlLWRhdGFiYXNlLXByb3ZpZGVyPk5MTTwvcmVtb3RlLWRhdGFiYXNlLXBy
b3ZpZGVyPjxsYW5ndWFnZT5lbmc8L2xhbmd1YWdlPjwvcmVjb3JkPjwvQ2l0ZT48L0VuZE5vdGU+
</w:fldData>
        </w:fldChar>
      </w:r>
      <w:r w:rsidR="00E031BC">
        <w:rPr>
          <w:rFonts w:cs="Times New Roman"/>
        </w:rPr>
        <w:instrText xml:space="preserve"> ADDIN EN.CITE </w:instrText>
      </w:r>
      <w:r w:rsidR="00E031BC">
        <w:rPr>
          <w:rFonts w:cs="Times New Roman"/>
        </w:rPr>
        <w:fldChar w:fldCharType="begin">
          <w:fldData xml:space="preserve">PEVuZE5vdGU+PENpdGU+PEF1dGhvcj5WYWxpZW50ZTwvQXV0aG9yPjxZZWFyPjIwMjI8L1llYXI+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nZpcm9sLjIwMjMuMDQuMDAzPC9lbGVjdHJvbmljLXJlc291
cmNlLW51bT48cmVtb3RlLWRhdGFiYXNlLXByb3ZpZGVyPk5MTTwvcmVtb3RlLWRhdGFiYXNlLXBy
b3ZpZGVyPjxsYW5ndWFnZT5lbmc8L2xhbmd1YWdlPjwvcmVjb3JkPjwvQ2l0ZT48L0VuZE5vdGU+
</w:fldData>
        </w:fldChar>
      </w:r>
      <w:r w:rsidR="00E031BC">
        <w:rPr>
          <w:rFonts w:cs="Times New Roman"/>
        </w:rPr>
        <w:instrText xml:space="preserve"> ADDIN EN.CITE.DATA </w:instrText>
      </w:r>
      <w:r>
        <w:rPr>
          <w:rFonts w:cs="Times New Roman"/>
        </w:rPr>
      </w:r>
      <w:r>
        <w:rPr>
          <w:rFonts w:cs="Times New Roman"/>
        </w:rPr>
        <w:fldChar w:fldCharType="separate"/>
      </w:r>
      <w:r w:rsidR="00E031BC">
        <w:rPr>
          <w:rFonts w:cs="Times New Roman"/>
        </w:rPr>
        <w:fldChar w:fldCharType="end"/>
      </w:r>
      <w:r>
        <w:rPr>
          <w:rFonts w:cs="Times New Roman"/>
        </w:rPr>
      </w:r>
      <w:r>
        <w:rPr>
          <w:rFonts w:cs="Times New Roman"/>
        </w:rPr>
        <w:fldChar w:fldCharType="separate"/>
      </w:r>
      <w:r w:rsidR="00E031BC">
        <w:rPr>
          <w:rFonts w:cs="Times New Roman"/>
          <w:noProof/>
        </w:rPr>
        <w:t>(19-21)</w:t>
      </w:r>
      <w:r>
        <w:rPr>
          <w:rFonts w:cs="Times New Roman"/>
        </w:rPr>
        <w:fldChar w:fldCharType="end"/>
      </w:r>
      <w:r>
        <w:rPr>
          <w:rFonts w:cs="Times New Roman"/>
        </w:rPr>
        <w:t>.</w:t>
      </w:r>
    </w:p>
    <w:p w14:paraId="6513340D" w14:textId="77777777" w:rsidR="00F2732C" w:rsidRDefault="00000000" w:rsidP="009A0B88">
      <w:pPr>
        <w:pStyle w:val="Heading2"/>
        <w:jc w:val="both"/>
        <w:rPr>
          <w:rFonts w:cs="Times New Roman"/>
        </w:rPr>
      </w:pPr>
      <w:r>
        <w:t>Host Response</w:t>
      </w:r>
    </w:p>
    <w:p w14:paraId="26F11FD3" w14:textId="07F0FB1B" w:rsidR="009A0B95" w:rsidRDefault="001F0466" w:rsidP="009A0B88">
      <w:pPr>
        <w:spacing w:line="480" w:lineRule="auto"/>
        <w:jc w:val="both"/>
      </w:pPr>
      <w:r w:rsidRPr="00D55172">
        <w:t>Upon infection, pathogen</w:t>
      </w:r>
      <w:r>
        <w:t>-</w:t>
      </w:r>
      <w:r w:rsidRPr="00D55172">
        <w:t>associated molecular patterns (</w:t>
      </w:r>
      <w:r>
        <w:t>PAMPs</w:t>
      </w:r>
      <w:r w:rsidRPr="00D55172">
        <w:t xml:space="preserve">) present on </w:t>
      </w:r>
      <w:r>
        <w:t>HRVs</w:t>
      </w:r>
      <w:r w:rsidRPr="00D55172">
        <w:t>, such as elements of the HRV capsid and HRV-RNA, engage host pattern recognition receptors (PRRs)</w:t>
      </w:r>
      <w:r>
        <w:t>,</w:t>
      </w:r>
      <w:r w:rsidRPr="00D55172">
        <w:t xml:space="preserve"> including Toll-</w:t>
      </w:r>
      <w:r>
        <w:t>like</w:t>
      </w:r>
      <w:r w:rsidRPr="00D55172">
        <w:t xml:space="preserve"> receptors (TLRs), retinoic acid inducible gene-1</w:t>
      </w:r>
      <w:r>
        <w:t xml:space="preserve"> </w:t>
      </w:r>
      <w:r w:rsidRPr="00D55172">
        <w:t>(RIG-1) and melanoma differentiation associated gene 5 (MDA-5)</w:t>
      </w:r>
      <w:r w:rsidR="003620BD" w:rsidRPr="00D55172">
        <w:fldChar w:fldCharType="begin">
          <w:fldData xml:space="preserve">PEVuZE5vdGU+PENpdGU+PEF1dGhvcj5TbGF0ZXI8L0F1dGhvcj48WWVhcj4yMDEwPC9ZZWFyPjxS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=
</w:fldData>
        </w:fldChar>
      </w:r>
      <w:r w:rsidR="00E031BC" w:rsidRPr="00D55172">
        <w:instrText xml:space="preserve"> ADDIN EN.CITE </w:instrText>
      </w:r>
      <w:r w:rsidR="00E031BC" w:rsidRPr="00D55172">
        <w:fldChar w:fldCharType="begin">
          <w:fldData xml:space="preserve">PEVuZE5vdGU+PENpdGU+PEF1dGhvcj5TbGF0ZXI8L0F1dGhvcj48WWVhcj4yMDEwPC9ZZWFyPjxS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=
</w:fldData>
        </w:fldChar>
      </w:r>
      <w:r w:rsidR="00E031BC" w:rsidRPr="00D55172">
        <w:instrText xml:space="preserve"> ADDIN EN.CITE.DATA </w:instrText>
      </w:r>
      <w:r w:rsidR="00000000">
        <w:fldChar w:fldCharType="separate"/>
      </w:r>
      <w:r w:rsidR="00E031BC" w:rsidRPr="00D55172">
        <w:fldChar w:fldCharType="end"/>
      </w:r>
      <w:r w:rsidR="003620BD" w:rsidRPr="00D55172">
        <w:fldChar w:fldCharType="separate"/>
      </w:r>
      <w:r w:rsidR="00E031BC" w:rsidRPr="00D55172">
        <w:rPr>
          <w:noProof/>
        </w:rPr>
        <w:t>(22)</w:t>
      </w:r>
      <w:r w:rsidR="003620BD" w:rsidRPr="00D55172">
        <w:fldChar w:fldCharType="end"/>
      </w:r>
      <w:r w:rsidR="00F2732C">
        <w:t>.</w:t>
      </w:r>
      <w:r>
        <w:t xml:space="preserve"> </w:t>
      </w:r>
      <w:r w:rsidR="00F2732C">
        <w:t xml:space="preserve">RIG-1 and MDA-5 play crucial roles in host defence against RNA viruses by recognizing HRV-RNA, leading to the induction of a type I/III interferon (IFN) response and </w:t>
      </w:r>
      <w:r>
        <w:t xml:space="preserve">the </w:t>
      </w:r>
      <w:r w:rsidR="00F2732C">
        <w:t>production of pro-inflammatory cytokines and chemokines. Subsequent recruitment of innate immune cells such as neutrophils, macrophages and dendritic cells precedes the slower mobilization of the adaptive immune response.</w:t>
      </w:r>
      <w:r>
        <w:t xml:space="preserve"> </w:t>
      </w:r>
      <w:r w:rsidR="00F2732C">
        <w:t>The balance between pro-inflammatory and anti-inflammatory signals determines the severity of the host response</w:t>
      </w:r>
      <w:r>
        <w:t>,</w:t>
      </w:r>
      <w:r w:rsidR="00F2732C">
        <w:t xml:space="preserve"> </w:t>
      </w:r>
      <w:proofErr w:type="gramStart"/>
      <w:r w:rsidR="00F2732C">
        <w:t>ultimately influencing</w:t>
      </w:r>
      <w:proofErr w:type="gramEnd"/>
      <w:r w:rsidR="00F2732C">
        <w:t xml:space="preserve"> clinical outcomes.</w:t>
      </w:r>
      <w:r>
        <w:t xml:space="preserve"> </w:t>
      </w:r>
      <w:r w:rsidR="00F2732C">
        <w:t xml:space="preserve">While HRV infection itself has limited direct cytopathic effects, </w:t>
      </w:r>
      <w:r w:rsidR="00BA4A74">
        <w:t>IFNs</w:t>
      </w:r>
      <w:r w:rsidR="00F2732C">
        <w:t xml:space="preserve">, along with pro-inflammatory chemo/cytokines </w:t>
      </w:r>
      <w:r>
        <w:t>such as</w:t>
      </w:r>
      <w:r w:rsidR="00F2732C">
        <w:t xml:space="preserve"> RANTES, ENA-78 IP-10, IL-6, </w:t>
      </w:r>
      <w:r>
        <w:t xml:space="preserve">and </w:t>
      </w:r>
      <w:r w:rsidR="00F2732C">
        <w:t>IL-8</w:t>
      </w:r>
      <w:r>
        <w:t>,</w:t>
      </w:r>
      <w:r w:rsidR="00F2732C">
        <w:t xml:space="preserve"> are responsible for symptom </w:t>
      </w:r>
      <w:r w:rsidR="00F2732C">
        <w:lastRenderedPageBreak/>
        <w:t>development and cytotoxicity</w:t>
      </w:r>
      <w:r w:rsidR="00F2732C">
        <w:fldChar w:fldCharType="begin">
          <w:fldData xml:space="preserve">PEVuZE5vdGU+PENpdGU+PEF1dGhvcj5UcmlhbnRhZmlsb3U8L0F1dGhvcj48WWVhcj4yMDExPC9Z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</w:fldData>
        </w:fldChar>
      </w:r>
      <w:r w:rsidR="00E031BC">
        <w:instrText xml:space="preserve"> ADDIN EN.CITE </w:instrText>
      </w:r>
      <w:r w:rsidR="00E031BC">
        <w:fldChar w:fldCharType="begin">
          <w:fldData xml:space="preserve">PEVuZE5vdGU+PENpdGU+PEF1dGhvcj5UcmlhbnRhZmlsb3U8L0F1dGhvcj48WWVhcj4yMDExPC9Z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</w:fldData>
        </w:fldChar>
      </w:r>
      <w:r w:rsidR="00E031BC">
        <w:instrText xml:space="preserve"> ADDIN EN.CITE.DATA </w:instrText>
      </w:r>
      <w:r w:rsidR="00000000">
        <w:fldChar w:fldCharType="separate"/>
      </w:r>
      <w:r w:rsidR="00E031BC">
        <w:fldChar w:fldCharType="end"/>
      </w:r>
      <w:r w:rsidR="00F2732C">
        <w:fldChar w:fldCharType="separate"/>
      </w:r>
      <w:r w:rsidR="00E031BC">
        <w:rPr>
          <w:noProof/>
        </w:rPr>
        <w:t>(22-28)</w:t>
      </w:r>
      <w:r w:rsidR="00F2732C">
        <w:fldChar w:fldCharType="end"/>
      </w:r>
      <w:r w:rsidR="00F2732C">
        <w:t xml:space="preserve">. For instance, </w:t>
      </w:r>
      <w:r>
        <w:t xml:space="preserve">the level of </w:t>
      </w:r>
      <w:r w:rsidR="00F2732C">
        <w:t xml:space="preserve">IL-8 in nasal fluid correlates with nasal symptom severity, peaking 48-72 hours </w:t>
      </w:r>
      <w:r>
        <w:t>after</w:t>
      </w:r>
      <w:r w:rsidR="00F2732C">
        <w:t xml:space="preserve"> infection</w:t>
      </w:r>
      <w:r w:rsidR="00F2732C">
        <w:fldChar w:fldCharType="begin"/>
      </w:r>
      <w:r w:rsidR="00E031BC">
        <w:instrText xml:space="preserve"> ADDIN EN.CITE &lt;EndNote&gt;&lt;Cite&gt;&lt;Author&gt;Turner&lt;/Author&gt;&lt;Year&gt;1998&lt;/Year&gt;&lt;RecNum&gt;975&lt;/RecNum&gt;&lt;DisplayText&gt;(24)&lt;/DisplayText&gt;&lt;record&gt;&lt;rec-number&gt;975&lt;/rec-number&gt;&lt;foreign-keys&gt;&lt;key app="EN" db-id="zsdsx9ttger9xmevdzjpasa35dsxxd9wz0pr" timestamp="1711094671" guid="3320c8d5-7c05-436b-9290-f29dd546f91e"&gt;975&lt;/key&gt;&lt;/foreign-keys&gt;&lt;ref-type name="Journal Article"&gt;17&lt;/ref-type&gt;&lt;contributors&gt;&lt;authors&gt;&lt;author&gt;Turner, R. B.&lt;/author&gt;&lt;author&gt;Weingand, K. W.&lt;/author&gt;&lt;author&gt;Yeh, C. H.&lt;/author&gt;&lt;author&gt;Leedy, D. W.&lt;/author&gt;&lt;/authors&gt;&lt;/contributors&gt;&lt;auth-address&gt;Department of Pediatrics, Medical University of South Carolina, Charleston 29425, USA.&lt;/auth-address&gt;&lt;titles&gt;&lt;title&gt;Association between interleukin-8 concentration in nasal secretions and severity of symptoms of experimental rhinovirus colds&lt;/title&gt;&lt;secondary-title&gt;Clin Infect Dis&lt;/secondary-title&gt;&lt;/titles&gt;&lt;periodical&gt;&lt;full-title&gt;Clin Infect Dis&lt;/full-title&gt;&lt;/periodical&gt;&lt;pages&gt;840-6&lt;/pages&gt;&lt;volume&gt;26&lt;/volume&gt;&lt;number&gt;4&lt;/number&gt;&lt;keywords&gt;&lt;keyword&gt;Adolescent&lt;/keyword&gt;&lt;keyword&gt;Adult&lt;/keyword&gt;&lt;keyword&gt;Anti-Inflammatory Agents, Non-Steroidal/administration &amp;amp; dosage&lt;/keyword&gt;&lt;keyword&gt;Common Cold/*immunology/*physiopathology/virology&lt;/keyword&gt;&lt;keyword&gt;Humans&lt;/keyword&gt;&lt;keyword&gt;Interleukin-8/*metabolism&lt;/keyword&gt;&lt;keyword&gt;Middle Aged&lt;/keyword&gt;&lt;keyword&gt;Nasal Lavage Fluid&lt;/keyword&gt;&lt;keyword&gt;Pentoxifylline/administration &amp;amp; dosage&lt;/keyword&gt;&lt;keyword&gt;Rhinovirus/*immunology&lt;/keyword&gt;&lt;/keywords&gt;&lt;dates&gt;&lt;year&gt;1998&lt;/year&gt;&lt;pub-dates&gt;&lt;date&gt;Apr&lt;/date&gt;&lt;/pub-dates&gt;&lt;/dates&gt;&lt;isbn&gt;1058-4838 (Print)&amp;#xD;1058-4838&lt;/isbn&gt;&lt;accession-num&gt;9564459&lt;/accession-num&gt;&lt;urls&gt;&lt;/urls&gt;&lt;electronic-resource-num&gt;10.1086/513922&lt;/electronic-resource-num&gt;&lt;remote-database-provider&gt;NLM&lt;/remote-database-provider&gt;&lt;language&gt;eng&lt;/language&gt;&lt;/record&gt;&lt;/Cite&gt;&lt;/EndNote&gt;</w:instrText>
      </w:r>
      <w:r w:rsidR="00F2732C">
        <w:fldChar w:fldCharType="separate"/>
      </w:r>
      <w:r w:rsidR="00E031BC">
        <w:rPr>
          <w:noProof/>
        </w:rPr>
        <w:t>(24)</w:t>
      </w:r>
      <w:r w:rsidR="00F2732C">
        <w:fldChar w:fldCharType="end"/>
      </w:r>
      <w:r w:rsidR="00F2732C">
        <w:t>.</w:t>
      </w:r>
    </w:p>
    <w:p w14:paraId="2064E260" w14:textId="7F930A97" w:rsidR="00500E5B" w:rsidRDefault="00000000" w:rsidP="009A0B88">
      <w:pPr>
        <w:spacing w:line="480" w:lineRule="auto"/>
        <w:jc w:val="both"/>
        <w:rPr>
          <w:rFonts w:cs="Times New Roman"/>
        </w:rPr>
      </w:pPr>
      <w:r>
        <w:t>The SARS-CoV-2 pandemic has underscored the importance of a sophisticated understanding of host</w:t>
      </w:r>
      <w:r w:rsidR="00BA4A74">
        <w:t>-</w:t>
      </w:r>
      <w:r>
        <w:t>pathogen interactions to identify factors associated with severity and potential host-directed therapies</w:t>
      </w:r>
      <w:r>
        <w:fldChar w:fldCharType="begin">
          <w:fldData xml:space="preserve">PEVuZE5vdGU+PENpdGU+PEF1dGhvcj5CdXJrZTwvQXV0aG9yPjxZZWFyPjIwMjI8L1llYXI+PFJl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</w:fldData>
        </w:fldChar>
      </w:r>
      <w:r w:rsidR="00E031BC">
        <w:instrText xml:space="preserve"> ADDIN EN.CITE </w:instrText>
      </w:r>
      <w:r w:rsidR="00E031BC">
        <w:fldChar w:fldCharType="begin">
          <w:fldData xml:space="preserve">PEVuZE5vdGU+PENpdGU+PEF1dGhvcj5CdXJrZTwvQXV0aG9yPjxZZWFyPjIwMjI8L1llYXI+PFJl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</w:fldData>
        </w:fldChar>
      </w:r>
      <w:r w:rsidR="00E031BC">
        <w:instrText xml:space="preserve"> ADDIN EN.CITE.DATA </w:instrText>
      </w:r>
      <w:r>
        <w:fldChar w:fldCharType="separate"/>
      </w:r>
      <w:r w:rsidR="00E031BC">
        <w:fldChar w:fldCharType="end"/>
      </w:r>
      <w:r>
        <w:fldChar w:fldCharType="separate"/>
      </w:r>
      <w:r w:rsidR="00E031BC">
        <w:rPr>
          <w:noProof/>
        </w:rPr>
        <w:t>(29-31)</w:t>
      </w:r>
      <w:r>
        <w:fldChar w:fldCharType="end"/>
      </w:r>
      <w:r>
        <w:t>. Transcriptomic approaches aimed at identifying host factors associated with severity in HRV cohorts with severe outcomes are needed and may unveil potential targets for novel host-modulating therapies</w:t>
      </w:r>
      <w:r>
        <w:fldChar w:fldCharType="begin">
          <w:fldData xml:space="preserve">PEVuZE5vdGU+PENpdGU+PEF1dGhvcj5aaGFpPC9BdXRob3I+PFllYXI+MjAxNTwvWWVhcj48UmVj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</w:fldData>
        </w:fldChar>
      </w:r>
      <w:r w:rsidR="00E031BC">
        <w:instrText xml:space="preserve"> ADDIN EN.CITE </w:instrText>
      </w:r>
      <w:r w:rsidR="00E031BC">
        <w:fldChar w:fldCharType="begin">
          <w:fldData xml:space="preserve">PEVuZE5vdGU+PENpdGU+PEF1dGhvcj5aaGFpPC9BdXRob3I+PFllYXI+MjAxNTwvWWVhcj48UmVj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</w:fldData>
        </w:fldChar>
      </w:r>
      <w:r w:rsidR="00E031BC">
        <w:instrText xml:space="preserve"> ADDIN EN.CITE.DATA </w:instrText>
      </w:r>
      <w:r>
        <w:fldChar w:fldCharType="separate"/>
      </w:r>
      <w:r w:rsidR="00E031BC">
        <w:fldChar w:fldCharType="end"/>
      </w:r>
      <w:r>
        <w:fldChar w:fldCharType="separate"/>
      </w:r>
      <w:r w:rsidR="00E031BC">
        <w:rPr>
          <w:noProof/>
        </w:rPr>
        <w:t>(32-34)</w:t>
      </w:r>
      <w:r>
        <w:fldChar w:fldCharType="end"/>
      </w:r>
      <w:r w:rsidR="00880203">
        <w:t>.</w:t>
      </w:r>
      <w:r w:rsidR="00A35A5E">
        <w:t xml:space="preserve"> </w:t>
      </w:r>
      <w:r>
        <w:t>Furthermore,</w:t>
      </w:r>
      <w:r w:rsidR="00880203">
        <w:t xml:space="preserve"> human experimental models will be key to further understanding the immunology of HRV as well as other respiratory viral infections</w:t>
      </w:r>
      <w:r w:rsidR="00FA3F60">
        <w:fldChar w:fldCharType="begin">
          <w:fldData xml:space="preserve">PEVuZE5vdGU+PENpdGU+PEF1dGhvcj5IdWFuZzwvQXV0aG9yPjxZZWFyPjIwMTQ8L1llYXI+PFJl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</w:fldData>
        </w:fldChar>
      </w:r>
      <w:r w:rsidR="00E031BC">
        <w:instrText xml:space="preserve"> ADDIN EN.CITE </w:instrText>
      </w:r>
      <w:r w:rsidR="00E031BC">
        <w:fldChar w:fldCharType="begin">
          <w:fldData xml:space="preserve">PEVuZE5vdGU+PENpdGU+PEF1dGhvcj5IdWFuZzwvQXV0aG9yPjxZZWFyPjIwMTQ8L1llYXI+PFJl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</w:fldData>
        </w:fldChar>
      </w:r>
      <w:r w:rsidR="00E031BC">
        <w:instrText xml:space="preserve"> ADDIN EN.CITE.DATA </w:instrText>
      </w:r>
      <w:r>
        <w:fldChar w:fldCharType="separate"/>
      </w:r>
      <w:r w:rsidR="00E031BC">
        <w:fldChar w:fldCharType="end"/>
      </w:r>
      <w:r w:rsidR="00FA3F60">
        <w:fldChar w:fldCharType="separate"/>
      </w:r>
      <w:r w:rsidR="00E031BC">
        <w:rPr>
          <w:noProof/>
        </w:rPr>
        <w:t>(35, 36)</w:t>
      </w:r>
      <w:r w:rsidR="00FA3F60">
        <w:fldChar w:fldCharType="end"/>
      </w:r>
      <w:r w:rsidR="00880203">
        <w:t>.</w:t>
      </w:r>
    </w:p>
    <w:p w14:paraId="164CCA63" w14:textId="23E5E9D5" w:rsidR="00076391" w:rsidRDefault="00000000" w:rsidP="009A0B88">
      <w:pPr>
        <w:pStyle w:val="Heading2"/>
        <w:jc w:val="both"/>
      </w:pPr>
      <w:r>
        <w:t>HRV Transmission</w:t>
      </w:r>
    </w:p>
    <w:p w14:paraId="2F20678E" w14:textId="77777777" w:rsidR="000D413C" w:rsidRDefault="00956549" w:rsidP="009A0B88">
      <w:pPr>
        <w:spacing w:line="480" w:lineRule="auto"/>
        <w:jc w:val="both"/>
      </w:pPr>
      <w:r>
        <w:t>HRV transmission occurs through airborne routes involving droplets and aerosols, as well as via contact through autoinoculation of the nasal or conjunctival mucosa (Figure 2).</w:t>
      </w:r>
    </w:p>
    <w:p w14:paraId="00761B71" w14:textId="1AFC9405" w:rsidR="00FB01EA" w:rsidRDefault="00000000" w:rsidP="00076391">
      <w:pPr>
        <w:spacing w:line="480" w:lineRule="auto"/>
        <w:jc w:val="both"/>
      </w:pPr>
      <w:r w:rsidRPr="001E05DD">
        <w:rPr>
          <w:rFonts w:eastAsia="Times New Roman" w:cs="Times New Roman"/>
          <w:noProof/>
          <w:kern w:val="0"/>
          <w:sz w:val="24"/>
          <w:szCs w:val="24"/>
          <w:lang w:eastAsia="en-GB"/>
          <w14:ligatures w14:val="none"/>
        </w:rPr>
        <w:drawing>
          <wp:inline distT="0" distB="0" distL="0" distR="0" wp14:anchorId="711E4461" wp14:editId="31323546">
            <wp:extent cx="5731510" cy="3618865"/>
            <wp:effectExtent l="0" t="0" r="2540" b="635"/>
            <wp:docPr id="1920062510" name="Picture 3" descr="A diagram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062510" name="Picture 3" descr="A diagram of a person's body&#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731510" cy="3618865"/>
                    </a:xfrm>
                    <a:prstGeom prst="rect">
                      <a:avLst/>
                    </a:prstGeom>
                    <a:noFill/>
                    <a:ln>
                      <a:noFill/>
                    </a:ln>
                  </pic:spPr>
                </pic:pic>
              </a:graphicData>
            </a:graphic>
          </wp:inline>
        </w:drawing>
      </w:r>
    </w:p>
    <w:p w14:paraId="390802AD" w14:textId="1F72DF30" w:rsidR="00D66685" w:rsidRPr="008749DD" w:rsidRDefault="004A1C48" w:rsidP="00076391">
      <w:pPr>
        <w:spacing w:line="480" w:lineRule="auto"/>
        <w:jc w:val="both"/>
        <w:rPr>
          <w:b/>
          <w:bCs/>
        </w:rPr>
      </w:pPr>
      <w:r>
        <w:rPr>
          <w:b/>
          <w:bCs/>
        </w:rPr>
        <w:t xml:space="preserve">Figure 2: Overview of Human Rhinovirus (HRV) Transmission. HRV is highly infectious and can be effectively transmitted through contact and airborne methods. While contact transmission has been accepted for some time, </w:t>
      </w:r>
      <w:proofErr w:type="gramStart"/>
      <w:r>
        <w:rPr>
          <w:b/>
          <w:bCs/>
        </w:rPr>
        <w:t>it now appears that</w:t>
      </w:r>
      <w:proofErr w:type="gramEnd"/>
      <w:r>
        <w:rPr>
          <w:b/>
          <w:bCs/>
        </w:rPr>
        <w:t xml:space="preserve"> spread via aerosols is likely the dominant method of transmission. HRV can be effectively transmitted during its asymptomatic incubation period.</w:t>
      </w:r>
    </w:p>
    <w:p w14:paraId="1AFD02BF" w14:textId="48C08020" w:rsidR="00076391" w:rsidRDefault="0069439A" w:rsidP="00076391">
      <w:pPr>
        <w:spacing w:line="480" w:lineRule="auto"/>
        <w:jc w:val="both"/>
        <w:rPr>
          <w:rFonts w:cs="Times New Roman"/>
        </w:rPr>
      </w:pPr>
      <w:r>
        <w:lastRenderedPageBreak/>
        <w:t xml:space="preserve">Traditionally, </w:t>
      </w:r>
      <w:proofErr w:type="gramStart"/>
      <w:r>
        <w:t>direct</w:t>
      </w:r>
      <w:proofErr w:type="gramEnd"/>
      <w:r>
        <w:t xml:space="preserve"> or indirect contact with HRV on surfaces (fomites) and subsequent self-inoculation have been considered the primary transmission modes. Gwaltney et al demonstrated that 11 out of 15 hand-to-hand HRV exposures and 20 out of 28 indirect contact exposures resulted in successful infection in adults</w:t>
      </w:r>
      <w:r>
        <w:rPr>
          <w:rFonts w:cs="Times New Roman"/>
        </w:rPr>
        <w:fldChar w:fldCharType="begin"/>
      </w:r>
      <w:r w:rsidR="00E031BC">
        <w:rPr>
          <w:rFonts w:cs="Times New Roman"/>
        </w:rPr>
        <w:instrText xml:space="preserve"> ADDIN EN.CITE &lt;EndNote&gt;&lt;Cite&gt;&lt;Author&gt;Gwaltney&lt;/Author&gt;&lt;Year&gt;1978&lt;/Year&gt;&lt;RecNum&gt;910&lt;/RecNum&gt;&lt;DisplayText&gt;(37)&lt;/DisplayText&gt;&lt;record&gt;&lt;rec-number&gt;910&lt;/rec-number&gt;&lt;foreign-keys&gt;&lt;key app="EN" db-id="zsdsx9ttger9xmevdzjpasa35dsxxd9wz0pr" timestamp="1710508359" guid="73bc668b-2b1c-4134-a3c5-420989287760"&gt;910&lt;/key&gt;&lt;/foreign-keys&gt;&lt;ref-type name="Journal Article"&gt;17&lt;/ref-type&gt;&lt;contributors&gt;&lt;authors&gt;&lt;author&gt;Gwaltney, J. M., Jr.&lt;/author&gt;&lt;author&gt;Moskalski, P. B.&lt;/author&gt;&lt;author&gt;Hendley, J. O.&lt;/author&gt;&lt;/authors&gt;&lt;/contributors&gt;&lt;titles&gt;&lt;title&gt;Hand-to-hand transmission of rhinovirus colds&lt;/title&gt;&lt;secondary-title&gt;Ann Intern Med&lt;/secondary-title&gt;&lt;/titles&gt;&lt;periodical&gt;&lt;full-title&gt;Ann Intern Med&lt;/full-title&gt;&lt;/periodical&gt;&lt;pages&gt;463-7&lt;/pages&gt;&lt;volume&gt;88&lt;/volume&gt;&lt;number&gt;4&lt;/number&gt;&lt;keywords&gt;&lt;keyword&gt;Adolescent&lt;/keyword&gt;&lt;keyword&gt;Aerosols&lt;/keyword&gt;&lt;keyword&gt;Common Cold/genetics/*transmission&lt;/keyword&gt;&lt;keyword&gt;Cough/microbiology&lt;/keyword&gt;&lt;keyword&gt;Hand/*microbiology&lt;/keyword&gt;&lt;keyword&gt;Humans&lt;/keyword&gt;&lt;keyword&gt;Nose/microbiology&lt;/keyword&gt;&lt;keyword&gt;*Rhinovirus&lt;/keyword&gt;&lt;keyword&gt;Sneezing&lt;/keyword&gt;&lt;/keywords&gt;&lt;dates&gt;&lt;year&gt;1978&lt;/year&gt;&lt;pub-dates&gt;&lt;date&gt;Apr&lt;/date&gt;&lt;/pub-dates&gt;&lt;/dates&gt;&lt;isbn&gt;0003-4819 (Print)&amp;#xD;0003-4819&lt;/isbn&gt;&lt;accession-num&gt;205151&lt;/accession-num&gt;&lt;urls&gt;&lt;/urls&gt;&lt;electronic-resource-num&gt;10.7326/0003-4819-88-4-463&lt;/electronic-resource-num&gt;&lt;remote-database-provider&gt;NLM&lt;/remote-database-provider&gt;&lt;language&gt;eng&lt;/language&gt;&lt;/record&gt;&lt;/Cite&gt;&lt;/EndNote&gt;</w:instrText>
      </w:r>
      <w:r>
        <w:rPr>
          <w:rFonts w:cs="Times New Roman"/>
        </w:rPr>
        <w:fldChar w:fldCharType="separate"/>
      </w:r>
      <w:r w:rsidR="00E031BC">
        <w:rPr>
          <w:rFonts w:cs="Times New Roman"/>
          <w:noProof/>
        </w:rPr>
        <w:t>(37)</w:t>
      </w:r>
      <w:r>
        <w:rPr>
          <w:rFonts w:cs="Times New Roman"/>
        </w:rPr>
        <w:fldChar w:fldCharType="end"/>
      </w:r>
      <w:r w:rsidR="00CD38DE">
        <w:t>. Winther et al</w:t>
      </w:r>
      <w:r>
        <w:t>. reported</w:t>
      </w:r>
      <w:r w:rsidR="00CD38DE">
        <w:t xml:space="preserve"> that 41% of surfaces in the homes of HRV-infected adults were contaminated with viral RNA, with fresh mucus (&lt;24 hours old) being more likely to facilitate transmission</w:t>
      </w:r>
      <w:r>
        <w:rPr>
          <w:rFonts w:cs="Times New Roman"/>
        </w:rPr>
        <w:fldChar w:fldCharType="begin"/>
      </w:r>
      <w:r w:rsidR="00E031BC">
        <w:rPr>
          <w:rFonts w:cs="Times New Roman"/>
        </w:rPr>
        <w:instrText xml:space="preserve"> ADDIN EN.CITE &lt;EndNote&gt;&lt;Cite&gt;&lt;Author&gt;Winther&lt;/Author&gt;&lt;Year&gt;2011&lt;/Year&gt;&lt;RecNum&gt;1035&lt;/RecNum&gt;&lt;DisplayText&gt;(38)&lt;/DisplayText&gt;&lt;record&gt;&lt;rec-number&gt;1035&lt;/rec-number&gt;&lt;foreign-keys&gt;&lt;key app="EN" db-id="zsdsx9ttger9xmevdzjpasa35dsxxd9wz0pr" timestamp="1712895231" guid="62f884f4-7137-44b7-9e82-3fc5c152e2cc"&gt;1035&lt;/key&gt;&lt;/foreign-keys&gt;&lt;ref-type name="Journal Article"&gt;17&lt;/ref-type&gt;&lt;contributors&gt;&lt;authors&gt;&lt;author&gt;Winther, B.&lt;/author&gt;&lt;author&gt;McCue, K.&lt;/author&gt;&lt;author&gt;Ashe, K.&lt;/author&gt;&lt;author&gt;Rubino, J.&lt;/author&gt;&lt;author&gt;Hendley, J. O.&lt;/author&gt;&lt;/authors&gt;&lt;/contributors&gt;&lt;auth-address&gt;Department of Otolaryngology, University of Virginia Health System, Charlottesville, Virginia 22908-0713, USA. bw8b@virginia.edu&lt;/auth-address&gt;&lt;titles&gt;&lt;title&gt;Rhinovirus contamination of surfaces in homes of adults with natural colds: transfer of virus to fingertips during normal daily activities&lt;/title&gt;&lt;secondary-title&gt;J Med Virol&lt;/secondary-title&gt;&lt;/titles&gt;&lt;periodical&gt;&lt;full-title&gt;J Med Virol&lt;/full-title&gt;&lt;/periodical&gt;&lt;pages&gt;906-9&lt;/pages&gt;&lt;volume&gt;83&lt;/volume&gt;&lt;number&gt;5&lt;/number&gt;&lt;keywords&gt;&lt;keyword&gt;Adult&lt;/keyword&gt;&lt;keyword&gt;Common Cold/transmission/*virology&lt;/keyword&gt;&lt;keyword&gt;*Environmental Microbiology&lt;/keyword&gt;&lt;keyword&gt;Fingers/*virology&lt;/keyword&gt;&lt;keyword&gt;Humans&lt;/keyword&gt;&lt;keyword&gt;Microbial Viability&lt;/keyword&gt;&lt;keyword&gt;Reverse Transcriptase Polymerase Chain Reaction/methods&lt;/keyword&gt;&lt;keyword&gt;Rhinovirus/*isolation &amp;amp; purification&lt;/keyword&gt;&lt;keyword&gt;Time Factors&lt;/keyword&gt;&lt;keyword&gt;Virology/methods&lt;/keyword&gt;&lt;keyword&gt;Virus Cultivation/methods&lt;/keyword&gt;&lt;/keywords&gt;&lt;dates&gt;&lt;year&gt;2011&lt;/year&gt;&lt;pub-dates&gt;&lt;date&gt;May&lt;/date&gt;&lt;/pub-dates&gt;&lt;/dates&gt;&lt;isbn&gt;0146-6615&lt;/isbn&gt;&lt;accession-num&gt;21412799&lt;/accession-num&gt;&lt;urls&gt;&lt;/urls&gt;&lt;electronic-resource-num&gt;10.1002/jmv.22027&lt;/electronic-resource-num&gt;&lt;remote-database-provider&gt;NLM&lt;/remote-database-provider&gt;&lt;language&gt;eng&lt;/language&gt;&lt;/record&gt;&lt;/Cite&gt;&lt;/EndNote&gt;</w:instrText>
      </w:r>
      <w:r>
        <w:rPr>
          <w:rFonts w:cs="Times New Roman"/>
        </w:rPr>
        <w:fldChar w:fldCharType="separate"/>
      </w:r>
      <w:r w:rsidR="00E031BC">
        <w:rPr>
          <w:rFonts w:cs="Times New Roman"/>
          <w:noProof/>
        </w:rPr>
        <w:t>(38)</w:t>
      </w:r>
      <w:r>
        <w:rPr>
          <w:rFonts w:cs="Times New Roman"/>
        </w:rPr>
        <w:fldChar w:fldCharType="end"/>
      </w:r>
      <w:r w:rsidR="00815B8D">
        <w:t xml:space="preserve">. Turner et al reported that hand treatments with 2% citric acid and 2% malic acid in 62% ethanol were ineffective </w:t>
      </w:r>
      <w:r>
        <w:t>at</w:t>
      </w:r>
      <w:r w:rsidR="00815B8D">
        <w:t xml:space="preserve"> preventing HRV transmission</w:t>
      </w:r>
      <w:r>
        <w:rPr>
          <w:rFonts w:cs="Times New Roman"/>
        </w:rPr>
        <w:fldChar w:fldCharType="begin">
          <w:fldData xml:space="preserve">PEVuZE5vdGU+PENpdGU+PEF1dGhvcj5UdXJuZXI8L0F1dGhvcj48WWVhcj4yMDEyPC9ZZWFyPjxS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</w:fldData>
        </w:fldChar>
      </w:r>
      <w:r w:rsidR="00E031BC">
        <w:rPr>
          <w:rFonts w:cs="Times New Roman"/>
        </w:rPr>
        <w:instrText xml:space="preserve"> ADDIN EN.CITE </w:instrText>
      </w:r>
      <w:r w:rsidR="00E031BC">
        <w:rPr>
          <w:rFonts w:cs="Times New Roman"/>
        </w:rPr>
        <w:fldChar w:fldCharType="begin">
          <w:fldData xml:space="preserve">PEVuZE5vdGU+PENpdGU+PEF1dGhvcj5UdXJuZXI8L0F1dGhvcj48WWVhcj4yMDEyPC9ZZWFyPjxS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</w:fldData>
        </w:fldChar>
      </w:r>
      <w:r w:rsidR="00E031BC">
        <w:rPr>
          <w:rFonts w:cs="Times New Roman"/>
        </w:rPr>
        <w:instrText xml:space="preserve"> ADDIN EN.CITE.DATA </w:instrText>
      </w:r>
      <w:r w:rsidR="00000000">
        <w:rPr>
          <w:rFonts w:cs="Times New Roman"/>
        </w:rPr>
      </w:r>
      <w:r w:rsidR="00000000">
        <w:rPr>
          <w:rFonts w:cs="Times New Roman"/>
        </w:rPr>
        <w:fldChar w:fldCharType="separate"/>
      </w:r>
      <w:r w:rsidR="00E031BC">
        <w:rPr>
          <w:rFonts w:cs="Times New Roman"/>
        </w:rPr>
        <w:fldChar w:fldCharType="end"/>
      </w:r>
      <w:r>
        <w:rPr>
          <w:rFonts w:cs="Times New Roman"/>
        </w:rPr>
      </w:r>
      <w:r>
        <w:rPr>
          <w:rFonts w:cs="Times New Roman"/>
        </w:rPr>
        <w:fldChar w:fldCharType="separate"/>
      </w:r>
      <w:r w:rsidR="00E031BC">
        <w:rPr>
          <w:rFonts w:cs="Times New Roman"/>
          <w:noProof/>
        </w:rPr>
        <w:t>(39)</w:t>
      </w:r>
      <w:r>
        <w:rPr>
          <w:rFonts w:cs="Times New Roman"/>
        </w:rPr>
        <w:fldChar w:fldCharType="end"/>
      </w:r>
      <w:r>
        <w:rPr>
          <w:rFonts w:cs="Times New Roman"/>
        </w:rPr>
        <w:t>. Alcohol-based handwashing alone has been deemed insufficient to destroy HRV, and traditional soap and water have been suggested to reduce HRV transmission</w:t>
      </w:r>
      <w:r>
        <w:rPr>
          <w:rFonts w:cs="Times New Roman"/>
        </w:rPr>
        <w:fldChar w:fldCharType="begin"/>
      </w:r>
      <w:r w:rsidR="00E031BC">
        <w:rPr>
          <w:rFonts w:cs="Times New Roman"/>
        </w:rPr>
        <w:instrText xml:space="preserve"> ADDIN EN.CITE &lt;EndNote&gt;&lt;Cite&gt;&lt;Author&gt;Savolainen-Kopra&lt;/Author&gt;&lt;Year&gt;2012&lt;/Year&gt;&lt;RecNum&gt;906&lt;/RecNum&gt;&lt;DisplayText&gt;(40)&lt;/DisplayText&gt;&lt;record&gt;&lt;rec-number&gt;906&lt;/rec-number&gt;&lt;foreign-keys&gt;&lt;key app="EN" db-id="zsdsx9ttger9xmevdzjpasa35dsxxd9wz0pr" timestamp="1710438613" guid="f5c088e4-3ba5-4bac-a6ad-0ad87d80964e"&gt;906&lt;/key&gt;&lt;/foreign-keys&gt;&lt;ref-type name="Journal Article"&gt;17&lt;/ref-type&gt;&lt;contributors&gt;&lt;authors&gt;&lt;author&gt;Savolainen-Kopra, C.&lt;/author&gt;&lt;author&gt;Korpela, T.&lt;/author&gt;&lt;author&gt;Simonen-Tikka, M. L.&lt;/author&gt;&lt;author&gt;Amiryousefi, A.&lt;/author&gt;&lt;author&gt;Ziegler, T.&lt;/author&gt;&lt;author&gt;Roivainen, M.&lt;/author&gt;&lt;author&gt;Hovi, T.&lt;/author&gt;&lt;/authors&gt;&lt;/contributors&gt;&lt;auth-address&gt;Intestinal Viruses Unit, Department of Infectious Disease Surveillance and Control, National Institute for Health and Welfare (THL), Helsinki, Finland. carita.savolainen-kopra@thl.fi&lt;/auth-address&gt;&lt;titles&gt;&lt;title&gt;Single treatment with ethanol hand rub is ineffective against human rhinovirus--hand washing with soap and water removes the virus efficiently&lt;/title&gt;&lt;secondary-title&gt;J Med Virol&lt;/secondary-title&gt;&lt;/titles&gt;&lt;periodical&gt;&lt;full-title&gt;J Med Virol&lt;/full-title&gt;&lt;/periodical&gt;&lt;pages&gt;543-7&lt;/pages&gt;&lt;volume&gt;84&lt;/volume&gt;&lt;number&gt;3&lt;/number&gt;&lt;keywords&gt;&lt;keyword&gt;Anti-Infective Agents, Local/*pharmacology&lt;/keyword&gt;&lt;keyword&gt;Disinfectants/*pharmacology&lt;/keyword&gt;&lt;keyword&gt;Ethanol/*pharmacology&lt;/keyword&gt;&lt;keyword&gt;Hand Disinfection/*methods&lt;/keyword&gt;&lt;keyword&gt;Humans&lt;/keyword&gt;&lt;keyword&gt;RNA, Viral&lt;/keyword&gt;&lt;keyword&gt;Real-Time Polymerase Chain Reaction&lt;/keyword&gt;&lt;keyword&gt;Rhinovirus/*drug effects/genetics/isolation &amp;amp; purification&lt;/keyword&gt;&lt;keyword&gt;Skin Care/methods&lt;/keyword&gt;&lt;keyword&gt;Soaps/*pharmacology&lt;/keyword&gt;&lt;keyword&gt;Virus Inactivation/drug effects&lt;/keyword&gt;&lt;/keywords&gt;&lt;dates&gt;&lt;year&gt;2012&lt;/year&gt;&lt;pub-dates&gt;&lt;date&gt;Mar&lt;/date&gt;&lt;/pub-dates&gt;&lt;/dates&gt;&lt;isbn&gt;0146-6615&lt;/isbn&gt;&lt;accession-num&gt;22246844&lt;/accession-num&gt;&lt;urls&gt;&lt;/urls&gt;&lt;electronic-resource-num&gt;10.1002/jmv.23222&lt;/electronic-resource-num&gt;&lt;remote-database-provider&gt;NLM&lt;/remote-database-provider&gt;&lt;language&gt;eng&lt;/language&gt;&lt;/record&gt;&lt;/Cite&gt;&lt;/EndNote&gt;</w:instrText>
      </w:r>
      <w:r>
        <w:rPr>
          <w:rFonts w:cs="Times New Roman"/>
        </w:rPr>
        <w:fldChar w:fldCharType="separate"/>
      </w:r>
      <w:r w:rsidR="00E031BC">
        <w:rPr>
          <w:rFonts w:cs="Times New Roman"/>
          <w:noProof/>
        </w:rPr>
        <w:t>(40)</w:t>
      </w:r>
      <w:r>
        <w:rPr>
          <w:rFonts w:cs="Times New Roman"/>
        </w:rPr>
        <w:fldChar w:fldCharType="end"/>
      </w:r>
      <w:r>
        <w:rPr>
          <w:rFonts w:cs="Times New Roman"/>
        </w:rPr>
        <w:t>.</w:t>
      </w:r>
    </w:p>
    <w:p w14:paraId="78BF0072" w14:textId="1DE837C9" w:rsidR="00834AF7" w:rsidRDefault="009E447D" w:rsidP="00076391">
      <w:pPr>
        <w:spacing w:line="480" w:lineRule="auto"/>
        <w:jc w:val="both"/>
      </w:pPr>
      <w:r>
        <w:rPr>
          <w:rFonts w:cs="Times New Roman"/>
        </w:rPr>
        <w:t>In the 1980s, Dick et al. suggested that, contrary to the popular opinion at the time, the chief method of HRV transmission was via inhalation of suspended HRV aerosols/microdroplets rather than contact-mediated self-inoculation</w:t>
      </w:r>
      <w:r>
        <w:rPr>
          <w:rFonts w:cs="Times New Roman"/>
        </w:rPr>
        <w:fldChar w:fldCharType="begin"/>
      </w:r>
      <w:r w:rsidR="00DB47B1">
        <w:rPr>
          <w:rFonts w:cs="Times New Roman"/>
        </w:rPr>
        <w:instrText xml:space="preserve"> ADDIN EN.CITE &lt;EndNote&gt;&lt;Cite&gt;&lt;Author&gt;Dick&lt;/Author&gt;&lt;Year&gt;1987&lt;/Year&gt;&lt;RecNum&gt;1036&lt;/RecNum&gt;&lt;DisplayText&gt;(41)&lt;/DisplayText&gt;&lt;record&gt;&lt;rec-number&gt;1036&lt;/rec-number&gt;&lt;foreign-keys&gt;&lt;key app="EN" db-id="zsdsx9ttger9xmevdzjpasa35dsxxd9wz0pr" timestamp="1712895231" guid="0a33e7a8-c28d-4b8d-a5e8-18e4600bb509"&gt;1036&lt;/key&gt;&lt;/foreign-keys&gt;&lt;ref-type name="Journal Article"&gt;17&lt;/ref-type&gt;&lt;contributors&gt;&lt;authors&gt;&lt;author&gt;Dick, E. C.&lt;/author&gt;&lt;author&gt;Jennings, L. C.&lt;/author&gt;&lt;author&gt;Mink, K. A.&lt;/author&gt;&lt;author&gt;Wartgow, C. D.&lt;/author&gt;&lt;author&gt;Inhorn, S. L.&lt;/author&gt;&lt;/authors&gt;&lt;/contributors&gt;&lt;titles&gt;&lt;title&gt;Aerosol transmission of rhinovirus colds&lt;/title&gt;&lt;secondary-title&gt;J Infect Dis&lt;/secondary-title&gt;&lt;/titles&gt;&lt;periodical&gt;&lt;full-title&gt;J Infect Dis&lt;/full-title&gt;&lt;/periodical&gt;&lt;pages&gt;442-8&lt;/pages&gt;&lt;volume&gt;156&lt;/volume&gt;&lt;number&gt;3&lt;/number&gt;&lt;keywords&gt;&lt;keyword&gt;Adult&lt;/keyword&gt;&lt;keyword&gt;Aerosols&lt;/keyword&gt;&lt;keyword&gt;Air Microbiology&lt;/keyword&gt;&lt;keyword&gt;Common Cold/*transmission&lt;/keyword&gt;&lt;keyword&gt;Hand/microbiology&lt;/keyword&gt;&lt;keyword&gt;Humans&lt;/keyword&gt;&lt;keyword&gt;Male&lt;/keyword&gt;&lt;keyword&gt;Rhinovirus/isolation &amp;amp; purification&lt;/keyword&gt;&lt;keyword&gt;Skin/microbiology&lt;/keyword&gt;&lt;/keywords&gt;&lt;dates&gt;&lt;year&gt;1987&lt;/year&gt;&lt;pub-dates&gt;&lt;date&gt;Sep&lt;/date&gt;&lt;/pub-dates&gt;&lt;/dates&gt;&lt;isbn&gt;0022-1899 (Print)&amp;#xD;0022-1899&lt;/isbn&gt;&lt;accession-num&gt;3039011&lt;/accession-num&gt;&lt;urls&gt;&lt;/urls&gt;&lt;electronic-resource-num&gt;10.1093/infdis/156.3.442&lt;/electronic-resource-num&gt;&lt;remote-database-provider&gt;NLM&lt;/remote-database-provider&gt;&lt;language&gt;eng&lt;/language&gt;&lt;/record&gt;&lt;/Cite&gt;&lt;/EndNote&gt;</w:instrText>
      </w:r>
      <w:r>
        <w:rPr>
          <w:rFonts w:cs="Times New Roman"/>
        </w:rPr>
        <w:fldChar w:fldCharType="separate"/>
      </w:r>
      <w:r w:rsidR="00DB47B1">
        <w:rPr>
          <w:rFonts w:cs="Times New Roman"/>
          <w:noProof/>
        </w:rPr>
        <w:t>(41)</w:t>
      </w:r>
      <w:r>
        <w:rPr>
          <w:rFonts w:cs="Times New Roman"/>
        </w:rPr>
        <w:fldChar w:fldCharType="end"/>
      </w:r>
      <w:r>
        <w:rPr>
          <w:rFonts w:cs="Times New Roman"/>
        </w:rPr>
        <w:t>. This view has gained support through research attention during the SARS-CoV-2 pandemic, highlighting the crucial role that airborne transmission plays in the transmission of respiratory viruses</w:t>
      </w:r>
      <w:r>
        <w:rPr>
          <w:rFonts w:cs="Times New Roman"/>
        </w:rPr>
        <w:fldChar w:fldCharType="begin">
          <w:fldData xml:space="preserve">PEVuZE5vdGU+PENpdGU+PEF1dGhvcj5UYW5nPC9BdXRob3I+PFllYXI+MjAyMjwvWWVhcj48UmVj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</w:fldData>
        </w:fldChar>
      </w:r>
      <w:r w:rsidR="00DB47B1">
        <w:rPr>
          <w:rFonts w:cs="Times New Roman"/>
        </w:rPr>
        <w:instrText xml:space="preserve"> ADDIN EN.CITE </w:instrText>
      </w:r>
      <w:r w:rsidR="00DB47B1">
        <w:rPr>
          <w:rFonts w:cs="Times New Roman"/>
        </w:rPr>
        <w:fldChar w:fldCharType="begin">
          <w:fldData xml:space="preserve">PEVuZE5vdGU+PENpdGU+PEF1dGhvcj5UYW5nPC9BdXRob3I+PFllYXI+MjAyMjwvWWVhcj48UmVj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</w:fldData>
        </w:fldChar>
      </w:r>
      <w:r w:rsidR="00DB47B1">
        <w:rPr>
          <w:rFonts w:cs="Times New Roman"/>
        </w:rPr>
        <w:instrText xml:space="preserve"> ADDIN EN.CITE.DATA </w:instrText>
      </w:r>
      <w:r w:rsidR="00DB47B1">
        <w:rPr>
          <w:rFonts w:cs="Times New Roman"/>
        </w:rPr>
      </w:r>
      <w:r w:rsidR="00DB47B1">
        <w:rPr>
          <w:rFonts w:cs="Times New Roman"/>
        </w:rPr>
        <w:fldChar w:fldCharType="end"/>
      </w:r>
      <w:r>
        <w:rPr>
          <w:rFonts w:cs="Times New Roman"/>
        </w:rPr>
      </w:r>
      <w:r>
        <w:rPr>
          <w:rFonts w:cs="Times New Roman"/>
        </w:rPr>
        <w:fldChar w:fldCharType="separate"/>
      </w:r>
      <w:r w:rsidR="00DB47B1">
        <w:rPr>
          <w:rFonts w:cs="Times New Roman"/>
          <w:noProof/>
        </w:rPr>
        <w:t>(42, 43)</w:t>
      </w:r>
      <w:r>
        <w:rPr>
          <w:rFonts w:cs="Times New Roman"/>
        </w:rPr>
        <w:fldChar w:fldCharType="end"/>
      </w:r>
      <w:r>
        <w:rPr>
          <w:rFonts w:cs="Times New Roman"/>
        </w:rPr>
        <w:t>. A recent systematic review suggested that indoor airborne transmission of large or small aerosols is likely the dominant method of HRV transmission</w:t>
      </w:r>
      <w:r>
        <w:rPr>
          <w:rFonts w:cs="Times New Roman"/>
        </w:rPr>
        <w:fldChar w:fldCharType="begin"/>
      </w:r>
      <w:r w:rsidR="00DB47B1">
        <w:rPr>
          <w:rFonts w:cs="Times New Roman"/>
        </w:rPr>
        <w:instrText xml:space="preserve"> ADDIN EN.CITE &lt;EndNote&gt;&lt;Cite&gt;&lt;Author&gt;Andrup&lt;/Author&gt;&lt;Year&gt;2023&lt;/Year&gt;&lt;RecNum&gt;870&lt;/RecNum&gt;&lt;DisplayText&gt;(44)&lt;/DisplayText&gt;&lt;record&gt;&lt;rec-number&gt;870&lt;/rec-number&gt;&lt;foreign-keys&gt;&lt;key app="EN" db-id="zsdsx9ttger9xmevdzjpasa35dsxxd9wz0pr" timestamp="1709517667" guid="cdddfb7d-a7d7-4948-9aec-58b1a8b94762"&gt;870&lt;/key&gt;&lt;/foreign-keys&gt;&lt;ref-type name="Journal Article"&gt;17&lt;/ref-type&gt;&lt;contributors&gt;&lt;authors&gt;&lt;author&gt;Andrup, L.&lt;/author&gt;&lt;author&gt;Krogfelt, K. A.&lt;/author&gt;&lt;author&gt;Hansen, K. S.&lt;/author&gt;&lt;author&gt;Madsen, A. M.&lt;/author&gt;&lt;/authors&gt;&lt;/contributors&gt;&lt;auth-address&gt;The National Research Centre for the Working Environment, Copenhagen, Denmark. Electronic address: lan@nfa.dk.&amp;#xD;Department of Science and Environment, Molecular and Medical Biology, PandemiX Center Roskilde University, Roskilde, Denmark.&amp;#xD;The National Research Centre for the Working Environment, Copenhagen, Denmark.&lt;/auth-address&gt;&lt;titles&gt;&lt;title&gt;Transmission route of rhinovirus - the causative agent for common cold. A systematic review&lt;/title&gt;&lt;secondary-title&gt;Am J Infect Control&lt;/secondary-title&gt;&lt;/titles&gt;&lt;periodical&gt;&lt;full-title&gt;Am J Infect Control&lt;/full-title&gt;&lt;/periodical&gt;&lt;pages&gt;938-957&lt;/pages&gt;&lt;volume&gt;51&lt;/volume&gt;&lt;number&gt;8&lt;/number&gt;&lt;edition&gt;20221217&lt;/edition&gt;&lt;keywords&gt;&lt;keyword&gt;Humans&lt;/keyword&gt;&lt;keyword&gt;*Common Cold&lt;/keyword&gt;&lt;keyword&gt;Rhinovirus&lt;/keyword&gt;&lt;keyword&gt;Respiratory Aerosols and Droplets&lt;/keyword&gt;&lt;keyword&gt;Fomites&lt;/keyword&gt;&lt;keyword&gt;Aerosols&lt;/keyword&gt;&lt;keyword&gt;Infectious disease&lt;/keyword&gt;&lt;keyword&gt;Virus transmission&lt;/keyword&gt;&lt;/keywords&gt;&lt;dates&gt;&lt;year&gt;2023&lt;/year&gt;&lt;pub-dates&gt;&lt;date&gt;Aug&lt;/date&gt;&lt;/pub-dates&gt;&lt;/dates&gt;&lt;isbn&gt;0196-6553&lt;/isbn&gt;&lt;accession-num&gt;36535318&lt;/accession-num&gt;&lt;urls&gt;&lt;related-urls&gt;&lt;url&gt;https://www.sciencedirect.com/science/article/pii/S0196655322008665?via%3Dihub&lt;/url&gt;&lt;/related-urls&gt;&lt;/urls&gt;&lt;electronic-resource-num&gt;10.1016/j.ajic.2022.12.005&lt;/electronic-resource-num&gt;&lt;remote-database-provider&gt;NLM&lt;/remote-database-provider&gt;&lt;language&gt;eng&lt;/language&gt;&lt;/record&gt;&lt;/Cite&gt;&lt;/EndNote&gt;</w:instrText>
      </w:r>
      <w:r>
        <w:rPr>
          <w:rFonts w:cs="Times New Roman"/>
        </w:rPr>
        <w:fldChar w:fldCharType="separate"/>
      </w:r>
      <w:r w:rsidR="00DB47B1">
        <w:rPr>
          <w:rFonts w:cs="Times New Roman"/>
          <w:noProof/>
        </w:rPr>
        <w:t>(44)</w:t>
      </w:r>
      <w:r>
        <w:rPr>
          <w:rFonts w:cs="Times New Roman"/>
        </w:rPr>
        <w:fldChar w:fldCharType="end"/>
      </w:r>
      <w:r w:rsidR="00834AF7">
        <w:rPr>
          <w:rFonts w:cs="Times New Roman"/>
        </w:rPr>
        <w:t>. W</w:t>
      </w:r>
      <w:r>
        <w:rPr>
          <w:rFonts w:cs="Times New Roman"/>
        </w:rPr>
        <w:t>hile the transfer of HRV via direct/indirect contact is possible, it is unlikely to be the most common transmission route</w:t>
      </w:r>
      <w:r>
        <w:rPr>
          <w:rFonts w:cs="Times New Roman"/>
        </w:rPr>
        <w:fldChar w:fldCharType="begin"/>
      </w:r>
      <w:r w:rsidR="00DB47B1">
        <w:rPr>
          <w:rFonts w:cs="Times New Roman"/>
        </w:rPr>
        <w:instrText xml:space="preserve"> ADDIN EN.CITE &lt;EndNote&gt;&lt;Cite&gt;&lt;Author&gt;Andrup&lt;/Author&gt;&lt;Year&gt;2023&lt;/Year&gt;&lt;RecNum&gt;870&lt;/RecNum&gt;&lt;DisplayText&gt;(44)&lt;/DisplayText&gt;&lt;record&gt;&lt;rec-number&gt;870&lt;/rec-number&gt;&lt;foreign-keys&gt;&lt;key app="EN" db-id="zsdsx9ttger9xmevdzjpasa35dsxxd9wz0pr" timestamp="1709517667" guid="cdddfb7d-a7d7-4948-9aec-58b1a8b94762"&gt;870&lt;/key&gt;&lt;/foreign-keys&gt;&lt;ref-type name="Journal Article"&gt;17&lt;/ref-type&gt;&lt;contributors&gt;&lt;authors&gt;&lt;author&gt;Andrup, L.&lt;/author&gt;&lt;author&gt;Krogfelt, K. A.&lt;/author&gt;&lt;author&gt;Hansen, K. S.&lt;/author&gt;&lt;author&gt;Madsen, A. M.&lt;/author&gt;&lt;/authors&gt;&lt;/contributors&gt;&lt;auth-address&gt;The National Research Centre for the Working Environment, Copenhagen, Denmark. Electronic address: lan@nfa.dk.&amp;#xD;Department of Science and Environment, Molecular and Medical Biology, PandemiX Center Roskilde University, Roskilde, Denmark.&amp;#xD;The National Research Centre for the Working Environment, Copenhagen, Denmark.&lt;/auth-address&gt;&lt;titles&gt;&lt;title&gt;Transmission route of rhinovirus - the causative agent for common cold. A systematic review&lt;/title&gt;&lt;secondary-title&gt;Am J Infect Control&lt;/secondary-title&gt;&lt;/titles&gt;&lt;periodical&gt;&lt;full-title&gt;Am J Infect Control&lt;/full-title&gt;&lt;/periodical&gt;&lt;pages&gt;938-957&lt;/pages&gt;&lt;volume&gt;51&lt;/volume&gt;&lt;number&gt;8&lt;/number&gt;&lt;edition&gt;20221217&lt;/edition&gt;&lt;keywords&gt;&lt;keyword&gt;Humans&lt;/keyword&gt;&lt;keyword&gt;*Common Cold&lt;/keyword&gt;&lt;keyword&gt;Rhinovirus&lt;/keyword&gt;&lt;keyword&gt;Respiratory Aerosols and Droplets&lt;/keyword&gt;&lt;keyword&gt;Fomites&lt;/keyword&gt;&lt;keyword&gt;Aerosols&lt;/keyword&gt;&lt;keyword&gt;Infectious disease&lt;/keyword&gt;&lt;keyword&gt;Virus transmission&lt;/keyword&gt;&lt;/keywords&gt;&lt;dates&gt;&lt;year&gt;2023&lt;/year&gt;&lt;pub-dates&gt;&lt;date&gt;Aug&lt;/date&gt;&lt;/pub-dates&gt;&lt;/dates&gt;&lt;isbn&gt;0196-6553&lt;/isbn&gt;&lt;accession-num&gt;36535318&lt;/accession-num&gt;&lt;urls&gt;&lt;related-urls&gt;&lt;url&gt;https://www.sciencedirect.com/science/article/pii/S0196655322008665?via%3Dihub&lt;/url&gt;&lt;/related-urls&gt;&lt;/urls&gt;&lt;electronic-resource-num&gt;10.1016/j.ajic.2022.12.005&lt;/electronic-resource-num&gt;&lt;remote-database-provider&gt;NLM&lt;/remote-database-provider&gt;&lt;language&gt;eng&lt;/language&gt;&lt;/record&gt;&lt;/Cite&gt;&lt;/EndNote&gt;</w:instrText>
      </w:r>
      <w:r>
        <w:rPr>
          <w:rFonts w:cs="Times New Roman"/>
        </w:rPr>
        <w:fldChar w:fldCharType="separate"/>
      </w:r>
      <w:r w:rsidR="00DB47B1">
        <w:rPr>
          <w:rFonts w:cs="Times New Roman"/>
          <w:noProof/>
        </w:rPr>
        <w:t>(44)</w:t>
      </w:r>
      <w:r>
        <w:rPr>
          <w:rFonts w:cs="Times New Roman"/>
        </w:rPr>
        <w:fldChar w:fldCharType="end"/>
      </w:r>
      <w:r w:rsidR="000F4598">
        <w:t>. This is supported by previous observations that HRV infectivity decreases rapidly upon transfer to hands and surfaces</w:t>
      </w:r>
      <w:r>
        <w:rPr>
          <w:rFonts w:cs="Times New Roman"/>
        </w:rPr>
        <w:fldChar w:fldCharType="begin"/>
      </w:r>
      <w:r w:rsidR="00DB47B1">
        <w:rPr>
          <w:rFonts w:cs="Times New Roman"/>
        </w:rPr>
        <w:instrText xml:space="preserve"> ADDIN EN.CITE &lt;EndNote&gt;&lt;Cite&gt;&lt;Author&gt;Jennings&lt;/Author&gt;&lt;Year&gt;1988&lt;/Year&gt;&lt;RecNum&gt;879&lt;/RecNum&gt;&lt;DisplayText&gt;(45)&lt;/DisplayText&gt;&lt;record&gt;&lt;rec-number&gt;879&lt;/rec-number&gt;&lt;foreign-keys&gt;&lt;key app="EN" db-id="zsdsx9ttger9xmevdzjpasa35dsxxd9wz0pr" timestamp="1709519767" guid="b3a9edd9-558a-4715-954e-861753923297"&gt;879&lt;/key&gt;&lt;/foreign-keys&gt;&lt;ref-type name="Journal Article"&gt;17&lt;/ref-type&gt;&lt;contributors&gt;&lt;authors&gt;&lt;author&gt;Jennings, L. C.&lt;/author&gt;&lt;author&gt;Dick, E. C.&lt;/author&gt;&lt;author&gt;Mink, K. A.&lt;/author&gt;&lt;author&gt;Wartgow, C. D.&lt;/author&gt;&lt;author&gt;Inhorn, S. L.&lt;/author&gt;&lt;/authors&gt;&lt;/contributors&gt;&lt;auth-address&gt;Department of Preventive Medicine, University of Wisconsin Medical School, Madison.&lt;/auth-address&gt;&lt;titles&gt;&lt;title&gt;Near disappearance of rhinovirus along a fomite transmission chain&lt;/title&gt;&lt;secondary-title&gt;J Infect Dis&lt;/secondary-title&gt;&lt;/titles&gt;&lt;periodical&gt;&lt;full-title&gt;J Infect Dis&lt;/full-title&gt;&lt;/periodical&gt;&lt;pages&gt;888-92&lt;/pages&gt;&lt;volume&gt;158&lt;/volume&gt;&lt;number&gt;4&lt;/number&gt;&lt;keywords&gt;&lt;keyword&gt;Common Cold/*transmission&lt;/keyword&gt;&lt;keyword&gt;Humans&lt;/keyword&gt;&lt;keyword&gt;Male&lt;/keyword&gt;&lt;keyword&gt;Picornaviridae Infections/*transmission&lt;/keyword&gt;&lt;keyword&gt;Rhinovirus/growth &amp;amp; development&lt;/keyword&gt;&lt;/keywords&gt;&lt;dates&gt;&lt;year&gt;1988&lt;/year&gt;&lt;pub-dates&gt;&lt;date&gt;Oct&lt;/date&gt;&lt;/pub-dates&gt;&lt;/dates&gt;&lt;isbn&gt;0022-1899 (Print)&amp;#xD;0022-1899&lt;/isbn&gt;&lt;accession-num&gt;2844923&lt;/accession-num&gt;&lt;urls&gt;&lt;related-urls&gt;&lt;url&gt;https://academic.oup.com/jid/article-abstract/158/4/888/897702?redirectedFrom=fulltext&lt;/url&gt;&lt;/related-urls&gt;&lt;/urls&gt;&lt;electronic-resource-num&gt;10.1093/infdis/158.4.888&lt;/electronic-resource-num&gt;&lt;remote-database-provider&gt;NLM&lt;/remote-database-provider&gt;&lt;language&gt;eng&lt;/language&gt;&lt;/record&gt;&lt;/Cite&gt;&lt;/EndNote&gt;</w:instrText>
      </w:r>
      <w:r>
        <w:rPr>
          <w:rFonts w:cs="Times New Roman"/>
        </w:rPr>
        <w:fldChar w:fldCharType="separate"/>
      </w:r>
      <w:r w:rsidR="00DB47B1">
        <w:rPr>
          <w:rFonts w:cs="Times New Roman"/>
          <w:noProof/>
        </w:rPr>
        <w:t>(45)</w:t>
      </w:r>
      <w:r>
        <w:rPr>
          <w:rFonts w:cs="Times New Roman"/>
        </w:rPr>
        <w:fldChar w:fldCharType="end"/>
      </w:r>
      <w:r>
        <w:rPr>
          <w:rFonts w:cs="Times New Roman"/>
        </w:rPr>
        <w:t>.</w:t>
      </w:r>
      <w:r w:rsidR="00076391">
        <w:rPr>
          <w:rFonts w:cs="Times New Roman"/>
        </w:rPr>
        <w:t xml:space="preserve">Factors influencing airborne HRV transmission include strain type, viral load, temperature, humidity, ventilation/filtration systems and </w:t>
      </w:r>
      <w:r w:rsidR="00F902C8">
        <w:rPr>
          <w:rFonts w:cs="Times New Roman"/>
        </w:rPr>
        <w:t>ultraviolet</w:t>
      </w:r>
      <w:r w:rsidR="00076391">
        <w:rPr>
          <w:rFonts w:cs="Times New Roman"/>
        </w:rPr>
        <w:t xml:space="preserve"> radiation exposure</w:t>
      </w:r>
      <w:r w:rsidR="00076391">
        <w:rPr>
          <w:rFonts w:cs="Times New Roman"/>
        </w:rPr>
        <w:fldChar w:fldCharType="begin">
          <w:fldData xml:space="preserve">PEVuZE5vdGU+PENpdGU+PEF1dGhvcj5XYW5nPC9BdXRob3I+PFllYXI+MjAyMTwvWWVhcj48UmVj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</w:fldData>
        </w:fldChar>
      </w:r>
      <w:r w:rsidR="00DB47B1">
        <w:rPr>
          <w:rFonts w:cs="Times New Roman"/>
        </w:rPr>
        <w:instrText xml:space="preserve"> ADDIN EN.CITE </w:instrText>
      </w:r>
      <w:r w:rsidR="00DB47B1">
        <w:rPr>
          <w:rFonts w:cs="Times New Roman"/>
        </w:rPr>
        <w:fldChar w:fldCharType="begin">
          <w:fldData xml:space="preserve">PEVuZE5vdGU+PENpdGU+PEF1dGhvcj5XYW5nPC9BdXRob3I+PFllYXI+MjAyMTwvWWVhcj48UmVj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</w:fldData>
        </w:fldChar>
      </w:r>
      <w:r w:rsidR="00DB47B1">
        <w:rPr>
          <w:rFonts w:cs="Times New Roman"/>
        </w:rPr>
        <w:instrText xml:space="preserve"> ADDIN EN.CITE.DATA </w:instrText>
      </w:r>
      <w:r w:rsidR="00DB47B1">
        <w:rPr>
          <w:rFonts w:cs="Times New Roman"/>
        </w:rPr>
      </w:r>
      <w:r w:rsidR="00DB47B1">
        <w:rPr>
          <w:rFonts w:cs="Times New Roman"/>
        </w:rPr>
        <w:fldChar w:fldCharType="end"/>
      </w:r>
      <w:r w:rsidR="00076391">
        <w:rPr>
          <w:rFonts w:cs="Times New Roman"/>
        </w:rPr>
      </w:r>
      <w:r w:rsidR="00076391">
        <w:rPr>
          <w:rFonts w:cs="Times New Roman"/>
        </w:rPr>
        <w:fldChar w:fldCharType="separate"/>
      </w:r>
      <w:r w:rsidR="00DB47B1">
        <w:rPr>
          <w:rFonts w:cs="Times New Roman"/>
          <w:noProof/>
        </w:rPr>
        <w:t>(43, 46)</w:t>
      </w:r>
      <w:r w:rsidR="00076391">
        <w:rPr>
          <w:rFonts w:cs="Times New Roman"/>
        </w:rPr>
        <w:fldChar w:fldCharType="end"/>
      </w:r>
      <w:r w:rsidR="00ED7174">
        <w:t>.</w:t>
      </w:r>
      <w:r>
        <w:t xml:space="preserve"> </w:t>
      </w:r>
    </w:p>
    <w:p w14:paraId="3F2F7B5B" w14:textId="29929DDD" w:rsidR="00C826B6" w:rsidRDefault="00ED7174" w:rsidP="00076391">
      <w:pPr>
        <w:spacing w:line="480" w:lineRule="auto"/>
        <w:jc w:val="both"/>
      </w:pPr>
      <w:r>
        <w:t>Thus, the most effective methods for reducing transmission are likely to include improving indoor ventilation, maintaining appropriate humidity and temperature levels, and increasing outdoor activities</w:t>
      </w:r>
      <w:r w:rsidR="00076391">
        <w:rPr>
          <w:rFonts w:cs="Times New Roman"/>
        </w:rPr>
        <w:fldChar w:fldCharType="begin">
          <w:fldData xml:space="preserve">PEVuZE5vdGU+PENpdGU+PEF1dGhvcj5BbmRydXA8L0F1dGhvcj48WWVhcj4yMDI0PC9ZZWFyPjxS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xMDg5OTQ4MTwvY3VzdG9tMj48ZWxlY3Ryb25pYy1yZXNv
dXJjZS1udW0+MTAuMzM4OS9mcHViaC4yMDI0LjEzMzIwNzg8L2VsZWN0cm9uaWMtcmVzb3VyY2Ut
bnVtPjxyZW1vdGUtZGF0YWJhc2UtcHJvdmlkZXI+TkxNPC9yZW1vdGUtZGF0YWJhc2UtcHJvdmlk
ZXI+PGxhbmd1YWdlPmVuZzwvbGFuZ3VhZ2U+PC9yZWNvcmQ+PC9DaXRlPjwvRW5kTm90ZT5=
</w:fldData>
        </w:fldChar>
      </w:r>
      <w:r w:rsidR="00E031BC">
        <w:rPr>
          <w:rFonts w:cs="Times New Roman"/>
        </w:rPr>
        <w:instrText xml:space="preserve"> ADDIN EN.CITE </w:instrText>
      </w:r>
      <w:r w:rsidR="00E031BC">
        <w:rPr>
          <w:rFonts w:cs="Times New Roman"/>
        </w:rPr>
        <w:fldChar w:fldCharType="begin">
          <w:fldData xml:space="preserve">PEVuZE5vdGU+PENpdGU+PEF1dGhvcj5BbmRydXA8L0F1dGhvcj48WWVhcj4yMDI0PC9ZZWFyPjxS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xMDg5OTQ4MTwvY3VzdG9tMj48ZWxlY3Ryb25pYy1yZXNv
dXJjZS1udW0+MTAuMzM4OS9mcHViaC4yMDI0LjEzMzIwNzg8L2VsZWN0cm9uaWMtcmVzb3VyY2Ut
bnVtPjxyZW1vdGUtZGF0YWJhc2UtcHJvdmlkZXI+TkxNPC9yZW1vdGUtZGF0YWJhc2UtcHJvdmlk
ZXI+PGxhbmd1YWdlPmVuZzwvbGFuZ3VhZ2U+PC9yZWNvcmQ+PC9DaXRlPjwvRW5kTm90ZT5=
</w:fldData>
        </w:fldChar>
      </w:r>
      <w:r w:rsidR="00E031BC">
        <w:rPr>
          <w:rFonts w:cs="Times New Roman"/>
        </w:rPr>
        <w:instrText xml:space="preserve"> ADDIN EN.CITE.DATA </w:instrText>
      </w:r>
      <w:r w:rsidR="00000000">
        <w:rPr>
          <w:rFonts w:cs="Times New Roman"/>
        </w:rPr>
      </w:r>
      <w:r w:rsidR="00000000">
        <w:rPr>
          <w:rFonts w:cs="Times New Roman"/>
        </w:rPr>
        <w:fldChar w:fldCharType="separate"/>
      </w:r>
      <w:r w:rsidR="00E031BC">
        <w:rPr>
          <w:rFonts w:cs="Times New Roman"/>
        </w:rPr>
        <w:fldChar w:fldCharType="end"/>
      </w:r>
      <w:r w:rsidR="00076391">
        <w:rPr>
          <w:rFonts w:cs="Times New Roman"/>
        </w:rPr>
      </w:r>
      <w:r w:rsidR="00076391">
        <w:rPr>
          <w:rFonts w:cs="Times New Roman"/>
        </w:rPr>
        <w:fldChar w:fldCharType="separate"/>
      </w:r>
      <w:r w:rsidR="00E031BC">
        <w:rPr>
          <w:rFonts w:cs="Times New Roman"/>
          <w:noProof/>
        </w:rPr>
        <w:t>(47)</w:t>
      </w:r>
      <w:r w:rsidR="00076391">
        <w:rPr>
          <w:rFonts w:cs="Times New Roman"/>
        </w:rPr>
        <w:fldChar w:fldCharType="end"/>
      </w:r>
      <w:r w:rsidR="00076391">
        <w:t>. Notably</w:t>
      </w:r>
      <w:r>
        <w:t>,</w:t>
      </w:r>
      <w:r w:rsidR="00076391">
        <w:t xml:space="preserve"> surgical facemasks appear </w:t>
      </w:r>
      <w:r>
        <w:t xml:space="preserve">to be </w:t>
      </w:r>
      <w:r w:rsidR="00076391">
        <w:t xml:space="preserve">less effective </w:t>
      </w:r>
      <w:r>
        <w:t>at</w:t>
      </w:r>
      <w:r w:rsidR="00076391">
        <w:t xml:space="preserve"> preventing HRV spread, </w:t>
      </w:r>
      <w:r>
        <w:t>although</w:t>
      </w:r>
      <w:r w:rsidR="00076391">
        <w:t xml:space="preserve"> they are somewhat effective at reducing </w:t>
      </w:r>
      <w:r>
        <w:t xml:space="preserve">the </w:t>
      </w:r>
      <w:r w:rsidR="00076391">
        <w:t>transmission of encapsulated respiratory viruses such as influenza and coronaviruses</w:t>
      </w:r>
      <w:r w:rsidR="00076391">
        <w:fldChar w:fldCharType="begin">
          <w:fldData xml:space="preserve">PEVuZE5vdGU+PENpdGU+PEF1dGhvcj5MZXVuZzwvQXV0aG9yPjxZZWFyPjIwMjA8L1llYXI+PFJl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</w:fldData>
        </w:fldChar>
      </w:r>
      <w:r w:rsidR="00E031BC">
        <w:instrText xml:space="preserve"> ADDIN EN.CITE </w:instrText>
      </w:r>
      <w:r w:rsidR="00E031BC">
        <w:fldChar w:fldCharType="begin">
          <w:fldData xml:space="preserve">PEVuZE5vdGU+PENpdGU+PEF1dGhvcj5MZXVuZzwvQXV0aG9yPjxZZWFyPjIwMjA8L1llYXI+PFJl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</w:fldData>
        </w:fldChar>
      </w:r>
      <w:r w:rsidR="00E031BC">
        <w:instrText xml:space="preserve"> ADDIN EN.CITE.DATA </w:instrText>
      </w:r>
      <w:r w:rsidR="00000000">
        <w:fldChar w:fldCharType="separate"/>
      </w:r>
      <w:r w:rsidR="00E031BC">
        <w:fldChar w:fldCharType="end"/>
      </w:r>
      <w:r w:rsidR="00076391">
        <w:fldChar w:fldCharType="separate"/>
      </w:r>
      <w:r w:rsidR="00E031BC">
        <w:rPr>
          <w:noProof/>
        </w:rPr>
        <w:t>(48)</w:t>
      </w:r>
      <w:r w:rsidR="00076391">
        <w:fldChar w:fldCharType="end"/>
      </w:r>
      <w:r w:rsidR="00076391">
        <w:t>.</w:t>
      </w:r>
      <w:r>
        <w:t xml:space="preserve"> </w:t>
      </w:r>
      <w:r w:rsidR="00076391">
        <w:t xml:space="preserve">One study </w:t>
      </w:r>
      <w:r>
        <w:t>revealed</w:t>
      </w:r>
      <w:r w:rsidR="00076391">
        <w:t xml:space="preserve"> RV in 8% of healthcare workers despite adherence to mask policies and contact precautions, highlighting </w:t>
      </w:r>
      <w:r>
        <w:t>the</w:t>
      </w:r>
      <w:r w:rsidR="00076391">
        <w:t xml:space="preserve"> necessity for improvement in infection prevention measures</w:t>
      </w:r>
      <w:r w:rsidR="00076391">
        <w:fldChar w:fldCharType="begin">
          <w:fldData xml:space="preserve">PEVuZE5vdGU+PENpdGU+PEF1dGhvcj5CYXJib3NhPC9BdXRob3I+PFllYXI+MjAyNDwvWWVhcj48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</w:fldData>
        </w:fldChar>
      </w:r>
      <w:r w:rsidR="00E031BC">
        <w:instrText xml:space="preserve"> ADDIN EN.CITE </w:instrText>
      </w:r>
      <w:r w:rsidR="00E031BC">
        <w:fldChar w:fldCharType="begin">
          <w:fldData xml:space="preserve">PEVuZE5vdGU+PENpdGU+PEF1dGhvcj5CYXJib3NhPC9BdXRob3I+PFllYXI+MjAyNDwvWWVhcj48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</w:fldData>
        </w:fldChar>
      </w:r>
      <w:r w:rsidR="00E031BC">
        <w:instrText xml:space="preserve"> ADDIN EN.CITE.DATA </w:instrText>
      </w:r>
      <w:r w:rsidR="00000000">
        <w:fldChar w:fldCharType="separate"/>
      </w:r>
      <w:r w:rsidR="00E031BC">
        <w:fldChar w:fldCharType="end"/>
      </w:r>
      <w:r w:rsidR="00076391">
        <w:fldChar w:fldCharType="separate"/>
      </w:r>
      <w:r w:rsidR="00E031BC">
        <w:rPr>
          <w:noProof/>
        </w:rPr>
        <w:t>(49)</w:t>
      </w:r>
      <w:r w:rsidR="00076391">
        <w:fldChar w:fldCharType="end"/>
      </w:r>
      <w:r>
        <w:t>.</w:t>
      </w:r>
    </w:p>
    <w:p w14:paraId="50E68BDE" w14:textId="0A02C42D" w:rsidR="00076391" w:rsidRDefault="00000000" w:rsidP="00076391">
      <w:pPr>
        <w:spacing w:line="480" w:lineRule="auto"/>
        <w:jc w:val="both"/>
        <w:rPr>
          <w:rFonts w:cs="Times New Roman"/>
        </w:rPr>
      </w:pPr>
      <w:r>
        <w:rPr>
          <w:rFonts w:cs="Times New Roman"/>
        </w:rPr>
        <w:lastRenderedPageBreak/>
        <w:t>Following infection, HRV has an incubation period of 0.42-5.5 days, an infectious period of 7-16 days and a basic reproduction number (R</w:t>
      </w:r>
      <w:r w:rsidRPr="0037707B">
        <w:rPr>
          <w:rFonts w:cs="Times New Roman"/>
          <w:vertAlign w:val="subscript"/>
        </w:rPr>
        <w:t>0</w:t>
      </w:r>
      <w:r>
        <w:rPr>
          <w:rFonts w:cs="Times New Roman"/>
        </w:rPr>
        <w:t>) ranging from 1.2-2.6</w:t>
      </w:r>
      <w:r>
        <w:rPr>
          <w:rFonts w:cs="Times New Roman"/>
        </w:rPr>
        <w:fldChar w:fldCharType="begin">
          <w:fldData xml:space="preserve">PEVuZE5vdGU+PENpdGU+PEF1dGhvcj5TcGVuY2VyPC9BdXRob3I+PFllYXI+MjAyMjwvWWVhcj48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</w:fldData>
        </w:fldChar>
      </w:r>
      <w:r w:rsidR="00E031BC">
        <w:rPr>
          <w:rFonts w:cs="Times New Roman"/>
        </w:rPr>
        <w:instrText xml:space="preserve"> ADDIN EN.CITE </w:instrText>
      </w:r>
      <w:r w:rsidR="00E031BC">
        <w:rPr>
          <w:rFonts w:cs="Times New Roman"/>
        </w:rPr>
        <w:fldChar w:fldCharType="begin">
          <w:fldData xml:space="preserve">PEVuZE5vdGU+PENpdGU+PEF1dGhvcj5TcGVuY2VyPC9BdXRob3I+PFllYXI+MjAyMjwvWWVhcj48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</w:fldData>
        </w:fldChar>
      </w:r>
      <w:r w:rsidR="00E031BC">
        <w:rPr>
          <w:rFonts w:cs="Times New Roman"/>
        </w:rPr>
        <w:instrText xml:space="preserve"> ADDIN EN.CITE.DATA </w:instrText>
      </w:r>
      <w:r>
        <w:rPr>
          <w:rFonts w:cs="Times New Roman"/>
        </w:rPr>
      </w:r>
      <w:r>
        <w:rPr>
          <w:rFonts w:cs="Times New Roman"/>
        </w:rPr>
        <w:fldChar w:fldCharType="separate"/>
      </w:r>
      <w:r w:rsidR="00E031BC">
        <w:rPr>
          <w:rFonts w:cs="Times New Roman"/>
        </w:rPr>
        <w:fldChar w:fldCharType="end"/>
      </w:r>
      <w:r>
        <w:rPr>
          <w:rFonts w:cs="Times New Roman"/>
        </w:rPr>
      </w:r>
      <w:r>
        <w:rPr>
          <w:rFonts w:cs="Times New Roman"/>
        </w:rPr>
        <w:fldChar w:fldCharType="separate"/>
      </w:r>
      <w:r w:rsidR="00E031BC">
        <w:rPr>
          <w:rFonts w:cs="Times New Roman"/>
          <w:noProof/>
        </w:rPr>
        <w:t>(50)</w:t>
      </w:r>
      <w:r>
        <w:rPr>
          <w:rFonts w:cs="Times New Roman"/>
        </w:rPr>
        <w:fldChar w:fldCharType="end"/>
      </w:r>
      <w:r>
        <w:rPr>
          <w:rFonts w:cs="Times New Roman"/>
        </w:rPr>
        <w:t>.</w:t>
      </w:r>
    </w:p>
    <w:p w14:paraId="4C5C928C" w14:textId="28E4516E" w:rsidR="00F4476E" w:rsidRDefault="004328FC" w:rsidP="00500E5B">
      <w:pPr>
        <w:pStyle w:val="Heading1"/>
      </w:pPr>
      <w:r>
        <w:t>Epidemiology, Clinical Syndromes</w:t>
      </w:r>
    </w:p>
    <w:p w14:paraId="2EE72481" w14:textId="42F8514D" w:rsidR="007A1FF7" w:rsidRDefault="00A07C75" w:rsidP="007A1FF7">
      <w:pPr>
        <w:spacing w:line="480" w:lineRule="auto"/>
        <w:jc w:val="both"/>
      </w:pPr>
      <w:r>
        <w:t>HRV is a ubiquitous perennial pathogen that circulates year-round, with a peak prevalence often observed during spring and autumn</w:t>
      </w:r>
      <w:r w:rsidR="00F4476E">
        <w:fldChar w:fldCharType="begin">
          <w:fldData xml:space="preserve">PEVuZE5vdGU+PENpdGU+PEF1dGhvcj5Ib3JlbWhlYi1SdWJpbzwvQXV0aG9yPjxZZWFyPjIwMjI8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</w:fldData>
        </w:fldChar>
      </w:r>
      <w:r w:rsidR="00E031BC">
        <w:instrText xml:space="preserve"> ADDIN EN.CITE </w:instrText>
      </w:r>
      <w:r w:rsidR="00E031BC">
        <w:fldChar w:fldCharType="begin">
          <w:fldData xml:space="preserve">PEVuZE5vdGU+PENpdGU+PEF1dGhvcj5Ib3JlbWhlYi1SdWJpbzwvQXV0aG9yPjxZZWFyPjIwMjI8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</w:fldData>
        </w:fldChar>
      </w:r>
      <w:r w:rsidR="00E031BC">
        <w:instrText xml:space="preserve"> ADDIN EN.CITE.DATA </w:instrText>
      </w:r>
      <w:r w:rsidR="00000000">
        <w:fldChar w:fldCharType="separate"/>
      </w:r>
      <w:r w:rsidR="00E031BC">
        <w:fldChar w:fldCharType="end"/>
      </w:r>
      <w:r w:rsidR="00F4476E">
        <w:fldChar w:fldCharType="separate"/>
      </w:r>
      <w:r w:rsidR="00E031BC">
        <w:rPr>
          <w:noProof/>
        </w:rPr>
        <w:t>(51-55)</w:t>
      </w:r>
      <w:r w:rsidR="00F4476E">
        <w:fldChar w:fldCharType="end"/>
      </w:r>
      <w:r w:rsidR="00E26922">
        <w:t>. This seasonal pattern is often demonstrated across studies focused on adults presenting with upper and lower respiratory illness and acute respiratory infection (ARI)</w:t>
      </w:r>
      <w:r w:rsidR="00F4476E">
        <w:fldChar w:fldCharType="begin">
          <w:fldData xml:space="preserve">PEVuZE5vdGU+PENpdGU+PEF1dGhvcj5BcnJ1ZGE8L0F1dGhvcj48WWVhcj4xOTk3PC9ZZWFyPjxS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</w:fldData>
        </w:fldChar>
      </w:r>
      <w:r w:rsidR="00E031BC">
        <w:instrText xml:space="preserve"> ADDIN EN.CITE </w:instrText>
      </w:r>
      <w:r w:rsidR="00E031BC">
        <w:fldChar w:fldCharType="begin">
          <w:fldData xml:space="preserve">PEVuZE5vdGU+PENpdGU+PEF1dGhvcj5BcnJ1ZGE8L0F1dGhvcj48WWVhcj4xOTk3PC9ZZWFyPjxS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</w:fldData>
        </w:fldChar>
      </w:r>
      <w:r w:rsidR="00E031BC">
        <w:instrText xml:space="preserve"> ADDIN EN.CITE.DATA </w:instrText>
      </w:r>
      <w:r w:rsidR="00000000">
        <w:fldChar w:fldCharType="separate"/>
      </w:r>
      <w:r w:rsidR="00E031BC">
        <w:fldChar w:fldCharType="end"/>
      </w:r>
      <w:r w:rsidR="00F4476E">
        <w:fldChar w:fldCharType="separate"/>
      </w:r>
      <w:r w:rsidR="00E031BC">
        <w:rPr>
          <w:noProof/>
        </w:rPr>
        <w:t>(54-57)</w:t>
      </w:r>
      <w:r w:rsidR="00F4476E">
        <w:fldChar w:fldCharType="end"/>
      </w:r>
      <w:r w:rsidR="00551394" w:rsidRPr="00551394">
        <w:t>. Interestingly, the peak incidences of different respiratory viruses typically do not overlap, which might be influenced by the short-term inhibitory effects of initial HRV infections on other viruses</w:t>
      </w:r>
      <w:r>
        <w:t>, such as</w:t>
      </w:r>
      <w:r w:rsidR="00551394" w:rsidRPr="00551394">
        <w:t xml:space="preserve"> influenza, possibly due to enhanced antiviral IFN responses</w:t>
      </w:r>
      <w:r>
        <w:fldChar w:fldCharType="begin">
          <w:fldData xml:space="preserve">PEVuZE5vdGU+PENpdGU+PEF1dGhvcj5Nb3JpeWFtYTwvQXV0aG9yPjxZZWFyPjIwMjA8L1llYXI+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</w:fldData>
        </w:fldChar>
      </w:r>
      <w:r w:rsidR="00E031BC">
        <w:instrText xml:space="preserve"> ADDIN EN.CITE </w:instrText>
      </w:r>
      <w:r w:rsidR="00E031BC">
        <w:fldChar w:fldCharType="begin">
          <w:fldData xml:space="preserve">PEVuZE5vdGU+PENpdGU+PEF1dGhvcj5Nb3JpeWFtYTwvQXV0aG9yPjxZZWFyPjIwMjA8L1llYXI+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</w:fldData>
        </w:fldChar>
      </w:r>
      <w:r w:rsidR="00E031BC">
        <w:instrText xml:space="preserve"> ADDIN EN.CITE.DATA </w:instrText>
      </w:r>
      <w:r w:rsidR="00000000">
        <w:fldChar w:fldCharType="separate"/>
      </w:r>
      <w:r w:rsidR="00E031BC">
        <w:fldChar w:fldCharType="end"/>
      </w:r>
      <w:r>
        <w:fldChar w:fldCharType="separate"/>
      </w:r>
      <w:r w:rsidR="00E031BC">
        <w:rPr>
          <w:noProof/>
        </w:rPr>
        <w:t>(58-60)</w:t>
      </w:r>
      <w:r>
        <w:fldChar w:fldCharType="end"/>
      </w:r>
      <w:r w:rsidR="0064197D">
        <w:t>. For instance, the prevalent circulation of HRV appeared to delay the onset of H1N1 influenza during the most recent influenza pandemic</w:t>
      </w:r>
      <w:r w:rsidR="001801B4">
        <w:fldChar w:fldCharType="begin">
          <w:fldData xml:space="preserve">PEVuZE5vdGU+PENpdGU+PEF1dGhvcj5DYXNhbGVnbm88L0F1dGhvcj48WWVhcj4yMDEwPC9ZZWFy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</w:fldData>
        </w:fldChar>
      </w:r>
      <w:r w:rsidR="00E031BC">
        <w:instrText xml:space="preserve"> ADDIN EN.CITE </w:instrText>
      </w:r>
      <w:r w:rsidR="00E031BC">
        <w:fldChar w:fldCharType="begin">
          <w:fldData xml:space="preserve">PEVuZE5vdGU+PENpdGU+PEF1dGhvcj5DYXNhbGVnbm88L0F1dGhvcj48WWVhcj4yMDEwPC9ZZWFy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</w:fldData>
        </w:fldChar>
      </w:r>
      <w:r w:rsidR="00E031BC">
        <w:instrText xml:space="preserve"> ADDIN EN.CITE.DATA </w:instrText>
      </w:r>
      <w:r w:rsidR="00000000">
        <w:fldChar w:fldCharType="separate"/>
      </w:r>
      <w:r w:rsidR="00E031BC">
        <w:fldChar w:fldCharType="end"/>
      </w:r>
      <w:r w:rsidR="001801B4">
        <w:fldChar w:fldCharType="separate"/>
      </w:r>
      <w:r w:rsidR="00E031BC">
        <w:rPr>
          <w:noProof/>
        </w:rPr>
        <w:t>(58, 61-63)</w:t>
      </w:r>
      <w:r w:rsidR="001801B4">
        <w:fldChar w:fldCharType="end"/>
      </w:r>
      <w:r w:rsidR="00211D9D">
        <w:t>.</w:t>
      </w:r>
    </w:p>
    <w:p w14:paraId="594B670E" w14:textId="51E0F304" w:rsidR="002F752A" w:rsidRDefault="00606C7B" w:rsidP="00F4476E">
      <w:pPr>
        <w:spacing w:line="480" w:lineRule="auto"/>
        <w:jc w:val="both"/>
      </w:pPr>
      <w:r>
        <w:t xml:space="preserve">RV-A and RV-C are in constant circulation throughout the year, while RV-B circulation is less consistent </w:t>
      </w:r>
      <w:r w:rsidR="00F4476E">
        <w:fldChar w:fldCharType="begin">
          <w:fldData xml:space="preserve">PEVuZE5vdGU+PENpdGU+PEF1dGhvcj5CZXJnaW5jPC9BdXRob3I+PFllYXI+MjAyNDwvWWVhcj48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</w:fldData>
        </w:fldChar>
      </w:r>
      <w:r w:rsidR="00E031BC">
        <w:instrText xml:space="preserve"> ADDIN EN.CITE </w:instrText>
      </w:r>
      <w:r w:rsidR="00E031BC">
        <w:fldChar w:fldCharType="begin">
          <w:fldData xml:space="preserve">PEVuZE5vdGU+PENpdGU+PEF1dGhvcj5CZXJnaW5jPC9BdXRob3I+PFllYXI+MjAyNDwvWWVhcj48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</w:fldData>
        </w:fldChar>
      </w:r>
      <w:r w:rsidR="00E031BC">
        <w:instrText xml:space="preserve"> ADDIN EN.CITE.DATA </w:instrText>
      </w:r>
      <w:r w:rsidR="00000000">
        <w:fldChar w:fldCharType="separate"/>
      </w:r>
      <w:r w:rsidR="00E031BC">
        <w:fldChar w:fldCharType="end"/>
      </w:r>
      <w:r w:rsidR="00F4476E">
        <w:fldChar w:fldCharType="separate"/>
      </w:r>
      <w:r w:rsidR="00E031BC">
        <w:rPr>
          <w:noProof/>
        </w:rPr>
        <w:t>(53, 55)</w:t>
      </w:r>
      <w:r w:rsidR="00F4476E">
        <w:fldChar w:fldCharType="end"/>
      </w:r>
      <w:r w:rsidR="00C13792">
        <w:t>. A single</w:t>
      </w:r>
      <w:r>
        <w:t>-</w:t>
      </w:r>
      <w:r w:rsidR="00C13792">
        <w:t xml:space="preserve">centre study from </w:t>
      </w:r>
      <w:r>
        <w:t>2013–2017, in</w:t>
      </w:r>
      <w:r w:rsidR="00C13792">
        <w:t xml:space="preserve"> which respiratory samples </w:t>
      </w:r>
      <w:r>
        <w:t xml:space="preserve">were collected </w:t>
      </w:r>
      <w:r w:rsidR="00C13792">
        <w:t xml:space="preserve">from adult patients (65.8% inpatients, 34.2% outpatients), </w:t>
      </w:r>
      <w:r>
        <w:t>revealed that</w:t>
      </w:r>
      <w:r w:rsidR="00C13792">
        <w:t xml:space="preserve"> </w:t>
      </w:r>
      <w:r w:rsidR="001F17D4">
        <w:rPr>
          <w:rFonts w:cs="Times New Roman"/>
          <w:color w:val="212121"/>
          <w:shd w:val="clear" w:color="auto" w:fill="FFFFFF"/>
        </w:rPr>
        <w:t xml:space="preserve">RV-A was the predominant species, </w:t>
      </w:r>
      <w:r>
        <w:rPr>
          <w:rFonts w:cs="Times New Roman"/>
          <w:color w:val="212121"/>
        </w:rPr>
        <w:t>being detected</w:t>
      </w:r>
      <w:r w:rsidR="001F17D4">
        <w:rPr>
          <w:rFonts w:cs="Times New Roman"/>
          <w:color w:val="212121"/>
          <w:shd w:val="clear" w:color="auto" w:fill="FFFFFF"/>
        </w:rPr>
        <w:t xml:space="preserve"> in 60.9% of </w:t>
      </w:r>
      <w:r>
        <w:rPr>
          <w:rFonts w:cs="Times New Roman"/>
          <w:color w:val="212121"/>
        </w:rPr>
        <w:t>patients</w:t>
      </w:r>
      <w:r w:rsidR="001F17D4">
        <w:rPr>
          <w:rFonts w:cs="Times New Roman"/>
          <w:color w:val="212121"/>
          <w:shd w:val="clear" w:color="auto" w:fill="FFFFFF"/>
        </w:rPr>
        <w:t xml:space="preserve">, followed by RV-C </w:t>
      </w:r>
      <w:r w:rsidR="00804A7B">
        <w:rPr>
          <w:rFonts w:cs="Times New Roman"/>
          <w:color w:val="212121"/>
          <w:shd w:val="clear" w:color="auto" w:fill="FFFFFF"/>
        </w:rPr>
        <w:t>in</w:t>
      </w:r>
      <w:r w:rsidR="001F17D4">
        <w:rPr>
          <w:rFonts w:cs="Times New Roman"/>
          <w:color w:val="212121"/>
          <w:shd w:val="clear" w:color="auto" w:fill="FFFFFF"/>
        </w:rPr>
        <w:t xml:space="preserve"> 26.4% and RV-B </w:t>
      </w:r>
      <w:r w:rsidR="00804A7B">
        <w:rPr>
          <w:rFonts w:cs="Times New Roman"/>
          <w:color w:val="212121"/>
          <w:shd w:val="clear" w:color="auto" w:fill="FFFFFF"/>
        </w:rPr>
        <w:t>in</w:t>
      </w:r>
      <w:r w:rsidR="001F17D4">
        <w:rPr>
          <w:rFonts w:cs="Times New Roman"/>
          <w:color w:val="212121"/>
          <w:shd w:val="clear" w:color="auto" w:fill="FFFFFF"/>
        </w:rPr>
        <w:t xml:space="preserve"> 12.7%. RV-A and RV-C were detected year-round, whereas RV-B was not detected from June to August across the four-year period</w:t>
      </w:r>
      <w:r w:rsidR="00A91E70">
        <w:rPr>
          <w:rFonts w:cs="Times New Roman"/>
          <w:color w:val="212121"/>
          <w:shd w:val="clear" w:color="auto" w:fill="FFFFFF"/>
        </w:rPr>
        <w:fldChar w:fldCharType="begin">
          <w:fldData xml:space="preserve">PEVuZE5vdGU+PENpdGU+PEF1dGhvcj5Hb2xrZTwvQXV0aG9yPjxZZWFyPjIwMjE8L1llYXI+PFJl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</w:fldData>
        </w:fldChar>
      </w:r>
      <w:r w:rsidR="00E031BC">
        <w:rPr>
          <w:rFonts w:cs="Times New Roman"/>
          <w:color w:val="212121"/>
          <w:shd w:val="clear" w:color="auto" w:fill="FFFFFF"/>
        </w:rPr>
        <w:instrText xml:space="preserve"> ADDIN EN.CITE </w:instrText>
      </w:r>
      <w:r w:rsidR="00E031BC">
        <w:rPr>
          <w:rFonts w:cs="Times New Roman"/>
          <w:color w:val="212121"/>
          <w:shd w:val="clear" w:color="auto" w:fill="FFFFFF"/>
        </w:rPr>
        <w:fldChar w:fldCharType="begin">
          <w:fldData xml:space="preserve">PEVuZE5vdGU+PENpdGU+PEF1dGhvcj5Hb2xrZTwvQXV0aG9yPjxZZWFyPjIwMjE8L1llYXI+PFJl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</w:fldData>
        </w:fldChar>
      </w:r>
      <w:r w:rsidR="00E031BC">
        <w:rPr>
          <w:rFonts w:cs="Times New Roman"/>
          <w:color w:val="212121"/>
          <w:shd w:val="clear" w:color="auto" w:fill="FFFFFF"/>
        </w:rPr>
        <w:instrText xml:space="preserve"> ADDIN EN.CITE.DATA </w:instrText>
      </w:r>
      <w:r w:rsidR="00000000">
        <w:rPr>
          <w:rFonts w:cs="Times New Roman"/>
          <w:color w:val="212121"/>
          <w:shd w:val="clear" w:color="auto" w:fill="FFFFFF"/>
        </w:rPr>
      </w:r>
      <w:r w:rsidR="00000000">
        <w:rPr>
          <w:rFonts w:cs="Times New Roman"/>
          <w:color w:val="212121"/>
          <w:shd w:val="clear" w:color="auto" w:fill="FFFFFF"/>
        </w:rPr>
        <w:fldChar w:fldCharType="separate"/>
      </w:r>
      <w:r w:rsidR="00E031BC">
        <w:rPr>
          <w:rFonts w:cs="Times New Roman"/>
          <w:color w:val="212121"/>
          <w:shd w:val="clear" w:color="auto" w:fill="FFFFFF"/>
        </w:rPr>
        <w:fldChar w:fldCharType="end"/>
      </w:r>
      <w:r w:rsidR="00A91E70">
        <w:rPr>
          <w:rFonts w:cs="Times New Roman"/>
          <w:color w:val="212121"/>
          <w:shd w:val="clear" w:color="auto" w:fill="FFFFFF"/>
        </w:rPr>
      </w:r>
      <w:r w:rsidR="00A91E70">
        <w:rPr>
          <w:rFonts w:cs="Times New Roman"/>
          <w:color w:val="212121"/>
          <w:shd w:val="clear" w:color="auto" w:fill="FFFFFF"/>
        </w:rPr>
        <w:fldChar w:fldCharType="separate"/>
      </w:r>
      <w:r w:rsidR="00E031BC">
        <w:rPr>
          <w:rFonts w:cs="Times New Roman"/>
          <w:noProof/>
          <w:color w:val="212121"/>
          <w:shd w:val="clear" w:color="auto" w:fill="FFFFFF"/>
        </w:rPr>
        <w:t>(55)</w:t>
      </w:r>
      <w:r w:rsidR="00A91E70">
        <w:rPr>
          <w:rFonts w:cs="Times New Roman"/>
          <w:color w:val="212121"/>
          <w:shd w:val="clear" w:color="auto" w:fill="FFFFFF"/>
        </w:rPr>
        <w:fldChar w:fldCharType="end"/>
      </w:r>
      <w:r w:rsidR="00EA4ADF">
        <w:rPr>
          <w:rFonts w:cs="Times New Roman"/>
          <w:color w:val="212121"/>
          <w:shd w:val="clear" w:color="auto" w:fill="FFFFFF"/>
        </w:rPr>
        <w:t>.</w:t>
      </w:r>
    </w:p>
    <w:p w14:paraId="3044A338" w14:textId="5ADD0101" w:rsidR="00914C31" w:rsidRDefault="00000000" w:rsidP="00F4476E">
      <w:pPr>
        <w:spacing w:line="480" w:lineRule="auto"/>
        <w:jc w:val="both"/>
      </w:pPr>
      <w:r w:rsidRPr="007F4D93">
        <w:t>The diversity of concurrently circulating HRV genotypes is notable. Even within a single geographic location, a wide array of genotypes can be identified in adults</w:t>
      </w:r>
      <w:r w:rsidR="006E2511">
        <w:fldChar w:fldCharType="begin">
          <w:fldData xml:space="preserve">PEVuZE5vdGU+PENpdGU+PEF1dGhvcj5Hb2xrZTwvQXV0aG9yPjxZZWFyPjIwMjE8L1llYXI+PFJl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</w:fldData>
        </w:fldChar>
      </w:r>
      <w:r w:rsidR="00E031BC">
        <w:instrText xml:space="preserve"> ADDIN EN.CITE </w:instrText>
      </w:r>
      <w:r w:rsidR="00E031BC">
        <w:fldChar w:fldCharType="begin">
          <w:fldData xml:space="preserve">PEVuZE5vdGU+PENpdGU+PEF1dGhvcj5Hb2xrZTwvQXV0aG9yPjxZZWFyPjIwMjE8L1llYXI+PFJl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</w:fldData>
        </w:fldChar>
      </w:r>
      <w:r w:rsidR="00E031BC">
        <w:instrText xml:space="preserve"> ADDIN EN.CITE.DATA </w:instrText>
      </w:r>
      <w:r>
        <w:fldChar w:fldCharType="separate"/>
      </w:r>
      <w:r w:rsidR="00E031BC">
        <w:fldChar w:fldCharType="end"/>
      </w:r>
      <w:r w:rsidR="006E2511">
        <w:fldChar w:fldCharType="separate"/>
      </w:r>
      <w:r w:rsidR="00E031BC">
        <w:rPr>
          <w:noProof/>
        </w:rPr>
        <w:t>(55)</w:t>
      </w:r>
      <w:r w:rsidR="006E2511">
        <w:fldChar w:fldCharType="end"/>
      </w:r>
      <w:r w:rsidRPr="007F4D93">
        <w:t>, although no single genotype typically constitutes more than 20% of the detected strains</w:t>
      </w:r>
      <w:r w:rsidR="006E2511">
        <w:fldChar w:fldCharType="begin">
          <w:fldData xml:space="preserve">PEVuZE5vdGU+PENpdGU+PEF1dGhvcj5CZXJnaW5jPC9BdXRob3I+PFllYXI+MjAyNDwvWWVhcj48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</w:fldData>
        </w:fldChar>
      </w:r>
      <w:r w:rsidR="00E031BC">
        <w:instrText xml:space="preserve"> ADDIN EN.CITE </w:instrText>
      </w:r>
      <w:r w:rsidR="00E031BC">
        <w:fldChar w:fldCharType="begin">
          <w:fldData xml:space="preserve">PEVuZE5vdGU+PENpdGU+PEF1dGhvcj5CZXJnaW5jPC9BdXRob3I+PFllYXI+MjAyNDwvWWVhcj48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</w:fldData>
        </w:fldChar>
      </w:r>
      <w:r w:rsidR="00E031BC">
        <w:instrText xml:space="preserve"> ADDIN EN.CITE.DATA </w:instrText>
      </w:r>
      <w:r>
        <w:fldChar w:fldCharType="separate"/>
      </w:r>
      <w:r w:rsidR="00E031BC">
        <w:fldChar w:fldCharType="end"/>
      </w:r>
      <w:r w:rsidR="006E2511">
        <w:fldChar w:fldCharType="separate"/>
      </w:r>
      <w:r w:rsidR="00E031BC">
        <w:rPr>
          <w:noProof/>
        </w:rPr>
        <w:t>(53)</w:t>
      </w:r>
      <w:r w:rsidR="006E2511">
        <w:fldChar w:fldCharType="end"/>
      </w:r>
      <w:r w:rsidRPr="007F4D93">
        <w:t xml:space="preserve">. This genotype variability is lower in adults </w:t>
      </w:r>
      <w:r>
        <w:t>than in</w:t>
      </w:r>
      <w:r w:rsidRPr="007F4D93">
        <w:t xml:space="preserve"> children aged 0-3</w:t>
      </w:r>
      <w:r>
        <w:t xml:space="preserve"> years</w:t>
      </w:r>
      <w:r w:rsidR="006E2511">
        <w:fldChar w:fldCharType="begin">
          <w:fldData xml:space="preserve">PEVuZE5vdGU+PENpdGU+PEF1dGhvcj5CZXJnaW5jPC9BdXRob3I+PFllYXI+MjAyNDwvWWVhcj48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</w:fldData>
        </w:fldChar>
      </w:r>
      <w:r w:rsidR="00E031BC">
        <w:instrText xml:space="preserve"> ADDIN EN.CITE </w:instrText>
      </w:r>
      <w:r w:rsidR="00E031BC">
        <w:fldChar w:fldCharType="begin">
          <w:fldData xml:space="preserve">PEVuZE5vdGU+PENpdGU+PEF1dGhvcj5CZXJnaW5jPC9BdXRob3I+PFllYXI+MjAyNDwvWWVhcj48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</w:fldData>
        </w:fldChar>
      </w:r>
      <w:r w:rsidR="00E031BC">
        <w:instrText xml:space="preserve"> ADDIN EN.CITE.DATA </w:instrText>
      </w:r>
      <w:r>
        <w:fldChar w:fldCharType="separate"/>
      </w:r>
      <w:r w:rsidR="00E031BC">
        <w:fldChar w:fldCharType="end"/>
      </w:r>
      <w:r w:rsidR="006E2511">
        <w:fldChar w:fldCharType="separate"/>
      </w:r>
      <w:r w:rsidR="00E031BC">
        <w:rPr>
          <w:noProof/>
        </w:rPr>
        <w:t>(53)</w:t>
      </w:r>
      <w:r w:rsidR="006E2511">
        <w:fldChar w:fldCharType="end"/>
      </w:r>
      <w:r w:rsidR="006E2511" w:rsidRPr="006E2511">
        <w:t>. The predominance of any single HRV genotype among adults varies, ranging from 3.9%</w:t>
      </w:r>
      <w:r w:rsidR="008C6B23">
        <w:fldChar w:fldCharType="begin">
          <w:fldData xml:space="preserve">PEVuZE5vdGU+PENpdGU+PEF1dGhvcj5Hb2xrZTwvQXV0aG9yPjxZZWFyPjIwMjE8L1llYXI+PFJl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</w:fldData>
        </w:fldChar>
      </w:r>
      <w:r w:rsidR="00E031BC">
        <w:instrText xml:space="preserve"> ADDIN EN.CITE </w:instrText>
      </w:r>
      <w:r w:rsidR="00E031BC">
        <w:fldChar w:fldCharType="begin">
          <w:fldData xml:space="preserve">PEVuZE5vdGU+PENpdGU+PEF1dGhvcj5Hb2xrZTwvQXV0aG9yPjxZZWFyPjIwMjE8L1llYXI+PFJl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</w:fldData>
        </w:fldChar>
      </w:r>
      <w:r w:rsidR="00E031BC">
        <w:instrText xml:space="preserve"> ADDIN EN.CITE.DATA </w:instrText>
      </w:r>
      <w:r>
        <w:fldChar w:fldCharType="separate"/>
      </w:r>
      <w:r w:rsidR="00E031BC">
        <w:fldChar w:fldCharType="end"/>
      </w:r>
      <w:r w:rsidR="008C6B23">
        <w:fldChar w:fldCharType="separate"/>
      </w:r>
      <w:r w:rsidR="00E031BC">
        <w:rPr>
          <w:noProof/>
        </w:rPr>
        <w:t>(55)</w:t>
      </w:r>
      <w:r w:rsidR="008C6B23">
        <w:fldChar w:fldCharType="end"/>
      </w:r>
      <w:r w:rsidR="00DD0394">
        <w:t xml:space="preserve"> to 21.4%</w:t>
      </w:r>
      <w:r w:rsidR="008C6B23">
        <w:fldChar w:fldCharType="begin">
          <w:fldData xml:space="preserve">PEVuZE5vdGU+PENpdGU+PEF1dGhvcj5SZW48L0F1dGhvcj48WWVhcj4yMDE3PC9ZZWFyPjxSZWNO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</w:fldData>
        </w:fldChar>
      </w:r>
      <w:r w:rsidR="00E031BC">
        <w:instrText xml:space="preserve"> ADDIN EN.CITE </w:instrText>
      </w:r>
      <w:r w:rsidR="00E031BC">
        <w:fldChar w:fldCharType="begin">
          <w:fldData xml:space="preserve">PEVuZE5vdGU+PENpdGU+PEF1dGhvcj5SZW48L0F1dGhvcj48WWVhcj4yMDE3PC9ZZWFyPjxSZWNO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</w:fldData>
        </w:fldChar>
      </w:r>
      <w:r w:rsidR="00E031BC">
        <w:instrText xml:space="preserve"> ADDIN EN.CITE.DATA </w:instrText>
      </w:r>
      <w:r>
        <w:fldChar w:fldCharType="separate"/>
      </w:r>
      <w:r w:rsidR="00E031BC">
        <w:fldChar w:fldCharType="end"/>
      </w:r>
      <w:r w:rsidR="008C6B23">
        <w:fldChar w:fldCharType="separate"/>
      </w:r>
      <w:r w:rsidR="00E031BC">
        <w:rPr>
          <w:noProof/>
        </w:rPr>
        <w:t>(64)</w:t>
      </w:r>
      <w:r w:rsidR="008C6B23">
        <w:fldChar w:fldCharType="end"/>
      </w:r>
      <w:r w:rsidR="00975C37">
        <w:t>. Despite differences in circulating genotypes</w:t>
      </w:r>
      <w:r>
        <w:t>,</w:t>
      </w:r>
      <w:r w:rsidR="00975C37">
        <w:t xml:space="preserve"> the proportion of HRV species in symptomatic adults is relatively stable</w:t>
      </w:r>
      <w:r>
        <w:t>,</w:t>
      </w:r>
      <w:r w:rsidR="00975C37">
        <w:t xml:space="preserve"> with RV-A and RV-C usually being the most common and RV-B being the least common species</w:t>
      </w:r>
      <w:r w:rsidR="00975C37">
        <w:fldChar w:fldCharType="begin">
          <w:fldData xml:space="preserve">PEVuZE5vdGU+PENpdGU+PEF1dGhvcj5Hb2xrZTwvQXV0aG9yPjxZZWFyPjIwMjE8L1llYXI+PFJl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==
</w:fldData>
        </w:fldChar>
      </w:r>
      <w:r w:rsidR="00151DA8">
        <w:instrText xml:space="preserve"> ADDIN EN.CITE </w:instrText>
      </w:r>
      <w:r w:rsidR="00151DA8">
        <w:fldChar w:fldCharType="begin">
          <w:fldData xml:space="preserve">PEVuZE5vdGU+PENpdGU+PEF1dGhvcj5Hb2xrZTwvQXV0aG9yPjxZZWFyPjIwMjE8L1llYXI+PFJl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==
</w:fldData>
        </w:fldChar>
      </w:r>
      <w:r w:rsidR="00151DA8">
        <w:instrText xml:space="preserve"> ADDIN EN.CITE.DATA </w:instrText>
      </w:r>
      <w:r>
        <w:fldChar w:fldCharType="separate"/>
      </w:r>
      <w:r w:rsidR="00151DA8">
        <w:fldChar w:fldCharType="end"/>
      </w:r>
      <w:r w:rsidR="00975C37">
        <w:fldChar w:fldCharType="separate"/>
      </w:r>
      <w:r w:rsidR="00151DA8">
        <w:rPr>
          <w:noProof/>
        </w:rPr>
        <w:t>(55, 57, 65)</w:t>
      </w:r>
      <w:r w:rsidR="00975C37">
        <w:fldChar w:fldCharType="end"/>
      </w:r>
      <w:r w:rsidR="00DC21A1">
        <w:t>.</w:t>
      </w:r>
    </w:p>
    <w:p w14:paraId="71BA7A8E" w14:textId="4CCA31C6" w:rsidR="00E37E3A" w:rsidRPr="00673E1D" w:rsidRDefault="005B521F" w:rsidP="00E37E3A">
      <w:pPr>
        <w:pStyle w:val="Heading2"/>
      </w:pPr>
      <w:r>
        <w:lastRenderedPageBreak/>
        <w:t>Impact of the SARS-CoV-2 Pandemic on HRV</w:t>
      </w:r>
    </w:p>
    <w:p w14:paraId="19FC81D0" w14:textId="7190B8FD" w:rsidR="00E37E3A" w:rsidRDefault="00000000" w:rsidP="009A0B88">
      <w:pPr>
        <w:spacing w:line="480" w:lineRule="auto"/>
        <w:jc w:val="both"/>
      </w:pPr>
      <w:r w:rsidRPr="00D3646F">
        <w:t>Despite widespread lockdowns, social distancing measures, and the use of facemasks during the SARS-CoV-2 pandemic, HRV continued to circulate, even maintaining circulation rates comparable to pre</w:t>
      </w:r>
      <w:r w:rsidR="007B1E9F">
        <w:t>-</w:t>
      </w:r>
      <w:r w:rsidRPr="00D3646F">
        <w:t>pandemic HRV levels</w:t>
      </w:r>
      <w:r>
        <w:fldChar w:fldCharType="begin">
          <w:fldData xml:space="preserve">PEVuZE5vdGU+PENpdGU+PEF1dGhvcj5LaXNlbGV2YTwvQXV0aG9yPjxZZWFyPjIwMjE8L1llYXI+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==
</w:fldData>
        </w:fldChar>
      </w:r>
      <w:r w:rsidR="00151DA8">
        <w:instrText xml:space="preserve"> ADDIN EN.CITE </w:instrText>
      </w:r>
      <w:r w:rsidR="00151DA8">
        <w:fldChar w:fldCharType="begin">
          <w:fldData xml:space="preserve">PEVuZE5vdGU+PENpdGU+PEF1dGhvcj5LaXNlbGV2YTwvQXV0aG9yPjxZZWFyPjIwMjE8L1llYXI+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==
</w:fldData>
        </w:fldChar>
      </w:r>
      <w:r w:rsidR="00151DA8">
        <w:instrText xml:space="preserve"> ADDIN EN.CITE.DATA </w:instrText>
      </w:r>
      <w:r>
        <w:fldChar w:fldCharType="separate"/>
      </w:r>
      <w:r w:rsidR="00151DA8">
        <w:fldChar w:fldCharType="end"/>
      </w:r>
      <w:r>
        <w:fldChar w:fldCharType="separate"/>
      </w:r>
      <w:r w:rsidR="00151DA8">
        <w:rPr>
          <w:noProof/>
        </w:rPr>
        <w:t>(66-68)</w:t>
      </w:r>
      <w:r>
        <w:fldChar w:fldCharType="end"/>
      </w:r>
      <w:r>
        <w:t>. This contrasts sharply with the incidence of encapsulated respiratory viruses such as influenza and respiratory syncytial virus (RSV), which significantly decreased during the SARS-CoV-2 pandemic</w:t>
      </w:r>
      <w:r>
        <w:fldChar w:fldCharType="begin">
          <w:fldData xml:space="preserve">PEVuZE5vdGU+PENpdGU+PEF1dGhvcj5TaGk8L0F1dGhvcj48WWVhcj4yMDIyPC9ZZWFyPjxSZWNO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</w:fldData>
        </w:fldChar>
      </w:r>
      <w:r w:rsidR="00151DA8">
        <w:instrText xml:space="preserve"> ADDIN EN.CITE </w:instrText>
      </w:r>
      <w:r w:rsidR="00151DA8">
        <w:fldChar w:fldCharType="begin">
          <w:fldData xml:space="preserve">PEVuZE5vdGU+PENpdGU+PEF1dGhvcj5TaGk8L0F1dGhvcj48WWVhcj4yMDIyPC9ZZWFyPjxSZWNO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</w:fldData>
        </w:fldChar>
      </w:r>
      <w:r w:rsidR="00151DA8">
        <w:instrText xml:space="preserve"> ADDIN EN.CITE.DATA </w:instrText>
      </w:r>
      <w:r>
        <w:fldChar w:fldCharType="separate"/>
      </w:r>
      <w:r w:rsidR="00151DA8">
        <w:fldChar w:fldCharType="end"/>
      </w:r>
      <w:r>
        <w:fldChar w:fldCharType="separate"/>
      </w:r>
      <w:r w:rsidR="00151DA8">
        <w:rPr>
          <w:noProof/>
        </w:rPr>
        <w:t>(69)</w:t>
      </w:r>
      <w:r>
        <w:fldChar w:fldCharType="end"/>
      </w:r>
      <w:r>
        <w:t>.</w:t>
      </w:r>
    </w:p>
    <w:p w14:paraId="324EBC6E" w14:textId="7B9043F5" w:rsidR="00C30FCC" w:rsidRDefault="00000000" w:rsidP="009A0B88">
      <w:pPr>
        <w:spacing w:line="480" w:lineRule="auto"/>
        <w:jc w:val="both"/>
      </w:pPr>
      <w:r>
        <w:t>A systematic review and meta-analysis explored the pooled prevalence of viruses other than SARS-CoV-2 in symptomatic adults and adolescents during the pandemic</w:t>
      </w:r>
      <w:r>
        <w:fldChar w:fldCharType="begin">
          <w:fldData xml:space="preserve">PEVuZE5vdGU+PENpdGU+PEF1dGhvcj5TY2jDvHo8L0F1dGhvcj48WWVhcj4yMDIzPC9ZZWFyPjxS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</w:fldData>
        </w:fldChar>
      </w:r>
      <w:r w:rsidR="00151DA8">
        <w:instrText xml:space="preserve"> ADDIN EN.CITE </w:instrText>
      </w:r>
      <w:r w:rsidR="00151DA8">
        <w:fldChar w:fldCharType="begin">
          <w:fldData xml:space="preserve">PEVuZE5vdGU+PENpdGU+PEF1dGhvcj5TY2jDvHo8L0F1dGhvcj48WWVhcj4yMDIzPC9ZZWFyPjxS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</w:fldData>
        </w:fldChar>
      </w:r>
      <w:r w:rsidR="00151DA8">
        <w:instrText xml:space="preserve"> ADDIN EN.CITE.DATA </w:instrText>
      </w:r>
      <w:r>
        <w:fldChar w:fldCharType="separate"/>
      </w:r>
      <w:r w:rsidR="00151DA8">
        <w:fldChar w:fldCharType="end"/>
      </w:r>
      <w:r>
        <w:fldChar w:fldCharType="separate"/>
      </w:r>
      <w:r w:rsidR="00151DA8">
        <w:rPr>
          <w:noProof/>
        </w:rPr>
        <w:t>(70)</w:t>
      </w:r>
      <w:r>
        <w:fldChar w:fldCharType="end"/>
      </w:r>
      <w:r>
        <w:t xml:space="preserve">. This study suggested that HRVs were by far the most prevalent non-SARS-CoV-2 virus, despite being </w:t>
      </w:r>
      <w:proofErr w:type="gramStart"/>
      <w:r w:rsidR="009B2F87">
        <w:t>tested</w:t>
      </w:r>
      <w:proofErr w:type="gramEnd"/>
      <w:r w:rsidR="009B2F87">
        <w:t xml:space="preserve"> for</w:t>
      </w:r>
      <w:r w:rsidR="005E5C59">
        <w:t xml:space="preserve"> </w:t>
      </w:r>
      <w:r>
        <w:t xml:space="preserve">less frequently than influenza, metapneumovirus (MPV), RSV and human coronavirus. During the first half of the pandemic, the prevalence of HRV was 4.69%, </w:t>
      </w:r>
      <w:r w:rsidR="005E5C59">
        <w:t xml:space="preserve">which increased to 9.52% </w:t>
      </w:r>
      <w:r>
        <w:t>during the second half</w:t>
      </w:r>
      <w:r>
        <w:fldChar w:fldCharType="begin">
          <w:fldData xml:space="preserve">PEVuZE5vdGU+PENpdGU+PEF1dGhvcj5TY2jDvHo8L0F1dGhvcj48WWVhcj4yMDIzPC9ZZWFyPjxS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</w:fldData>
        </w:fldChar>
      </w:r>
      <w:r w:rsidR="00151DA8">
        <w:instrText xml:space="preserve"> ADDIN EN.CITE </w:instrText>
      </w:r>
      <w:r w:rsidR="00151DA8">
        <w:fldChar w:fldCharType="begin">
          <w:fldData xml:space="preserve">PEVuZE5vdGU+PENpdGU+PEF1dGhvcj5TY2jDvHo8L0F1dGhvcj48WWVhcj4yMDIzPC9ZZWFyPjxS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</w:fldData>
        </w:fldChar>
      </w:r>
      <w:r w:rsidR="00151DA8">
        <w:instrText xml:space="preserve"> ADDIN EN.CITE.DATA </w:instrText>
      </w:r>
      <w:r>
        <w:fldChar w:fldCharType="separate"/>
      </w:r>
      <w:r w:rsidR="00151DA8">
        <w:fldChar w:fldCharType="end"/>
      </w:r>
      <w:r>
        <w:fldChar w:fldCharType="separate"/>
      </w:r>
      <w:r w:rsidR="00151DA8">
        <w:rPr>
          <w:noProof/>
        </w:rPr>
        <w:t>(70)</w:t>
      </w:r>
      <w:r>
        <w:fldChar w:fldCharType="end"/>
      </w:r>
      <w:r>
        <w:t>.</w:t>
      </w:r>
    </w:p>
    <w:p w14:paraId="350D4759" w14:textId="45EBC380" w:rsidR="001453B9" w:rsidRDefault="00000000" w:rsidP="009A0B88">
      <w:pPr>
        <w:spacing w:line="480" w:lineRule="auto"/>
        <w:jc w:val="both"/>
      </w:pPr>
      <w:r>
        <w:t>A Japanese study during the SARS-CoV-2 pandemic revealed that among 191 patients with upper respiratory symptoms, HRV was the most common viral pathogen identified and was detected more frequently than SARS-CoV-2</w:t>
      </w:r>
      <w:r>
        <w:fldChar w:fldCharType="begin">
          <w:fldData xml:space="preserve">PEVuZE5vdGU+PENpdGU+PEF1dGhvcj5IaXJvdHN1PC9BdXRob3I+PFllYXI+MjAyMDwvWWVhcj48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</w:fldData>
        </w:fldChar>
      </w:r>
      <w:r w:rsidR="00151DA8">
        <w:instrText xml:space="preserve"> ADDIN EN.CITE </w:instrText>
      </w:r>
      <w:r w:rsidR="00151DA8">
        <w:fldChar w:fldCharType="begin">
          <w:fldData xml:space="preserve">PEVuZE5vdGU+PENpdGU+PEF1dGhvcj5IaXJvdHN1PC9BdXRob3I+PFllYXI+MjAyMDwvWWVhcj48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</w:fldData>
        </w:fldChar>
      </w:r>
      <w:r w:rsidR="00151DA8">
        <w:instrText xml:space="preserve"> ADDIN EN.CITE.DATA </w:instrText>
      </w:r>
      <w:r>
        <w:fldChar w:fldCharType="separate"/>
      </w:r>
      <w:r w:rsidR="00151DA8">
        <w:fldChar w:fldCharType="end"/>
      </w:r>
      <w:r>
        <w:fldChar w:fldCharType="separate"/>
      </w:r>
      <w:r w:rsidR="00151DA8">
        <w:rPr>
          <w:noProof/>
        </w:rPr>
        <w:t>(71)</w:t>
      </w:r>
      <w:r>
        <w:fldChar w:fldCharType="end"/>
      </w:r>
      <w:r w:rsidR="000C7086">
        <w:t>.</w:t>
      </w:r>
    </w:p>
    <w:p w14:paraId="1267F156" w14:textId="3FA7A3E0" w:rsidR="00E37E3A" w:rsidRDefault="00000000" w:rsidP="009A0B88">
      <w:pPr>
        <w:spacing w:line="480" w:lineRule="auto"/>
        <w:jc w:val="both"/>
      </w:pPr>
      <w:r w:rsidRPr="00AC582D">
        <w:t xml:space="preserve">Additionally, a retrospective observational study conducted </w:t>
      </w:r>
      <w:r>
        <w:t>on</w:t>
      </w:r>
      <w:r w:rsidRPr="00AC582D">
        <w:t xml:space="preserve"> Reunion Island among adults with severe community-acquired pneumonia (CAP) requiring intensive care from 2016 to 2021 observed that HRV was the only non-SARS-CoV-2 viral pathogen whose incidence did not decrease following the onset of the SARS-CoV-2 pandemic. This was noted despite a significant overall decrease in the incidence of non-SARS-CoV-2 CAP between the pre</w:t>
      </w:r>
      <w:r>
        <w:t>-</w:t>
      </w:r>
      <w:r w:rsidRPr="00AC582D">
        <w:t xml:space="preserve">pandemic period and </w:t>
      </w:r>
      <w:r>
        <w:t xml:space="preserve">the </w:t>
      </w:r>
      <w:r w:rsidRPr="00AC582D">
        <w:t>early pandemic</w:t>
      </w:r>
      <w:r>
        <w:fldChar w:fldCharType="begin">
          <w:fldData xml:space="preserve">PEVuZE5vdGU+PENpdGU+PEF1dGhvcj5Db21iZTwvQXV0aG9yPjxZZWFyPjIwMjM8L1llYXI+PFJl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</w:fldData>
        </w:fldChar>
      </w:r>
      <w:r w:rsidR="00151DA8">
        <w:instrText xml:space="preserve"> ADDIN EN.CITE </w:instrText>
      </w:r>
      <w:r w:rsidR="00151DA8">
        <w:fldChar w:fldCharType="begin">
          <w:fldData xml:space="preserve">PEVuZE5vdGU+PENpdGU+PEF1dGhvcj5Db21iZTwvQXV0aG9yPjxZZWFyPjIwMjM8L1llYXI+PFJl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</w:fldData>
        </w:fldChar>
      </w:r>
      <w:r w:rsidR="00151DA8">
        <w:instrText xml:space="preserve"> ADDIN EN.CITE.DATA </w:instrText>
      </w:r>
      <w:r>
        <w:fldChar w:fldCharType="separate"/>
      </w:r>
      <w:r w:rsidR="00151DA8">
        <w:fldChar w:fldCharType="end"/>
      </w:r>
      <w:r>
        <w:fldChar w:fldCharType="separate"/>
      </w:r>
      <w:r w:rsidR="00151DA8">
        <w:rPr>
          <w:noProof/>
        </w:rPr>
        <w:t>(72)</w:t>
      </w:r>
      <w:r>
        <w:fldChar w:fldCharType="end"/>
      </w:r>
      <w:r>
        <w:t>.</w:t>
      </w:r>
    </w:p>
    <w:p w14:paraId="0F8CB817" w14:textId="0A014378" w:rsidR="00404BA6" w:rsidRDefault="00020672" w:rsidP="00F33939">
      <w:pPr>
        <w:pStyle w:val="Heading2"/>
        <w:jc w:val="both"/>
      </w:pPr>
      <w:r>
        <w:t>Clinical manifestations in adults</w:t>
      </w:r>
    </w:p>
    <w:p w14:paraId="3C571A98" w14:textId="7FC98A4C" w:rsidR="00EA40B5" w:rsidRDefault="00196E97" w:rsidP="00F33939">
      <w:pPr>
        <w:spacing w:line="480" w:lineRule="auto"/>
        <w:jc w:val="both"/>
      </w:pPr>
      <w:r>
        <w:t>The clinical manifestations of HRV infection in adults are diverse. HRV infection can be asymptomatic or can manifest with upper respiratory, lower respiratory or systemic symptoms. Unlike influenza, RSV, or SARS-CoV-2, there are no validated patient-reported outcome measures specifically for adults with HRV infection beyond cold scores. The development of further instruments would be invaluable for objectively assessing patient experiences and serving as outcome measures in clinical trials</w:t>
      </w:r>
      <w:r w:rsidR="004759DE">
        <w:fldChar w:fldCharType="begin">
          <w:fldData xml:space="preserve">PEVuZE5vdGU+PENpdGU+PEF1dGhvcj5CYXJyZXR0PC9BdXRob3I+PFllYXI+MjAwNjwvWWVhcj48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</w:fldData>
        </w:fldChar>
      </w:r>
      <w:r w:rsidR="00151DA8">
        <w:instrText xml:space="preserve"> ADDIN EN.CITE </w:instrText>
      </w:r>
      <w:r w:rsidR="00151DA8">
        <w:fldChar w:fldCharType="begin">
          <w:fldData xml:space="preserve">PEVuZE5vdGU+PENpdGU+PEF1dGhvcj5CYXJyZXR0PC9BdXRob3I+PFllYXI+MjAwNjwvWWVhcj48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</w:fldData>
        </w:fldChar>
      </w:r>
      <w:r w:rsidR="00151DA8">
        <w:instrText xml:space="preserve"> ADDIN EN.CITE.DATA </w:instrText>
      </w:r>
      <w:r w:rsidR="00000000">
        <w:fldChar w:fldCharType="separate"/>
      </w:r>
      <w:r w:rsidR="00151DA8">
        <w:fldChar w:fldCharType="end"/>
      </w:r>
      <w:r w:rsidR="004759DE">
        <w:fldChar w:fldCharType="separate"/>
      </w:r>
      <w:r w:rsidR="00151DA8">
        <w:rPr>
          <w:noProof/>
        </w:rPr>
        <w:t>(73-75)</w:t>
      </w:r>
      <w:r w:rsidR="004759DE">
        <w:fldChar w:fldCharType="end"/>
      </w:r>
      <w:bookmarkStart w:id="0" w:name="_Hlk164665169"/>
      <w:r w:rsidR="00650D21">
        <w:t xml:space="preserve">. </w:t>
      </w:r>
      <w:r w:rsidR="00650D21">
        <w:lastRenderedPageBreak/>
        <w:t xml:space="preserve">Furthermore, chronic respiratory symptoms in patients with respiratory comorbidities can confound </w:t>
      </w:r>
      <w:r>
        <w:t xml:space="preserve">the </w:t>
      </w:r>
      <w:r w:rsidR="00650D21">
        <w:t>recognition of acute symptoms associated with HRV as well as other respiratory viral infections</w:t>
      </w:r>
      <w:r w:rsidR="00223A29">
        <w:fldChar w:fldCharType="begin"/>
      </w:r>
      <w:r w:rsidR="00151DA8">
        <w:instrText xml:space="preserve"> ADDIN EN.CITE &lt;EndNote&gt;&lt;Cite&gt;&lt;Author&gt;Hurst&lt;/Author&gt;&lt;Year&gt;2006&lt;/Year&gt;&lt;RecNum&gt;1085&lt;/RecNum&gt;&lt;DisplayText&gt;(76)&lt;/DisplayText&gt;&lt;record&gt;&lt;rec-number&gt;1085&lt;/rec-number&gt;&lt;foreign-keys&gt;&lt;key app="EN" db-id="zsdsx9ttger9xmevdzjpasa35dsxxd9wz0pr" timestamp="1717745414" guid="e70408fe-0bc1-44b9-8f2d-3a7a4acaca80"&gt;1085&lt;/key&gt;&lt;/foreign-keys&gt;&lt;ref-type name="Journal Article"&gt;17&lt;/ref-type&gt;&lt;contributors&gt;&lt;authors&gt;&lt;author&gt;Hurst, John R&lt;/author&gt;&lt;author&gt;Kuchai, Romana&lt;/author&gt;&lt;author&gt;Michael, Philip&lt;/author&gt;&lt;author&gt;Perera, Wayomi R&lt;/author&gt;&lt;author&gt;Wilkinson, Tom MA&lt;/author&gt;&lt;author&gt;Wedzicha, Jadwiga A&lt;/author&gt;&lt;/authors&gt;&lt;/contributors&gt;&lt;titles&gt;&lt;title&gt;Nasal symptoms, airway obstruction and disease severity in chronic obstructive pulmonary disease&lt;/title&gt;&lt;secondary-title&gt;Clinical physiology and functional imaging&lt;/secondary-title&gt;&lt;/titles&gt;&lt;periodical&gt;&lt;full-title&gt;Clinical physiology and functional imaging&lt;/full-title&gt;&lt;/periodical&gt;&lt;pages&gt;251-256&lt;/pages&gt;&lt;volume&gt;26&lt;/volume&gt;&lt;number&gt;4&lt;/number&gt;&lt;dates&gt;&lt;year&gt;2006&lt;/year&gt;&lt;/dates&gt;&lt;isbn&gt;1475-0961&lt;/isbn&gt;&lt;urls&gt;&lt;/urls&gt;&lt;/record&gt;&lt;/Cite&gt;&lt;/EndNote&gt;</w:instrText>
      </w:r>
      <w:r w:rsidR="00223A29">
        <w:fldChar w:fldCharType="separate"/>
      </w:r>
      <w:r w:rsidR="00151DA8">
        <w:rPr>
          <w:noProof/>
        </w:rPr>
        <w:t>(76)</w:t>
      </w:r>
      <w:r w:rsidR="00223A29">
        <w:fldChar w:fldCharType="end"/>
      </w:r>
      <w:r w:rsidR="009F6598">
        <w:t>.</w:t>
      </w:r>
    </w:p>
    <w:p w14:paraId="49CA0ED2" w14:textId="0141E51A" w:rsidR="003D7556" w:rsidRDefault="003476B7" w:rsidP="003D7556">
      <w:pPr>
        <w:spacing w:line="480" w:lineRule="auto"/>
        <w:jc w:val="both"/>
      </w:pPr>
      <w:r>
        <w:t>After discussion of asymptomatic infection, we will review</w:t>
      </w:r>
      <w:r w:rsidR="001809F1">
        <w:t xml:space="preserve"> </w:t>
      </w:r>
      <w:r>
        <w:t>pulmonary manifestations. It should be noted, however that non-pulmonary sequelae of HRV infection are emerging. For example, HRV infection has been described as a predictor of myocardial infarction</w:t>
      </w:r>
      <w:r w:rsidR="001809F1">
        <w:t xml:space="preserve"> admission</w:t>
      </w:r>
      <w:r>
        <w:t xml:space="preserve"> in adults aged 65-74 and stroke</w:t>
      </w:r>
      <w:r w:rsidR="001809F1">
        <w:t xml:space="preserve"> admission</w:t>
      </w:r>
      <w:r>
        <w:t xml:space="preserve"> in adults over 75 years</w:t>
      </w:r>
      <w:r w:rsidR="00EA40B5">
        <w:fldChar w:fldCharType="begin">
          <w:fldData xml:space="preserve">PEVuZE5vdGU+PENpdGU+PEF1dGhvcj5CbGFja2J1cm48L0F1dGhvcj48WWVhcj4yMDE4PC9ZZWFy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</w:fldData>
        </w:fldChar>
      </w:r>
      <w:r w:rsidR="00151DA8">
        <w:instrText xml:space="preserve"> ADDIN EN.CITE </w:instrText>
      </w:r>
      <w:r w:rsidR="00151DA8">
        <w:fldChar w:fldCharType="begin">
          <w:fldData xml:space="preserve">PEVuZE5vdGU+PENpdGU+PEF1dGhvcj5CbGFja2J1cm48L0F1dGhvcj48WWVhcj4yMDE4PC9ZZWFy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</w:fldData>
        </w:fldChar>
      </w:r>
      <w:r w:rsidR="00151DA8">
        <w:instrText xml:space="preserve"> ADDIN EN.CITE.DATA </w:instrText>
      </w:r>
      <w:r w:rsidR="00000000">
        <w:fldChar w:fldCharType="separate"/>
      </w:r>
      <w:r w:rsidR="00151DA8">
        <w:fldChar w:fldCharType="end"/>
      </w:r>
      <w:r w:rsidR="00EA40B5">
        <w:fldChar w:fldCharType="separate"/>
      </w:r>
      <w:r w:rsidR="00151DA8">
        <w:rPr>
          <w:noProof/>
        </w:rPr>
        <w:t>(77)</w:t>
      </w:r>
      <w:r w:rsidR="00EA40B5">
        <w:fldChar w:fldCharType="end"/>
      </w:r>
      <w:r w:rsidR="00EA40B5">
        <w:t>, further demonstrating the diverse consequences of HRV infection.</w:t>
      </w:r>
    </w:p>
    <w:bookmarkEnd w:id="0"/>
    <w:p w14:paraId="285D9FD1" w14:textId="0318C49A" w:rsidR="00FC1D0D" w:rsidRPr="00FC1D0D" w:rsidRDefault="00000000" w:rsidP="003469BB">
      <w:pPr>
        <w:pStyle w:val="Heading3"/>
        <w:jc w:val="both"/>
      </w:pPr>
      <w:r>
        <w:t>Asymptomatic infection</w:t>
      </w:r>
    </w:p>
    <w:p w14:paraId="49E1167F" w14:textId="46045337" w:rsidR="00EA1DC1" w:rsidRDefault="00000000" w:rsidP="003469BB">
      <w:pPr>
        <w:spacing w:line="480" w:lineRule="auto"/>
        <w:jc w:val="both"/>
      </w:pPr>
      <w:r>
        <w:t>The detection</w:t>
      </w:r>
      <w:r w:rsidR="0051057C">
        <w:t xml:space="preserve"> of HRV in the absence of symptoms is a well-documented phenomenon. A longitudinal study of 2685 adults visiting a New York Tourist attraction across 2 years identified a positive respiratory virus PCR in 6.2% of </w:t>
      </w:r>
      <w:r>
        <w:t xml:space="preserve">the </w:t>
      </w:r>
      <w:r w:rsidR="0051057C">
        <w:t xml:space="preserve">samples, with </w:t>
      </w:r>
      <w:r>
        <w:t>approximately</w:t>
      </w:r>
      <w:r w:rsidR="0051057C">
        <w:t xml:space="preserve"> half of </w:t>
      </w:r>
      <w:r>
        <w:t xml:space="preserve">the </w:t>
      </w:r>
      <w:r w:rsidR="0051057C">
        <w:t>positive cases (50.6%) being positive for HRV</w:t>
      </w:r>
      <w:r w:rsidR="001A7674">
        <w:fldChar w:fldCharType="begin">
          <w:fldData xml:space="preserve">PEVuZE5vdGU+PENpdGU+PEF1dGhvcj5CaXJnZXI8L0F1dGhvcj48WWVhcj4yMDE4PC9ZZWFyPjxS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</w:fldData>
        </w:fldChar>
      </w:r>
      <w:r w:rsidR="00151DA8">
        <w:instrText xml:space="preserve"> ADDIN EN.CITE </w:instrText>
      </w:r>
      <w:r w:rsidR="00151DA8">
        <w:fldChar w:fldCharType="begin">
          <w:fldData xml:space="preserve">PEVuZE5vdGU+PENpdGU+PEF1dGhvcj5CaXJnZXI8L0F1dGhvcj48WWVhcj4yMDE4PC9ZZWFyPjxS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</w:fldData>
        </w:fldChar>
      </w:r>
      <w:r w:rsidR="00151DA8">
        <w:instrText xml:space="preserve"> ADDIN EN.CITE.DATA </w:instrText>
      </w:r>
      <w:r>
        <w:fldChar w:fldCharType="separate"/>
      </w:r>
      <w:r w:rsidR="00151DA8">
        <w:fldChar w:fldCharType="end"/>
      </w:r>
      <w:r w:rsidR="001A7674">
        <w:fldChar w:fldCharType="separate"/>
      </w:r>
      <w:r w:rsidR="00151DA8">
        <w:rPr>
          <w:noProof/>
        </w:rPr>
        <w:t>(78)</w:t>
      </w:r>
      <w:r w:rsidR="001A7674">
        <w:fldChar w:fldCharType="end"/>
      </w:r>
      <w:r w:rsidR="00140FCE">
        <w:t xml:space="preserve">. More than half of the positive cases were asymptomatic </w:t>
      </w:r>
      <w:r>
        <w:t>according to</w:t>
      </w:r>
      <w:r w:rsidR="00140FCE">
        <w:t xml:space="preserve"> any of the </w:t>
      </w:r>
      <w:proofErr w:type="gramStart"/>
      <w:r w:rsidR="00140FCE">
        <w:t>7</w:t>
      </w:r>
      <w:proofErr w:type="gramEnd"/>
      <w:r w:rsidR="00140FCE">
        <w:t xml:space="preserve"> symptom definitions used. In another cohort study, 214 individuals—including children, teenagers, and </w:t>
      </w:r>
      <w:r>
        <w:t>adults—were</w:t>
      </w:r>
      <w:r w:rsidR="00140FCE">
        <w:t xml:space="preserve"> </w:t>
      </w:r>
      <w:proofErr w:type="gramStart"/>
      <w:r w:rsidR="00140FCE">
        <w:t>tested</w:t>
      </w:r>
      <w:proofErr w:type="gramEnd"/>
      <w:r w:rsidR="00140FCE">
        <w:t xml:space="preserve"> weekly </w:t>
      </w:r>
      <w:r>
        <w:t>via</w:t>
      </w:r>
      <w:r w:rsidR="00140FCE">
        <w:t xml:space="preserve"> nasopharyngeal PCR. The study found that 55% of the virus-positive specimens were from asymptomatic individuals, </w:t>
      </w:r>
      <w:r>
        <w:t>and</w:t>
      </w:r>
      <w:r w:rsidR="00140FCE">
        <w:t xml:space="preserve"> HRV </w:t>
      </w:r>
      <w:r>
        <w:t xml:space="preserve">was </w:t>
      </w:r>
      <w:r w:rsidR="00140FCE">
        <w:t xml:space="preserve">responsible for more than half of the symptomatic episodes. </w:t>
      </w:r>
    </w:p>
    <w:p w14:paraId="08D6A93C" w14:textId="2F542375" w:rsidR="00650D21" w:rsidRDefault="00140FCE" w:rsidP="003469BB">
      <w:pPr>
        <w:spacing w:line="480" w:lineRule="auto"/>
        <w:jc w:val="both"/>
      </w:pPr>
      <w:r>
        <w:t>Asymptomatic infection is less prevalent in adults than in children</w:t>
      </w:r>
      <w:r>
        <w:fldChar w:fldCharType="begin">
          <w:fldData xml:space="preserve">PEVuZE5vdGU+PENpdGU+PEF1dGhvcj5HYWxhbnRpPC9BdXRob3I+PFllYXI+MjAxOTwvWWVhcj48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</w:fldData>
        </w:fldChar>
      </w:r>
      <w:r w:rsidR="00151DA8">
        <w:instrText xml:space="preserve"> ADDIN EN.CITE </w:instrText>
      </w:r>
      <w:r w:rsidR="00151DA8">
        <w:fldChar w:fldCharType="begin">
          <w:fldData xml:space="preserve">PEVuZE5vdGU+PENpdGU+PEF1dGhvcj5HYWxhbnRpPC9BdXRob3I+PFllYXI+MjAxOTwvWWVhcj48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</w:fldData>
        </w:fldChar>
      </w:r>
      <w:r w:rsidR="00151DA8">
        <w:instrText xml:space="preserve"> ADDIN EN.CITE.DATA </w:instrText>
      </w:r>
      <w:r w:rsidR="00000000">
        <w:fldChar w:fldCharType="separate"/>
      </w:r>
      <w:r w:rsidR="00151DA8">
        <w:fldChar w:fldCharType="end"/>
      </w:r>
      <w:r>
        <w:fldChar w:fldCharType="separate"/>
      </w:r>
      <w:r w:rsidR="00151DA8">
        <w:rPr>
          <w:noProof/>
        </w:rPr>
        <w:t>(79)</w:t>
      </w:r>
      <w:r>
        <w:fldChar w:fldCharType="end"/>
      </w:r>
      <w:r w:rsidR="00DE4E17" w:rsidRPr="00896849">
        <w:t>.</w:t>
      </w:r>
      <w:r>
        <w:t xml:space="preserve"> </w:t>
      </w:r>
      <w:r w:rsidR="00DE4E17" w:rsidRPr="00896849">
        <w:t>HRV infection is detected in 4-8% of asymptomatic adults</w:t>
      </w:r>
      <w:r>
        <w:t>;</w:t>
      </w:r>
      <w:r w:rsidR="00DE4E17" w:rsidRPr="00896849">
        <w:t xml:space="preserve"> in contrast, the incidence of asymptomatic HRV infection in children under four years </w:t>
      </w:r>
      <w:r>
        <w:t>of age</w:t>
      </w:r>
      <w:r w:rsidR="00DE4E17" w:rsidRPr="00896849">
        <w:t xml:space="preserve"> ranges from 12-33%</w:t>
      </w:r>
      <w:r w:rsidR="00DE4E17">
        <w:fldChar w:fldCharType="begin">
          <w:fldData xml:space="preserve">PEVuZE5vdGU+PENpdGU+PEF1dGhvcj5abGF0ZXZhPC9BdXRob3I+PFllYXI+MjAyMDwvWWVhcj48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</w:fldData>
        </w:fldChar>
      </w:r>
      <w:r w:rsidR="00151DA8">
        <w:instrText xml:space="preserve"> ADDIN EN.CITE </w:instrText>
      </w:r>
      <w:r w:rsidR="00151DA8">
        <w:fldChar w:fldCharType="begin">
          <w:fldData xml:space="preserve">PEVuZE5vdGU+PENpdGU+PEF1dGhvcj5abGF0ZXZhPC9BdXRob3I+PFllYXI+MjAyMDwvWWVhcj48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</w:fldData>
        </w:fldChar>
      </w:r>
      <w:r w:rsidR="00151DA8">
        <w:instrText xml:space="preserve"> ADDIN EN.CITE.DATA </w:instrText>
      </w:r>
      <w:r w:rsidR="00000000">
        <w:fldChar w:fldCharType="separate"/>
      </w:r>
      <w:r w:rsidR="00151DA8">
        <w:fldChar w:fldCharType="end"/>
      </w:r>
      <w:r w:rsidR="00DE4E17">
        <w:fldChar w:fldCharType="separate"/>
      </w:r>
      <w:r w:rsidR="00151DA8">
        <w:rPr>
          <w:noProof/>
        </w:rPr>
        <w:t>(57, 80)</w:t>
      </w:r>
      <w:r w:rsidR="00DE4E17">
        <w:fldChar w:fldCharType="end"/>
      </w:r>
      <w:r w:rsidR="00DE4E17">
        <w:t>.</w:t>
      </w:r>
    </w:p>
    <w:p w14:paraId="62112888" w14:textId="2081E6E9" w:rsidR="002539C8" w:rsidRDefault="00CB0C84" w:rsidP="003469BB">
      <w:pPr>
        <w:spacing w:line="480" w:lineRule="auto"/>
        <w:jc w:val="both"/>
      </w:pPr>
      <w:r>
        <w:t>Analysis of gene expression patterns indicated that symptomatic HRV infection could be distinguished from asymptomatic infection by elevated expression of genes related to type I IFN, IL1, IL12, and IL6, and this elevated expression correlated with the overall severity of infection</w:t>
      </w:r>
      <w:r w:rsidR="003D7556">
        <w:fldChar w:fldCharType="begin">
          <w:fldData xml:space="preserve">PEVuZE5vdGU+PENpdGU+PEF1dGhvcj5HYWxhbnRpPC9BdXRob3I+PFllYXI+MjAyNDwvWWVhcj48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</w:fldData>
        </w:fldChar>
      </w:r>
      <w:r w:rsidR="00151DA8">
        <w:instrText xml:space="preserve"> ADDIN EN.CITE </w:instrText>
      </w:r>
      <w:r w:rsidR="00151DA8">
        <w:fldChar w:fldCharType="begin">
          <w:fldData xml:space="preserve">PEVuZE5vdGU+PENpdGU+PEF1dGhvcj5HYWxhbnRpPC9BdXRob3I+PFllYXI+MjAyNDwvWWVhcj48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</w:fldData>
        </w:fldChar>
      </w:r>
      <w:r w:rsidR="00151DA8">
        <w:instrText xml:space="preserve"> ADDIN EN.CITE.DATA </w:instrText>
      </w:r>
      <w:r w:rsidR="00000000">
        <w:fldChar w:fldCharType="separate"/>
      </w:r>
      <w:r w:rsidR="00151DA8">
        <w:fldChar w:fldCharType="end"/>
      </w:r>
      <w:r w:rsidR="003D7556">
        <w:fldChar w:fldCharType="separate"/>
      </w:r>
      <w:r w:rsidR="00151DA8">
        <w:rPr>
          <w:noProof/>
        </w:rPr>
        <w:t>(81)</w:t>
      </w:r>
      <w:r w:rsidR="003D7556">
        <w:fldChar w:fldCharType="end"/>
      </w:r>
      <w:r>
        <w:t>. Furthermore, the gene expression profiles of asymptomatic patients who test positive are markedly different from those of patients who test negative for respiratory viruses</w:t>
      </w:r>
      <w:r>
        <w:fldChar w:fldCharType="begin">
          <w:fldData xml:space="preserve">PEVuZE5vdGU+PENpdGU+PEF1dGhvcj5HYWxhbnRpPC9BdXRob3I+PFllYXI+MjAyNDwvWWVhcj48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</w:fldData>
        </w:fldChar>
      </w:r>
      <w:r w:rsidR="00151DA8">
        <w:instrText xml:space="preserve"> ADDIN EN.CITE </w:instrText>
      </w:r>
      <w:r w:rsidR="00151DA8">
        <w:fldChar w:fldCharType="begin">
          <w:fldData xml:space="preserve">PEVuZE5vdGU+PENpdGU+PEF1dGhvcj5HYWxhbnRpPC9BdXRob3I+PFllYXI+MjAyNDwvWWVhcj48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</w:fldData>
        </w:fldChar>
      </w:r>
      <w:r w:rsidR="00151DA8">
        <w:instrText xml:space="preserve"> ADDIN EN.CITE.DATA </w:instrText>
      </w:r>
      <w:r w:rsidR="00000000">
        <w:fldChar w:fldCharType="separate"/>
      </w:r>
      <w:r w:rsidR="00151DA8">
        <w:fldChar w:fldCharType="end"/>
      </w:r>
      <w:r>
        <w:fldChar w:fldCharType="separate"/>
      </w:r>
      <w:r w:rsidR="00151DA8">
        <w:rPr>
          <w:noProof/>
        </w:rPr>
        <w:t>(81)</w:t>
      </w:r>
      <w:r>
        <w:fldChar w:fldCharType="end"/>
      </w:r>
      <w:r>
        <w:t>.</w:t>
      </w:r>
    </w:p>
    <w:p w14:paraId="38E82DF4" w14:textId="5D19C306" w:rsidR="002539C8" w:rsidRDefault="0066749A" w:rsidP="003469BB">
      <w:pPr>
        <w:spacing w:line="480" w:lineRule="auto"/>
        <w:jc w:val="both"/>
      </w:pPr>
      <w:r>
        <w:t xml:space="preserve">Asymptomatic detection of HRV may stem from </w:t>
      </w:r>
      <w:proofErr w:type="gramStart"/>
      <w:r>
        <w:t>several</w:t>
      </w:r>
      <w:proofErr w:type="gramEnd"/>
      <w:r>
        <w:t xml:space="preserve"> processes. These include detection during the incubation period</w:t>
      </w:r>
      <w:r w:rsidR="009615E9">
        <w:t>-</w:t>
      </w:r>
      <w:r>
        <w:t>prior to the development of symptoms, detection during mild infections</w:t>
      </w:r>
      <w:r w:rsidR="009615E9">
        <w:t>-</w:t>
      </w:r>
      <w:r>
        <w:t xml:space="preserve">where </w:t>
      </w:r>
      <w:r>
        <w:lastRenderedPageBreak/>
        <w:t>symptoms go unrecognized/perception is attenuated, and detection after the resolution of acute symptoms</w:t>
      </w:r>
      <w:r w:rsidR="009615E9">
        <w:t>-</w:t>
      </w:r>
      <w:r>
        <w:t xml:space="preserve">where there is continued viral shedding. Clinicians should therefore take a careful history, carefully elucidate temporal aspects of any previously reported </w:t>
      </w:r>
      <w:proofErr w:type="gramStart"/>
      <w:r>
        <w:t>symptoms</w:t>
      </w:r>
      <w:proofErr w:type="gramEnd"/>
      <w:r>
        <w:t xml:space="preserve"> and use clinical judgement in the presence of a positive HRV PCR.</w:t>
      </w:r>
    </w:p>
    <w:p w14:paraId="46DACE8A" w14:textId="5260629A" w:rsidR="00AB2215" w:rsidRPr="00CD6A2A" w:rsidRDefault="00C81EEA" w:rsidP="003469BB">
      <w:pPr>
        <w:pStyle w:val="Heading3"/>
        <w:jc w:val="both"/>
      </w:pPr>
      <w:r>
        <w:t>Upper Respiratory Infection (URI)</w:t>
      </w:r>
    </w:p>
    <w:p w14:paraId="0637B893" w14:textId="40FF5E30" w:rsidR="00537522" w:rsidRDefault="00D17EDE" w:rsidP="003469BB">
      <w:pPr>
        <w:spacing w:line="480" w:lineRule="auto"/>
        <w:jc w:val="both"/>
      </w:pPr>
      <w:r>
        <w:t xml:space="preserve">HRV is the predominant pathogen associated with the common cold, </w:t>
      </w:r>
      <w:proofErr w:type="gramStart"/>
      <w:r>
        <w:t>arguably the</w:t>
      </w:r>
      <w:proofErr w:type="gramEnd"/>
      <w:r>
        <w:t xml:space="preserve"> most frequently occurring human ailment. This condition is often self-diagnosed and deeply ingrained in cultural folklore with </w:t>
      </w:r>
      <w:proofErr w:type="gramStart"/>
      <w:r>
        <w:t>numerous</w:t>
      </w:r>
      <w:proofErr w:type="gramEnd"/>
      <w:r>
        <w:t xml:space="preserve"> suggested origins and treatments</w:t>
      </w:r>
      <w:r w:rsidR="00DE0B04">
        <w:fldChar w:fldCharType="begin">
          <w:fldData xml:space="preserve">PEVuZE5vdGU+PENpdGU+PEF1dGhvcj5FY2NsZXM8L0F1dGhvcj48WWVhcj4yMDIzPC9ZZWFyPjxS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</w:fldData>
        </w:fldChar>
      </w:r>
      <w:r w:rsidR="00151DA8">
        <w:instrText xml:space="preserve"> ADDIN EN.CITE </w:instrText>
      </w:r>
      <w:r w:rsidR="00151DA8">
        <w:fldChar w:fldCharType="begin">
          <w:fldData xml:space="preserve">PEVuZE5vdGU+PENpdGU+PEF1dGhvcj5FY2NsZXM8L0F1dGhvcj48WWVhcj4yMDIzPC9ZZWFyPjxS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</w:fldData>
        </w:fldChar>
      </w:r>
      <w:r w:rsidR="00151DA8">
        <w:instrText xml:space="preserve"> ADDIN EN.CITE.DATA </w:instrText>
      </w:r>
      <w:r w:rsidR="00000000">
        <w:fldChar w:fldCharType="separate"/>
      </w:r>
      <w:r w:rsidR="00151DA8">
        <w:fldChar w:fldCharType="end"/>
      </w:r>
      <w:r w:rsidR="00DE0B04">
        <w:fldChar w:fldCharType="separate"/>
      </w:r>
      <w:r w:rsidR="00151DA8">
        <w:rPr>
          <w:noProof/>
        </w:rPr>
        <w:t>(82, 83)</w:t>
      </w:r>
      <w:r w:rsidR="00DE0B04">
        <w:fldChar w:fldCharType="end"/>
      </w:r>
      <w:r w:rsidR="00FE7ABB" w:rsidRPr="00FE7ABB">
        <w:t>. Historically</w:t>
      </w:r>
      <w:r>
        <w:t>, according</w:t>
      </w:r>
      <w:r w:rsidR="00FE7ABB" w:rsidRPr="00FE7ABB">
        <w:t xml:space="preserve"> to Hippocratic humoral theory, the common cold was believed to stem from excessive cooling that disrupts bodily humours, leading to abnormal mucus production</w:t>
      </w:r>
      <w:r w:rsidR="00975FFD">
        <w:fldChar w:fldCharType="begin"/>
      </w:r>
      <w:r w:rsidR="00151DA8">
        <w:instrText xml:space="preserve"> ADDIN EN.CITE &lt;EndNote&gt;&lt;Cite&gt;&lt;Author&gt;Atzl&lt;/Author&gt;&lt;Year&gt;2009&lt;/Year&gt;&lt;RecNum&gt;921&lt;/RecNum&gt;&lt;DisplayText&gt;(83)&lt;/DisplayText&gt;&lt;record&gt;&lt;rec-number&gt;921&lt;/rec-number&gt;&lt;foreign-keys&gt;&lt;key app="EN" db-id="zsdsx9ttger9xmevdzjpasa35dsxxd9wz0pr" timestamp="1710681491" guid="ebf56f5a-d74e-4737-951e-eb77d3ca91ca"&gt;921&lt;/key&gt;&lt;/foreign-keys&gt;&lt;ref-type name="Book Section"&gt;5&lt;/ref-type&gt;&lt;contributors&gt;&lt;authors&gt;&lt;author&gt;Atzl, Isabel&lt;/author&gt;&lt;author&gt;Helms, Roland&lt;/author&gt;&lt;/authors&gt;&lt;/contributors&gt;&lt;titles&gt;&lt;title&gt;A short history of the common cold&lt;/title&gt;&lt;secondary-title&gt;Common Cold&lt;/secondary-title&gt;&lt;/titles&gt;&lt;pages&gt;1-21&lt;/pages&gt;&lt;dates&gt;&lt;year&gt;2009&lt;/year&gt;&lt;/dates&gt;&lt;publisher&gt;Springer&lt;/publisher&gt;&lt;urls&gt;&lt;/urls&gt;&lt;/record&gt;&lt;/Cite&gt;&lt;/EndNote&gt;</w:instrText>
      </w:r>
      <w:r w:rsidR="00975FFD">
        <w:fldChar w:fldCharType="separate"/>
      </w:r>
      <w:r w:rsidR="00151DA8">
        <w:rPr>
          <w:noProof/>
        </w:rPr>
        <w:t>(83)</w:t>
      </w:r>
      <w:r w:rsidR="00975FFD">
        <w:fldChar w:fldCharType="end"/>
      </w:r>
      <w:r w:rsidR="00851C07">
        <w:t xml:space="preserve">. Modern understanding defines it as a clinical syndrome marked by upper respiratory symptoms such as sore throat, rhinorrhoea, sneezing, nasal congestion, </w:t>
      </w:r>
      <w:proofErr w:type="gramStart"/>
      <w:r w:rsidR="00851C07">
        <w:t>headache</w:t>
      </w:r>
      <w:proofErr w:type="gramEnd"/>
      <w:r w:rsidR="00851C07">
        <w:t xml:space="preserve"> and cough. </w:t>
      </w:r>
      <w:r>
        <w:t>The term “flu-like illness” is used for</w:t>
      </w:r>
      <w:r w:rsidR="00851C07">
        <w:t xml:space="preserve"> more prominent systemic manifestations</w:t>
      </w:r>
      <w:r>
        <w:t>,</w:t>
      </w:r>
      <w:r w:rsidR="00851C07">
        <w:t xml:space="preserve"> including fever, myalgia, and fatigue</w:t>
      </w:r>
      <w:r w:rsidR="0062131B" w:rsidRPr="005A60FA">
        <w:fldChar w:fldCharType="begin"/>
      </w:r>
      <w:r w:rsidR="00151DA8">
        <w:instrText xml:space="preserve"> ADDIN EN.CITE &lt;EndNote&gt;&lt;Cite&gt;&lt;Author&gt;Eccles&lt;/Author&gt;&lt;Year&gt;2023&lt;/Year&gt;&lt;RecNum&gt;920&lt;/RecNum&gt;&lt;DisplayText&gt;(82)&lt;/DisplayText&gt;&lt;record&gt;&lt;rec-number&gt;920&lt;/rec-number&gt;&lt;foreign-keys&gt;&lt;key app="EN" db-id="zsdsx9ttger9xmevdzjpasa35dsxxd9wz0pr" timestamp="1710680048" guid="6fe6e2fe-b865-4648-ba40-cf247f80c211"&gt;920&lt;/key&gt;&lt;/foreign-keys&gt;&lt;ref-type name="Journal Article"&gt;17&lt;/ref-type&gt;&lt;contributors&gt;&lt;authors&gt;&lt;author&gt;Eccles, R.&lt;/author&gt;&lt;/authors&gt;&lt;/contributors&gt;&lt;auth-address&gt;Cardiff School of Biosciences, Cardiff University, Cardiff, United Kingdom.&lt;/auth-address&gt;&lt;titles&gt;&lt;title&gt;Common cold&lt;/title&gt;&lt;secondary-title&gt;Front Allergy&lt;/secondary-title&gt;&lt;/titles&gt;&lt;periodical&gt;&lt;full-title&gt;Front Allergy&lt;/full-title&gt;&lt;/periodical&gt;&lt;pages&gt;1224988&lt;/pages&gt;&lt;volume&gt;4&lt;/volume&gt;&lt;edition&gt;20230622&lt;/edition&gt;&lt;keywords&gt;&lt;keyword&gt;chilling&lt;/keyword&gt;&lt;keyword&gt;common cold&lt;/keyword&gt;&lt;keyword&gt;crowding&lt;/keyword&gt;&lt;keyword&gt;respiratory viruses&lt;/keyword&gt;&lt;keyword&gt;vitamin C&lt;/keyword&gt;&lt;keyword&gt;vitamin D&lt;/keyword&gt;&lt;/keywords&gt;&lt;dates&gt;&lt;year&gt;2023&lt;/year&gt;&lt;/dates&gt;&lt;isbn&gt;2673-6101 (Print)&amp;#xD;2673-6101&lt;/isbn&gt;&lt;accession-num&gt;37426629&lt;/accession-num&gt;&lt;urls&gt;&lt;related-urls&gt;&lt;url&gt;https://www.ncbi.nlm.nih.gov/pmc/articles/PMC10324571/pdf/falgy-04-1224988.pdf&lt;/url&gt;&lt;/related-urls&gt;&lt;/urls&gt;&lt;custom1&gt;The author declares that the research was conducted in the absence of any commercial or financial relationships that could be construed as a potential conflict of interest.&lt;/custom1&gt;&lt;custom2&gt;PMC10324571&lt;/custom2&gt;&lt;electronic-resource-num&gt;10.3389/falgy.2023.1224988&lt;/electronic-resource-num&gt;&lt;remote-database-provider&gt;NLM&lt;/remote-database-provider&gt;&lt;language&gt;eng&lt;/language&gt;&lt;/record&gt;&lt;/Cite&gt;&lt;/EndNote&gt;</w:instrText>
      </w:r>
      <w:r w:rsidR="0062131B" w:rsidRPr="005A60FA">
        <w:fldChar w:fldCharType="separate"/>
      </w:r>
      <w:r w:rsidR="00151DA8">
        <w:rPr>
          <w:noProof/>
        </w:rPr>
        <w:t>(82)</w:t>
      </w:r>
      <w:r w:rsidR="0062131B" w:rsidRPr="005A60FA">
        <w:fldChar w:fldCharType="end"/>
      </w:r>
      <w:r w:rsidR="008C62A2">
        <w:t>. Typically</w:t>
      </w:r>
      <w:r>
        <w:t>,</w:t>
      </w:r>
      <w:r w:rsidR="008C62A2">
        <w:t xml:space="preserve"> these symptoms often present as a mild prodrome, which becomes progressively worse before peaking and gradually resolving</w:t>
      </w:r>
      <w:r w:rsidR="00AD3949" w:rsidRPr="005A60FA">
        <w:fldChar w:fldCharType="begin"/>
      </w:r>
      <w:r w:rsidR="00151DA8">
        <w:instrText xml:space="preserve"> ADDIN EN.CITE &lt;EndNote&gt;&lt;Cite&gt;&lt;Author&gt;Eccles&lt;/Author&gt;&lt;Year&gt;2023&lt;/Year&gt;&lt;RecNum&gt;920&lt;/RecNum&gt;&lt;DisplayText&gt;(82)&lt;/DisplayText&gt;&lt;record&gt;&lt;rec-number&gt;920&lt;/rec-number&gt;&lt;foreign-keys&gt;&lt;key app="EN" db-id="zsdsx9ttger9xmevdzjpasa35dsxxd9wz0pr" timestamp="1710680048" guid="6fe6e2fe-b865-4648-ba40-cf247f80c211"&gt;920&lt;/key&gt;&lt;/foreign-keys&gt;&lt;ref-type name="Journal Article"&gt;17&lt;/ref-type&gt;&lt;contributors&gt;&lt;authors&gt;&lt;author&gt;Eccles, R.&lt;/author&gt;&lt;/authors&gt;&lt;/contributors&gt;&lt;auth-address&gt;Cardiff School of Biosciences, Cardiff University, Cardiff, United Kingdom.&lt;/auth-address&gt;&lt;titles&gt;&lt;title&gt;Common cold&lt;/title&gt;&lt;secondary-title&gt;Front Allergy&lt;/secondary-title&gt;&lt;/titles&gt;&lt;periodical&gt;&lt;full-title&gt;Front Allergy&lt;/full-title&gt;&lt;/periodical&gt;&lt;pages&gt;1224988&lt;/pages&gt;&lt;volume&gt;4&lt;/volume&gt;&lt;edition&gt;20230622&lt;/edition&gt;&lt;keywords&gt;&lt;keyword&gt;chilling&lt;/keyword&gt;&lt;keyword&gt;common cold&lt;/keyword&gt;&lt;keyword&gt;crowding&lt;/keyword&gt;&lt;keyword&gt;respiratory viruses&lt;/keyword&gt;&lt;keyword&gt;vitamin C&lt;/keyword&gt;&lt;keyword&gt;vitamin D&lt;/keyword&gt;&lt;/keywords&gt;&lt;dates&gt;&lt;year&gt;2023&lt;/year&gt;&lt;/dates&gt;&lt;isbn&gt;2673-6101 (Print)&amp;#xD;2673-6101&lt;/isbn&gt;&lt;accession-num&gt;37426629&lt;/accession-num&gt;&lt;urls&gt;&lt;related-urls&gt;&lt;url&gt;https://www.ncbi.nlm.nih.gov/pmc/articles/PMC10324571/pdf/falgy-04-1224988.pdf&lt;/url&gt;&lt;/related-urls&gt;&lt;/urls&gt;&lt;custom1&gt;The author declares that the research was conducted in the absence of any commercial or financial relationships that could be construed as a potential conflict of interest.&lt;/custom1&gt;&lt;custom2&gt;PMC10324571&lt;/custom2&gt;&lt;electronic-resource-num&gt;10.3389/falgy.2023.1224988&lt;/electronic-resource-num&gt;&lt;remote-database-provider&gt;NLM&lt;/remote-database-provider&gt;&lt;language&gt;eng&lt;/language&gt;&lt;/record&gt;&lt;/Cite&gt;&lt;/EndNote&gt;</w:instrText>
      </w:r>
      <w:r w:rsidR="00AD3949" w:rsidRPr="005A60FA">
        <w:fldChar w:fldCharType="separate"/>
      </w:r>
      <w:r w:rsidR="00151DA8">
        <w:rPr>
          <w:noProof/>
        </w:rPr>
        <w:t>(82)</w:t>
      </w:r>
      <w:r w:rsidR="00AD3949" w:rsidRPr="005A60FA">
        <w:fldChar w:fldCharType="end"/>
      </w:r>
      <w:r w:rsidR="00ED0848">
        <w:t>.</w:t>
      </w:r>
    </w:p>
    <w:p w14:paraId="42414399" w14:textId="5CACEC0C" w:rsidR="00861911" w:rsidRDefault="00000000" w:rsidP="003469BB">
      <w:pPr>
        <w:spacing w:line="480" w:lineRule="auto"/>
        <w:jc w:val="both"/>
      </w:pPr>
      <w:r w:rsidRPr="00B51425">
        <w:t xml:space="preserve">Research in the 1960s found HRVs </w:t>
      </w:r>
      <w:r>
        <w:t xml:space="preserve">are </w:t>
      </w:r>
      <w:r w:rsidRPr="00B51425">
        <w:t>responsible for 10-30% of acute upper respiratory infections in adults</w:t>
      </w:r>
      <w:r w:rsidR="00D933C3" w:rsidRPr="005A60FA">
        <w:fldChar w:fldCharType="begin"/>
      </w:r>
      <w:r w:rsidR="00151DA8">
        <w:instrText xml:space="preserve"> ADDIN EN.CITE &lt;EndNote&gt;&lt;Cite&gt;&lt;Author&gt;Gwaltney&lt;/Author&gt;&lt;Year&gt;1966&lt;/Year&gt;&lt;RecNum&gt;913&lt;/RecNum&gt;&lt;DisplayText&gt;(84)&lt;/DisplayText&gt;&lt;record&gt;&lt;rec-number&gt;913&lt;/rec-number&gt;&lt;foreign-keys&gt;&lt;key app="EN" db-id="zsdsx9ttger9xmevdzjpasa35dsxxd9wz0pr" timestamp="1710600785" guid="6140f1c6-59ed-4957-ba43-92754d3edba6"&gt;913&lt;/key&gt;&lt;/foreign-keys&gt;&lt;ref-type name="Journal Article"&gt;17&lt;/ref-type&gt;&lt;contributors&gt;&lt;authors&gt;&lt;author&gt;Gwaltney, Jack M.&lt;/author&gt;&lt;author&gt;Hendley, J. Owen&lt;/author&gt;&lt;author&gt;Simon, Gilbert&lt;/author&gt;&lt;author&gt;Jordan, William S.&lt;/author&gt;&lt;/authors&gt;&lt;/contributors&gt;&lt;titles&gt;&lt;title&gt;Rhinovirus Infections in an Industrial Population&lt;/title&gt;&lt;secondary-title&gt;New England Journal of Medicine&lt;/secondary-title&gt;&lt;/titles&gt;&lt;periodical&gt;&lt;full-title&gt;New England Journal of Medicine&lt;/full-title&gt;&lt;/periodical&gt;&lt;pages&gt;1261-1268&lt;/pages&gt;&lt;volume&gt;275&lt;/volume&gt;&lt;number&gt;23&lt;/number&gt;&lt;dates&gt;&lt;year&gt;1966&lt;/year&gt;&lt;/dates&gt;&lt;accession-num&gt;4288780&lt;/accession-num&gt;&lt;urls&gt;&lt;related-urls&gt;&lt;url&gt;https://www.nejm.org/doi/full/10.1056/NEJM196612082752301&lt;/url&gt;&lt;/related-urls&gt;&lt;/urls&gt;&lt;electronic-resource-num&gt;10.1056/nejm196612082752301&lt;/electronic-resource-num&gt;&lt;/record&gt;&lt;/Cite&gt;&lt;/EndNote&gt;</w:instrText>
      </w:r>
      <w:r w:rsidR="00D933C3" w:rsidRPr="005A60FA">
        <w:fldChar w:fldCharType="separate"/>
      </w:r>
      <w:r w:rsidR="00151DA8">
        <w:rPr>
          <w:noProof/>
        </w:rPr>
        <w:t>(84)</w:t>
      </w:r>
      <w:r w:rsidR="00D933C3" w:rsidRPr="005A60FA">
        <w:fldChar w:fldCharType="end"/>
      </w:r>
      <w:r w:rsidR="007E0B82">
        <w:t>. Later studies identified HRV much more frequently. Arruda et al</w:t>
      </w:r>
      <w:r>
        <w:t>.</w:t>
      </w:r>
      <w:r w:rsidR="007E0B82">
        <w:t xml:space="preserve"> identified a Picornavirus in 82% of adults with self-diagnosed colds</w:t>
      </w:r>
      <w:r w:rsidR="00C04140">
        <w:fldChar w:fldCharType="begin"/>
      </w:r>
      <w:r w:rsidR="00C04140">
        <w:instrText xml:space="preserve"> ADDIN EN.CITE &lt;EndNote&gt;&lt;Cite&gt;&lt;Author&gt;Arruda&lt;/Author&gt;&lt;Year&gt;1997&lt;/Year&gt;&lt;RecNum&gt;1019&lt;/RecNum&gt;&lt;DisplayText&gt;(56)&lt;/DisplayText&gt;&lt;record&gt;&lt;rec-number&gt;1019&lt;/rec-number&gt;&lt;foreign-keys&gt;&lt;key app="EN" db-id="zsdsx9ttger9xmevdzjpasa35dsxxd9wz0pr" timestamp="1711191729" guid="eb2d5292-ac15-4f54-b860-b21a5a166071"&gt;1019&lt;/key&gt;&lt;/foreign-keys&gt;&lt;ref-type name="Journal Article"&gt;17&lt;/ref-type&gt;&lt;contributors&gt;&lt;authors&gt;&lt;author&gt;Arruda, E.&lt;/author&gt;&lt;author&gt;Pitkäranta, A.&lt;/author&gt;&lt;author&gt;Witek, T. J., Jr.&lt;/author&gt;&lt;author&gt;Doyle, C. A.&lt;/author&gt;&lt;author&gt;Hayden, F. G.&lt;/author&gt;&lt;/authors&gt;&lt;/contributors&gt;&lt;auth-address&gt;Department of Internal Medicine, University of Virginia School of Medicine, Charlottesville 22908, USA.&lt;/auth-address&gt;&lt;titles&gt;&lt;title&gt;Frequency and natural history of rhinovirus infections in adults during autumn&lt;/title&gt;&lt;secondary-title&gt;J Clin Microbiol&lt;/secondary-title&gt;&lt;/titles&gt;&lt;periodical&gt;&lt;full-title&gt;J Clin Microbiol&lt;/full-title&gt;&lt;/periodical&gt;&lt;pages&gt;2864-8&lt;/pages&gt;&lt;volume&gt;35&lt;/volume&gt;&lt;number&gt;11&lt;/number&gt;&lt;keywords&gt;&lt;keyword&gt;Adolescent&lt;/keyword&gt;&lt;keyword&gt;Adult&lt;/keyword&gt;&lt;keyword&gt;Common Cold/*epidemiology/*physiopathology/virology&lt;/keyword&gt;&lt;keyword&gt;Female&lt;/keyword&gt;&lt;keyword&gt;Humans&lt;/keyword&gt;&lt;keyword&gt;Incidence&lt;/keyword&gt;&lt;keyword&gt;Male&lt;/keyword&gt;&lt;keyword&gt;Middle Aged&lt;/keyword&gt;&lt;keyword&gt;Pharyngitis&lt;/keyword&gt;&lt;keyword&gt;Polymerase Chain Reaction&lt;/keyword&gt;&lt;keyword&gt;Retrospective Studies&lt;/keyword&gt;&lt;keyword&gt;Rhinitis&lt;/keyword&gt;&lt;keyword&gt;*Rhinovirus/isolation &amp;amp; purification&lt;/keyword&gt;&lt;keyword&gt;*Seasons&lt;/keyword&gt;&lt;keyword&gt;Smoking&lt;/keyword&gt;&lt;keyword&gt;Sneezing&lt;/keyword&gt;&lt;keyword&gt;Time Factors&lt;/keyword&gt;&lt;keyword&gt;Virginia&lt;/keyword&gt;&lt;/keywords&gt;&lt;dates&gt;&lt;year&gt;1997&lt;/year&gt;&lt;pub-dates&gt;&lt;date&gt;Nov&lt;/date&gt;&lt;/pub-dates&gt;&lt;/dates&gt;&lt;isbn&gt;0095-1137 (Print)&amp;#xD;0095-1137&lt;/isbn&gt;&lt;accession-num&gt;9350748&lt;/accession-num&gt;&lt;urls&gt;&lt;/urls&gt;&lt;custom2&gt;PMC230076&lt;/custom2&gt;&lt;electronic-resource-num&gt;10.1128/jcm.35.11.2864-2868.1997&lt;/electronic-resource-num&gt;&lt;remote-database-provider&gt;NLM&lt;/remote-database-provider&gt;&lt;language&gt;eng&lt;/language&gt;&lt;/record&gt;&lt;/Cite&gt;&lt;/EndNote&gt;</w:instrText>
      </w:r>
      <w:r w:rsidR="00C04140">
        <w:fldChar w:fldCharType="separate"/>
      </w:r>
      <w:r w:rsidR="00C04140">
        <w:rPr>
          <w:noProof/>
        </w:rPr>
        <w:t>(56)</w:t>
      </w:r>
      <w:r w:rsidR="00C04140">
        <w:fldChar w:fldCharType="end"/>
      </w:r>
      <w:r w:rsidR="006673A4">
        <w:t>. The first symptom noted in these adults was sore throat</w:t>
      </w:r>
      <w:r>
        <w:t>,</w:t>
      </w:r>
      <w:r w:rsidR="006673A4">
        <w:t xml:space="preserve"> and the illness lasted 9.5-11 days on average</w:t>
      </w:r>
      <w:r w:rsidR="00DE2D20">
        <w:fldChar w:fldCharType="begin"/>
      </w:r>
      <w:r w:rsidR="00E031BC">
        <w:instrText xml:space="preserve"> ADDIN EN.CITE &lt;EndNote&gt;&lt;Cite&gt;&lt;Author&gt;Arruda&lt;/Author&gt;&lt;Year&gt;1997&lt;/Year&gt;&lt;RecNum&gt;1019&lt;/RecNum&gt;&lt;DisplayText&gt;(56)&lt;/DisplayText&gt;&lt;record&gt;&lt;rec-number&gt;1019&lt;/rec-number&gt;&lt;foreign-keys&gt;&lt;key app="EN" db-id="zsdsx9ttger9xmevdzjpasa35dsxxd9wz0pr" timestamp="1711191729" guid="eb2d5292-ac15-4f54-b860-b21a5a166071"&gt;1019&lt;/key&gt;&lt;/foreign-keys&gt;&lt;ref-type name="Journal Article"&gt;17&lt;/ref-type&gt;&lt;contributors&gt;&lt;authors&gt;&lt;author&gt;Arruda, E.&lt;/author&gt;&lt;author&gt;Pitkäranta, A.&lt;/author&gt;&lt;author&gt;Witek, T. J., Jr.&lt;/author&gt;&lt;author&gt;Doyle, C. A.&lt;/author&gt;&lt;author&gt;Hayden, F. G.&lt;/author&gt;&lt;/authors&gt;&lt;/contributors&gt;&lt;auth-address&gt;Department of Internal Medicine, University of Virginia School of Medicine, Charlottesville 22908, USA.&lt;/auth-address&gt;&lt;titles&gt;&lt;title&gt;Frequency and natural history of rhinovirus infections in adults during autumn&lt;/title&gt;&lt;secondary-title&gt;J Clin Microbiol&lt;/secondary-title&gt;&lt;/titles&gt;&lt;periodical&gt;&lt;full-title&gt;J Clin Microbiol&lt;/full-title&gt;&lt;/periodical&gt;&lt;pages&gt;2864-8&lt;/pages&gt;&lt;volume&gt;35&lt;/volume&gt;&lt;number&gt;11&lt;/number&gt;&lt;keywords&gt;&lt;keyword&gt;Adolescent&lt;/keyword&gt;&lt;keyword&gt;Adult&lt;/keyword&gt;&lt;keyword&gt;Common Cold/*epidemiology/*physiopathology/virology&lt;/keyword&gt;&lt;keyword&gt;Female&lt;/keyword&gt;&lt;keyword&gt;Humans&lt;/keyword&gt;&lt;keyword&gt;Incidence&lt;/keyword&gt;&lt;keyword&gt;Male&lt;/keyword&gt;&lt;keyword&gt;Middle Aged&lt;/keyword&gt;&lt;keyword&gt;Pharyngitis&lt;/keyword&gt;&lt;keyword&gt;Polymerase Chain Reaction&lt;/keyword&gt;&lt;keyword&gt;Retrospective Studies&lt;/keyword&gt;&lt;keyword&gt;Rhinitis&lt;/keyword&gt;&lt;keyword&gt;*Rhinovirus/isolation &amp;amp; purification&lt;/keyword&gt;&lt;keyword&gt;*Seasons&lt;/keyword&gt;&lt;keyword&gt;Smoking&lt;/keyword&gt;&lt;keyword&gt;Sneezing&lt;/keyword&gt;&lt;keyword&gt;Time Factors&lt;/keyword&gt;&lt;keyword&gt;Virginia&lt;/keyword&gt;&lt;/keywords&gt;&lt;dates&gt;&lt;year&gt;1997&lt;/year&gt;&lt;pub-dates&gt;&lt;date&gt;Nov&lt;/date&gt;&lt;/pub-dates&gt;&lt;/dates&gt;&lt;isbn&gt;0095-1137 (Print)&amp;#xD;0095-1137&lt;/isbn&gt;&lt;accession-num&gt;9350748&lt;/accession-num&gt;&lt;urls&gt;&lt;/urls&gt;&lt;custom2&gt;PMC230076&lt;/custom2&gt;&lt;electronic-resource-num&gt;10.1128/jcm.35.11.2864-2868.1997&lt;/electronic-resource-num&gt;&lt;remote-database-provider&gt;NLM&lt;/remote-database-provider&gt;&lt;language&gt;eng&lt;/language&gt;&lt;/record&gt;&lt;/Cite&gt;&lt;/EndNote&gt;</w:instrText>
      </w:r>
      <w:r w:rsidR="00DE2D20">
        <w:fldChar w:fldCharType="separate"/>
      </w:r>
      <w:r w:rsidR="00E031BC">
        <w:rPr>
          <w:noProof/>
        </w:rPr>
        <w:t>(56)</w:t>
      </w:r>
      <w:r w:rsidR="00DE2D20">
        <w:fldChar w:fldCharType="end"/>
      </w:r>
      <w:r w:rsidR="008734C9">
        <w:t>. Similarly, Makela et al</w:t>
      </w:r>
      <w:r>
        <w:t>.</w:t>
      </w:r>
      <w:r w:rsidR="008734C9">
        <w:t xml:space="preserve"> identified rhinovirus in 52.5% of adults with clinical evidence of </w:t>
      </w:r>
      <w:r w:rsidR="00FD3B26">
        <w:t>rhinorrhoea</w:t>
      </w:r>
      <w:r w:rsidR="008734C9">
        <w:t>, nasal congestion, or sore throat</w:t>
      </w:r>
      <w:r w:rsidR="00DE2D20">
        <w:fldChar w:fldCharType="begin">
          <w:fldData xml:space="preserve">PEVuZE5vdGU+PENpdGU+PEF1dGhvcj5Nw6RrZWzDpDwvQXV0aG9yPjxZZWFyPjE5OTg8L1llYXI+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</w:fldData>
        </w:fldChar>
      </w:r>
      <w:r w:rsidR="00151DA8">
        <w:instrText xml:space="preserve"> ADDIN EN.CITE </w:instrText>
      </w:r>
      <w:r w:rsidR="00151DA8">
        <w:fldChar w:fldCharType="begin">
          <w:fldData xml:space="preserve">PEVuZE5vdGU+PENpdGU+PEF1dGhvcj5Nw6RrZWzDpDwvQXV0aG9yPjxZZWFyPjE5OTg8L1llYXI+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</w:fldData>
        </w:fldChar>
      </w:r>
      <w:r w:rsidR="00151DA8">
        <w:instrText xml:space="preserve"> ADDIN EN.CITE.DATA </w:instrText>
      </w:r>
      <w:r>
        <w:fldChar w:fldCharType="separate"/>
      </w:r>
      <w:r w:rsidR="00151DA8">
        <w:fldChar w:fldCharType="end"/>
      </w:r>
      <w:r w:rsidR="00DE2D20">
        <w:fldChar w:fldCharType="separate"/>
      </w:r>
      <w:r w:rsidR="00151DA8">
        <w:rPr>
          <w:noProof/>
        </w:rPr>
        <w:t>(85)</w:t>
      </w:r>
      <w:r w:rsidR="00DE2D20">
        <w:fldChar w:fldCharType="end"/>
      </w:r>
      <w:r w:rsidR="00890DB3">
        <w:t>.</w:t>
      </w:r>
    </w:p>
    <w:p w14:paraId="2C17B101" w14:textId="48ABDCEA" w:rsidR="000326DA" w:rsidRDefault="00000000" w:rsidP="003469BB">
      <w:pPr>
        <w:spacing w:line="480" w:lineRule="auto"/>
        <w:jc w:val="both"/>
      </w:pPr>
      <w:r>
        <w:t>Adults with the common cold often have sinus involvement.</w:t>
      </w:r>
      <w:r w:rsidR="00FD3B26">
        <w:t xml:space="preserve"> In a</w:t>
      </w:r>
      <w:r>
        <w:t xml:space="preserve"> study of adults with the common cold who underwent computerized tomography (CT) imaging of the sinuses</w:t>
      </w:r>
      <w:r w:rsidR="00FD3B26">
        <w:t>,</w:t>
      </w:r>
      <w:r>
        <w:t xml:space="preserve"> 87% had radiological evidence of sinusitis</w:t>
      </w:r>
      <w:r>
        <w:fldChar w:fldCharType="begin"/>
      </w:r>
      <w:r w:rsidR="00151DA8">
        <w:instrText xml:space="preserve"> ADDIN EN.CITE &lt;EndNote&gt;&lt;Cite&gt;&lt;Author&gt;Gwaltney&lt;/Author&gt;&lt;Year&gt;1994&lt;/Year&gt;&lt;RecNum&gt;1044&lt;/RecNum&gt;&lt;DisplayText&gt;(86)&lt;/DisplayText&gt;&lt;record&gt;&lt;rec-number&gt;1044&lt;/rec-number&gt;&lt;foreign-keys&gt;&lt;key app="EN" db-id="zsdsx9ttger9xmevdzjpasa35dsxxd9wz0pr" timestamp="1713120731" guid="4d4867af-243b-401a-bf90-29c74a0730e5"&gt;1044&lt;/key&gt;&lt;/foreign-keys&gt;&lt;ref-type name="Journal Article"&gt;17&lt;/ref-type&gt;&lt;contributors&gt;&lt;authors&gt;&lt;author&gt;Gwaltney, J. M., Jr.&lt;/author&gt;&lt;author&gt;Phillips, C. D.&lt;/author&gt;&lt;author&gt;Miller, R. D.&lt;/author&gt;&lt;author&gt;Riker, D. K.&lt;/author&gt;&lt;/authors&gt;&lt;/contributors&gt;&lt;auth-address&gt;Department of Internal Medicine, University of Virginia Health Sciences Center, Charlottesville 22908.&lt;/auth-address&gt;&lt;titles&gt;&lt;title&gt;Computed tomographic study of the common cold&lt;/title&gt;&lt;secondary-title&gt;N Engl J Med&lt;/secondary-title&gt;&lt;/titles&gt;&lt;periodical&gt;&lt;full-title&gt;N Engl J Med&lt;/full-title&gt;&lt;/periodical&gt;&lt;pages&gt;25-30&lt;/pages&gt;&lt;volume&gt;330&lt;/volume&gt;&lt;number&gt;1&lt;/number&gt;&lt;keywords&gt;&lt;keyword&gt;Adult&lt;/keyword&gt;&lt;keyword&gt;Airway Resistance&lt;/keyword&gt;&lt;keyword&gt;Common Cold/*diagnostic imaging/physiopathology&lt;/keyword&gt;&lt;keyword&gt;Female&lt;/keyword&gt;&lt;keyword&gt;Follow-Up Studies&lt;/keyword&gt;&lt;keyword&gt;Humans&lt;/keyword&gt;&lt;keyword&gt;Male&lt;/keyword&gt;&lt;keyword&gt;Mucociliary Clearance&lt;/keyword&gt;&lt;keyword&gt;Nasal Cavity/diagnostic imaging&lt;/keyword&gt;&lt;keyword&gt;Nasal Mucosa/metabolism/microbiology/physiopathology&lt;/keyword&gt;&lt;keyword&gt;Paranasal Sinuses/*diagnostic imaging/physiopathology&lt;/keyword&gt;&lt;keyword&gt;*Tomography, X-Ray Computed&lt;/keyword&gt;&lt;/keywords&gt;&lt;dates&gt;&lt;year&gt;1994&lt;/year&gt;&lt;pub-dates&gt;&lt;date&gt;Jan 6&lt;/date&gt;&lt;/pub-dates&gt;&lt;/dates&gt;&lt;isbn&gt;0028-4793 (Print)&amp;#xD;0028-4793&lt;/isbn&gt;&lt;accession-num&gt;8259141&lt;/accession-num&gt;&lt;urls&gt;&lt;/urls&gt;&lt;electronic-resource-num&gt;10.1056/nejm199401063300105&lt;/electronic-resource-num&gt;&lt;remote-database-provider&gt;NLM&lt;/remote-database-provider&gt;&lt;language&gt;eng&lt;/language&gt;&lt;/record&gt;&lt;/Cite&gt;&lt;/EndNote&gt;</w:instrText>
      </w:r>
      <w:r>
        <w:fldChar w:fldCharType="separate"/>
      </w:r>
      <w:r w:rsidR="00151DA8">
        <w:rPr>
          <w:noProof/>
        </w:rPr>
        <w:t>(86)</w:t>
      </w:r>
      <w:r>
        <w:fldChar w:fldCharType="end"/>
      </w:r>
      <w:r>
        <w:t>. Acute rhinosinusitis presents with nasal congestion, obstruction, posterior rhinorrhoea anosmia and facial pain. Most acute rhinosinusitis resolves within 10 days, but approximately 3 in every 100 patients persist longer</w:t>
      </w:r>
      <w:r>
        <w:fldChar w:fldCharType="begin">
          <w:fldData xml:space="preserve">PEVuZE5vdGU+PENpdGU+PEF1dGhvcj5KYXVtZTwvQXV0aG9yPjxZZWFyPjIwMjA8L1llYXI+PFJl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</w:fldData>
        </w:fldChar>
      </w:r>
      <w:r w:rsidR="00151DA8">
        <w:instrText xml:space="preserve"> ADDIN EN.CITE </w:instrText>
      </w:r>
      <w:r w:rsidR="00151DA8">
        <w:fldChar w:fldCharType="begin">
          <w:fldData xml:space="preserve">PEVuZE5vdGU+PENpdGU+PEF1dGhvcj5KYXVtZTwvQXV0aG9yPjxZZWFyPjIwMjA8L1llYXI+PFJl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</w:fldData>
        </w:fldChar>
      </w:r>
      <w:r w:rsidR="00151DA8">
        <w:instrText xml:space="preserve"> ADDIN EN.CITE.DATA </w:instrText>
      </w:r>
      <w:r>
        <w:fldChar w:fldCharType="separate"/>
      </w:r>
      <w:r w:rsidR="00151DA8">
        <w:fldChar w:fldCharType="end"/>
      </w:r>
      <w:r>
        <w:fldChar w:fldCharType="separate"/>
      </w:r>
      <w:r w:rsidR="00151DA8">
        <w:rPr>
          <w:noProof/>
        </w:rPr>
        <w:t>(87)</w:t>
      </w:r>
      <w:r>
        <w:fldChar w:fldCharType="end"/>
      </w:r>
      <w:r>
        <w:t>. Risk factors that modulate susceptibility to the common cold include psychological stress, smoking, disrupted sleep, poor nutrition and older age</w:t>
      </w:r>
      <w:r>
        <w:fldChar w:fldCharType="begin">
          <w:fldData xml:space="preserve">PEVuZE5vdGU+PENpdGU+PEF1dGhvcj5UYWtrb3VjaGU8L0F1dGhvcj48WWVhcj4yMDAxPC9ZZWFy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</w:fldData>
        </w:fldChar>
      </w:r>
      <w:r w:rsidR="00151DA8">
        <w:instrText xml:space="preserve"> ADDIN EN.CITE </w:instrText>
      </w:r>
      <w:r w:rsidR="00151DA8">
        <w:fldChar w:fldCharType="begin">
          <w:fldData xml:space="preserve">PEVuZE5vdGU+PENpdGU+PEF1dGhvcj5UYWtrb3VjaGU8L0F1dGhvcj48WWVhcj4yMDAxPC9ZZWFy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</w:fldData>
        </w:fldChar>
      </w:r>
      <w:r w:rsidR="00151DA8">
        <w:instrText xml:space="preserve"> ADDIN EN.CITE.DATA </w:instrText>
      </w:r>
      <w:r>
        <w:fldChar w:fldCharType="separate"/>
      </w:r>
      <w:r w:rsidR="00151DA8">
        <w:fldChar w:fldCharType="end"/>
      </w:r>
      <w:r>
        <w:fldChar w:fldCharType="separate"/>
      </w:r>
      <w:r w:rsidR="00151DA8">
        <w:rPr>
          <w:noProof/>
        </w:rPr>
        <w:t>(82, 88-90)</w:t>
      </w:r>
      <w:r>
        <w:fldChar w:fldCharType="end"/>
      </w:r>
      <w:r>
        <w:t>.</w:t>
      </w:r>
    </w:p>
    <w:p w14:paraId="45ED035E" w14:textId="1A7DF4F1" w:rsidR="00EA7E72" w:rsidRDefault="00000000" w:rsidP="003469BB">
      <w:pPr>
        <w:spacing w:line="480" w:lineRule="auto"/>
        <w:jc w:val="both"/>
      </w:pPr>
      <w:r>
        <w:lastRenderedPageBreak/>
        <w:t xml:space="preserve"> Although the upper respiratory manifestations of HRV infection are usually self-limiting, they are however responsible for immense health, economic and societal costs due to the sheer scale of associated medical visits/prescriptions work and education</w:t>
      </w:r>
      <w:r>
        <w:fldChar w:fldCharType="begin">
          <w:fldData xml:space="preserve">PEVuZE5vdGU+PENpdGU+PEF1dGhvcj5Sb2VsZW48L0F1dGhvcj48WWVhcj4yMDExPC9ZZWFyPjxS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</w:fldData>
        </w:fldChar>
      </w:r>
      <w:r w:rsidR="00151DA8">
        <w:instrText xml:space="preserve"> ADDIN EN.CITE </w:instrText>
      </w:r>
      <w:r w:rsidR="00151DA8">
        <w:fldChar w:fldCharType="begin">
          <w:fldData xml:space="preserve">PEVuZE5vdGU+PENpdGU+PEF1dGhvcj5Sb2VsZW48L0F1dGhvcj48WWVhcj4yMDExPC9ZZWFyPjxS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</w:fldData>
        </w:fldChar>
      </w:r>
      <w:r w:rsidR="00151DA8">
        <w:instrText xml:space="preserve"> ADDIN EN.CITE.DATA </w:instrText>
      </w:r>
      <w:r>
        <w:fldChar w:fldCharType="separate"/>
      </w:r>
      <w:r w:rsidR="00151DA8">
        <w:fldChar w:fldCharType="end"/>
      </w:r>
      <w:r>
        <w:fldChar w:fldCharType="separate"/>
      </w:r>
      <w:r w:rsidR="00151DA8">
        <w:rPr>
          <w:noProof/>
        </w:rPr>
        <w:t>(91-95)</w:t>
      </w:r>
      <w:r>
        <w:fldChar w:fldCharType="end"/>
      </w:r>
      <w:r>
        <w:t>. The frequency of HRV infection compounds this burden, as both children and adults may be infected by HRV multiple times per year</w:t>
      </w:r>
      <w:r>
        <w:fldChar w:fldCharType="begin">
          <w:fldData xml:space="preserve">PEVuZE5vdGU+PENpdGU+PEF1dGhvcj5Nb250bzwvQXV0aG9yPjxZZWFyPjE5NzQ8L1llYXI+PFJl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151DA8">
        <w:instrText xml:space="preserve"> ADDIN EN.CITE </w:instrText>
      </w:r>
      <w:r w:rsidR="00151DA8">
        <w:fldChar w:fldCharType="begin">
          <w:fldData xml:space="preserve">PEVuZE5vdGU+PENpdGU+PEF1dGhvcj5Nb250bzwvQXV0aG9yPjxZZWFyPjE5NzQ8L1llYXI+PFJl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151DA8">
        <w:instrText xml:space="preserve"> ADDIN EN.CITE.DATA </w:instrText>
      </w:r>
      <w:r>
        <w:fldChar w:fldCharType="separate"/>
      </w:r>
      <w:r w:rsidR="00151DA8">
        <w:fldChar w:fldCharType="end"/>
      </w:r>
      <w:r>
        <w:fldChar w:fldCharType="separate"/>
      </w:r>
      <w:r w:rsidR="00151DA8">
        <w:rPr>
          <w:noProof/>
        </w:rPr>
        <w:t>(96-98)</w:t>
      </w:r>
      <w:r>
        <w:fldChar w:fldCharType="end"/>
      </w:r>
      <w:r w:rsidR="00332715">
        <w:t>. T</w:t>
      </w:r>
      <w:r w:rsidR="00332715">
        <w:rPr>
          <w:color w:val="000000" w:themeColor="text1"/>
        </w:rPr>
        <w:t>he common cold, for which HRV is primarily responsible, was estimated to cost 4 billion dollars per year</w:t>
      </w:r>
      <w:r>
        <w:rPr>
          <w:color w:val="000000"/>
        </w:rPr>
        <w:t>,</w:t>
      </w:r>
      <w:r w:rsidR="00332715">
        <w:rPr>
          <w:color w:val="000000" w:themeColor="text1"/>
        </w:rPr>
        <w:t xml:space="preserve"> including 1.1 billion on antibiotic prescriptions alone in the US alone in 2003</w:t>
      </w:r>
      <w:r w:rsidR="003A6D4F">
        <w:rPr>
          <w:color w:val="000000" w:themeColor="text1"/>
        </w:rPr>
        <w:fldChar w:fldCharType="begin"/>
      </w:r>
      <w:r w:rsidR="00151DA8">
        <w:rPr>
          <w:color w:val="000000" w:themeColor="text1"/>
        </w:rPr>
        <w:instrText xml:space="preserve"> ADDIN EN.CITE &lt;EndNote&gt;&lt;Cite&gt;&lt;Author&gt;Fendrick&lt;/Author&gt;&lt;Year&gt;2003&lt;/Year&gt;&lt;RecNum&gt;816&lt;/RecNum&gt;&lt;DisplayText&gt;(94)&lt;/DisplayText&gt;&lt;record&gt;&lt;rec-number&gt;816&lt;/rec-number&gt;&lt;foreign-keys&gt;&lt;key app="EN" db-id="zsdsx9ttger9xmevdzjpasa35dsxxd9wz0pr" timestamp="1709265659" guid="7952b246-78ec-455c-9c5c-6f73218088c2"&gt;816&lt;/key&gt;&lt;/foreign-keys&gt;&lt;ref-type name="Journal Article"&gt;17&lt;/ref-type&gt;&lt;contributors&gt;&lt;authors&gt;&lt;author&gt;Fendrick, A. M.&lt;/author&gt;&lt;author&gt;Monto, A. S.&lt;/author&gt;&lt;author&gt;Nightengale, B.&lt;/author&gt;&lt;author&gt;Sarnes, M.&lt;/author&gt;&lt;/authors&gt;&lt;/contributors&gt;&lt;auth-address&gt;Division of General Internal Medicine, Department of Internal Medicine, School of Medicine, University of Michigan, 300 N Ingalls Bldg, Room 7E06, Ann Arbor, MI 48109-0376, USA. amfen@umich.edu&lt;/auth-address&gt;&lt;titles&gt;&lt;title&gt;The economic burden of non-influenza-related viral respiratory tract infection in the United States&lt;/title&gt;&lt;secondary-title&gt;Arch Intern Med&lt;/secondary-title&gt;&lt;/titles&gt;&lt;periodical&gt;&lt;full-title&gt;Arch Intern Med&lt;/full-title&gt;&lt;/periodical&gt;&lt;pages&gt;487-94&lt;/pages&gt;&lt;volume&gt;163&lt;/volume&gt;&lt;number&gt;4&lt;/number&gt;&lt;keywords&gt;&lt;keyword&gt;Absenteeism&lt;/keyword&gt;&lt;keyword&gt;Cost of Illness&lt;/keyword&gt;&lt;keyword&gt;Costs and Cost Analysis&lt;/keyword&gt;&lt;keyword&gt;Health Care Costs/statistics &amp;amp; numerical data&lt;/keyword&gt;&lt;keyword&gt;Humans&lt;/keyword&gt;&lt;keyword&gt;Incidence&lt;/keyword&gt;&lt;keyword&gt;Monte Carlo Method&lt;/keyword&gt;&lt;keyword&gt;Respiratory Tract Infections/*economics/epidemiology/*virology&lt;/keyword&gt;&lt;keyword&gt;United States/epidemiology&lt;/keyword&gt;&lt;/keywords&gt;&lt;dates&gt;&lt;year&gt;2003&lt;/year&gt;&lt;pub-dates&gt;&lt;date&gt;Feb 24&lt;/date&gt;&lt;/pub-dates&gt;&lt;/dates&gt;&lt;isbn&gt;0003-9926 (Print)&amp;#xD;0003-9926&lt;/isbn&gt;&lt;accession-num&gt;12588210&lt;/accession-num&gt;&lt;urls&gt;&lt;related-urls&gt;&lt;url&gt;https://jamanetwork.com/journals/jamainternalmedicine/fullarticle/215118&lt;/url&gt;&lt;/related-urls&gt;&lt;/urls&gt;&lt;electronic-resource-num&gt;10.1001/archinte.163.4.487&lt;/electronic-resource-num&gt;&lt;remote-database-provider&gt;NLM&lt;/remote-database-provider&gt;&lt;language&gt;eng&lt;/language&gt;&lt;/record&gt;&lt;/Cite&gt;&lt;/EndNote&gt;</w:instrText>
      </w:r>
      <w:r w:rsidR="003A6D4F">
        <w:rPr>
          <w:color w:val="000000" w:themeColor="text1"/>
        </w:rPr>
        <w:fldChar w:fldCharType="separate"/>
      </w:r>
      <w:r w:rsidR="00151DA8">
        <w:rPr>
          <w:noProof/>
          <w:color w:val="000000" w:themeColor="text1"/>
        </w:rPr>
        <w:t>(94)</w:t>
      </w:r>
      <w:r w:rsidR="003A6D4F">
        <w:rPr>
          <w:color w:val="000000" w:themeColor="text1"/>
        </w:rPr>
        <w:fldChar w:fldCharType="end"/>
      </w:r>
      <w:r w:rsidR="00332715">
        <w:rPr>
          <w:color w:val="000000" w:themeColor="text1"/>
        </w:rPr>
        <w:t>.</w:t>
      </w:r>
    </w:p>
    <w:p w14:paraId="370CADF6" w14:textId="1EF0BFC3" w:rsidR="00045DE1" w:rsidRDefault="007B5658" w:rsidP="0096464D">
      <w:pPr>
        <w:pStyle w:val="Heading3"/>
      </w:pPr>
      <w:r>
        <w:t>HRV and Lower Respiratory Infection</w:t>
      </w:r>
      <w:r w:rsidR="00FD3B26">
        <w:t xml:space="preserve"> </w:t>
      </w:r>
      <w:r>
        <w:t>(LRI)</w:t>
      </w:r>
    </w:p>
    <w:p w14:paraId="73D7DDF3" w14:textId="1030648F" w:rsidR="002A5EF3" w:rsidRPr="002A5EF3" w:rsidRDefault="00000000" w:rsidP="0096464D">
      <w:pPr>
        <w:pStyle w:val="Heading4"/>
      </w:pPr>
      <w:r>
        <w:t>Background</w:t>
      </w:r>
    </w:p>
    <w:p w14:paraId="4BDB8FD6" w14:textId="21EBC048" w:rsidR="00DB47B1" w:rsidRDefault="00862ECE" w:rsidP="00DB47B1">
      <w:pPr>
        <w:spacing w:line="480" w:lineRule="auto"/>
        <w:jc w:val="both"/>
        <w:rPr>
          <w:rFonts w:cs="Times New Roman"/>
        </w:rPr>
      </w:pPr>
      <w:r>
        <w:t xml:space="preserve">The role of HRV in lower respiratory infections (LRIs) is frequently underestimated. The term LRI is often used imprecisely; however, LRIs can be classified as acute bronchitis in the absence of radiological infiltrates or pneumonia in the presence of infiltrates. </w:t>
      </w:r>
      <w:r w:rsidR="00DB47B1">
        <w:t>Cough and dyspnoea are the most common symptoms of lower respiratory infection, and less than half of patients with HRV pneumonia may present with fever. Bilateral pulmonary infiltrates detectable on chest radiography are common in HRV-associated pneumonia patients</w:t>
      </w:r>
      <w:r w:rsidR="00DB47B1">
        <w:fldChar w:fldCharType="begin">
          <w:fldData xml:space="preserve">PEVuZE5vdGU+PENpdGU+PEF1dGhvcj5CYWhhYnJpPC9BdXRob3I+PFllYXI+MjAyMjwvWWVhcj48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</w:fldData>
        </w:fldChar>
      </w:r>
      <w:r w:rsidR="00DB47B1">
        <w:instrText xml:space="preserve"> ADDIN EN.CITE </w:instrText>
      </w:r>
      <w:r w:rsidR="00DB47B1">
        <w:fldChar w:fldCharType="begin">
          <w:fldData xml:space="preserve">PEVuZE5vdGU+PENpdGU+PEF1dGhvcj5CYWhhYnJpPC9BdXRob3I+PFllYXI+MjAyMjwvWWVhcj48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</w:fldData>
        </w:fldChar>
      </w:r>
      <w:r w:rsidR="00DB47B1">
        <w:instrText xml:space="preserve"> ADDIN EN.CITE.DATA </w:instrText>
      </w:r>
      <w:r w:rsidR="00DB47B1">
        <w:fldChar w:fldCharType="end"/>
      </w:r>
      <w:r w:rsidR="00DB47B1">
        <w:fldChar w:fldCharType="separate"/>
      </w:r>
      <w:r w:rsidR="00DB47B1">
        <w:rPr>
          <w:noProof/>
        </w:rPr>
        <w:t>(99, 100)</w:t>
      </w:r>
      <w:r w:rsidR="00DB47B1">
        <w:fldChar w:fldCharType="end"/>
      </w:r>
      <w:r w:rsidR="00DB47B1">
        <w:t>.</w:t>
      </w:r>
    </w:p>
    <w:p w14:paraId="26FC0089" w14:textId="18229842" w:rsidR="003366E6" w:rsidRDefault="00862ECE" w:rsidP="009B4AB6">
      <w:pPr>
        <w:spacing w:line="480" w:lineRule="auto"/>
        <w:jc w:val="both"/>
      </w:pPr>
      <w:r>
        <w:t>Traditionally, there has been scepticism regarding the viability of HRV infection of the lower respiratory tract. The optimal rhinovirus replication temperature is 33-35 °C</w:t>
      </w:r>
      <w:r>
        <w:fldChar w:fldCharType="begin"/>
      </w:r>
      <w:r w:rsidR="00DB47B1">
        <w:instrText xml:space="preserve"> ADDIN EN.CITE &lt;EndNote&gt;&lt;Cite&gt;&lt;Author&gt;Stott&lt;/Author&gt;&lt;Year&gt;1970&lt;/Year&gt;&lt;RecNum&gt;839&lt;/RecNum&gt;&lt;DisplayText&gt;(101)&lt;/DisplayText&gt;&lt;record&gt;&lt;rec-number&gt;839&lt;/rec-number&gt;&lt;foreign-keys&gt;&lt;key app="EN" db-id="zsdsx9ttger9xmevdzjpasa35dsxxd9wz0pr" timestamp="1709475311" guid="6c75e8ba-6f6d-42ea-b607-bd897536bad3"&gt;839&lt;/key&gt;&lt;/foreign-keys&gt;&lt;ref-type name="Journal Article"&gt;17&lt;/ref-type&gt;&lt;contributors&gt;&lt;authors&gt;&lt;author&gt;Stott, E. J.&lt;/author&gt;&lt;author&gt;Heath, G. F.&lt;/author&gt;&lt;/authors&gt;&lt;/contributors&gt;&lt;titles&gt;&lt;title&gt;Factors affecting the growth of Rhinovirus 2 in suspension cultures of L132 cells&lt;/title&gt;&lt;secondary-title&gt;J Gen Virol&lt;/secondary-title&gt;&lt;/titles&gt;&lt;periodical&gt;&lt;full-title&gt;J Gen Virol&lt;/full-title&gt;&lt;/periodical&gt;&lt;pages&gt;15-24&lt;/pages&gt;&lt;volume&gt;6&lt;/volume&gt;&lt;number&gt;1&lt;/number&gt;&lt;keywords&gt;&lt;keyword&gt;Cell Line&lt;/keyword&gt;&lt;keyword&gt;Hot Temperature&lt;/keyword&gt;&lt;keyword&gt;Humans&lt;/keyword&gt;&lt;keyword&gt;Hydrogen-Ion Concentration&lt;/keyword&gt;&lt;keyword&gt;Lung/embryology&lt;/keyword&gt;&lt;keyword&gt;Magnesium/pharmacology&lt;/keyword&gt;&lt;keyword&gt;Methods&lt;/keyword&gt;&lt;keyword&gt;Rhinovirus/*growth &amp;amp; development&lt;/keyword&gt;&lt;keyword&gt;Time Factors&lt;/keyword&gt;&lt;keyword&gt;*Virus Cultivation&lt;/keyword&gt;&lt;/keywords&gt;&lt;dates&gt;&lt;year&gt;1970&lt;/year&gt;&lt;pub-dates&gt;&lt;date&gt;Jan&lt;/date&gt;&lt;/pub-dates&gt;&lt;/dates&gt;&lt;isbn&gt;0022-1317 (Print)&amp;#xD;0022-1317&lt;/isbn&gt;&lt;accession-num&gt;4313398&lt;/accession-num&gt;&lt;urls&gt;&lt;related-urls&gt;&lt;url&gt;https://www.microbiologyresearch.org/content/journal/jgv/10.1099/0022-1317-6-1-15&lt;/url&gt;&lt;/related-urls&gt;&lt;/urls&gt;&lt;electronic-resource-num&gt;10.1099/0022-1317-6-1-15&lt;/electronic-resource-num&gt;&lt;remote-database-provider&gt;NLM&lt;/remote-database-provider&gt;&lt;language&gt;eng&lt;/language&gt;&lt;/record&gt;&lt;/Cite&gt;&lt;/EndNote&gt;</w:instrText>
      </w:r>
      <w:r>
        <w:fldChar w:fldCharType="separate"/>
      </w:r>
      <w:r w:rsidR="00DB47B1">
        <w:rPr>
          <w:noProof/>
        </w:rPr>
        <w:t>(101)</w:t>
      </w:r>
      <w:r>
        <w:fldChar w:fldCharType="end"/>
      </w:r>
      <w:r>
        <w:rPr>
          <w:noProof/>
        </w:rPr>
        <w:t>,</w:t>
      </w:r>
      <w:r>
        <w:t xml:space="preserve"> and previous dogma assumed that HRV replication within the warmer lower respiratory tract was unlikely. This assumption is incorrect.</w:t>
      </w:r>
    </w:p>
    <w:p w14:paraId="3BF8FC2B" w14:textId="23EF0019" w:rsidR="005C409A" w:rsidRDefault="005647BB" w:rsidP="009B4AB6">
      <w:pPr>
        <w:spacing w:line="480" w:lineRule="auto"/>
        <w:jc w:val="both"/>
        <w:rPr>
          <w:rFonts w:cs="Times New Roman"/>
        </w:rPr>
      </w:pPr>
      <w:r>
        <w:t>Firstly, although parenchymal lung tissue reaches a temperature of approximately 37 °C</w:t>
      </w:r>
      <w:r w:rsidR="00E541CD">
        <w:fldChar w:fldCharType="begin"/>
      </w:r>
      <w:r w:rsidR="00DB47B1">
        <w:instrText xml:space="preserve"> ADDIN EN.CITE &lt;EndNote&gt;&lt;Cite&gt;&lt;Author&gt;McFadden&lt;/Author&gt;&lt;Year&gt;1985&lt;/Year&gt;&lt;RecNum&gt;1055&lt;/RecNum&gt;&lt;DisplayText&gt;(102)&lt;/DisplayText&gt;&lt;record&gt;&lt;rec-number&gt;1055&lt;/rec-number&gt;&lt;foreign-keys&gt;&lt;key app="EN" db-id="zsdsx9ttger9xmevdzjpasa35dsxxd9wz0pr" timestamp="1713870105" guid="a1e4dd4a-4631-4361-8070-02e87fc01bdc"&gt;1055&lt;/key&gt;&lt;/foreign-keys&gt;&lt;ref-type name="Journal Article"&gt;17&lt;/ref-type&gt;&lt;contributors&gt;&lt;authors&gt;&lt;author&gt;McFadden, E. R., Jr.&lt;/author&gt;&lt;author&gt;Pichurko, B. M.&lt;/author&gt;&lt;author&gt;Bowman, H. F.&lt;/author&gt;&lt;author&gt;Ingenito, E.&lt;/author&gt;&lt;author&gt;Burns, S.&lt;/author&gt;&lt;author&gt;Dowling, N.&lt;/author&gt;&lt;author&gt;Solway, J.&lt;/author&gt;&lt;/authors&gt;&lt;/contributors&gt;&lt;titles&gt;&lt;title&gt;Thermal mapping of the airways in humans&lt;/title&gt;&lt;secondary-title&gt;J Appl Physiol (1985)&lt;/secondary-title&gt;&lt;/titles&gt;&lt;periodical&gt;&lt;full-title&gt;J Appl Physiol (1985)&lt;/full-title&gt;&lt;/periodical&gt;&lt;pages&gt;564-70&lt;/pages&gt;&lt;volume&gt;58&lt;/volume&gt;&lt;number&gt;2&lt;/number&gt;&lt;keywords&gt;&lt;keyword&gt;Adult&lt;/keyword&gt;&lt;keyword&gt;*Air&lt;/keyword&gt;&lt;keyword&gt;Body Temperature Regulation&lt;/keyword&gt;&lt;keyword&gt;Bronchoscopy&lt;/keyword&gt;&lt;keyword&gt;Female&lt;/keyword&gt;&lt;keyword&gt;Fiber Optic Technology/instrumentation&lt;/keyword&gt;&lt;keyword&gt;Humans&lt;/keyword&gt;&lt;keyword&gt;Male&lt;/keyword&gt;&lt;keyword&gt;*Respiration&lt;/keyword&gt;&lt;keyword&gt;*Respiratory Physiological Phenomena&lt;/keyword&gt;&lt;keyword&gt;*Temperature&lt;/keyword&gt;&lt;keyword&gt;Thermometers&lt;/keyword&gt;&lt;/keywords&gt;&lt;dates&gt;&lt;year&gt;1985&lt;/year&gt;&lt;pub-dates&gt;&lt;date&gt;Feb&lt;/date&gt;&lt;/pub-dates&gt;&lt;/dates&gt;&lt;isbn&gt;8750-7587 (Print)&amp;#xD;0161-7567&lt;/isbn&gt;&lt;accession-num&gt;3980358&lt;/accession-num&gt;&lt;urls&gt;&lt;/urls&gt;&lt;electronic-resource-num&gt;10.1152/jappl.1985.58.2.564&lt;/electronic-resource-num&gt;&lt;remote-database-provider&gt;NLM&lt;/remote-database-provider&gt;&lt;language&gt;eng&lt;/language&gt;&lt;/record&gt;&lt;/Cite&gt;&lt;/EndNote&gt;</w:instrText>
      </w:r>
      <w:r w:rsidR="00E541CD">
        <w:fldChar w:fldCharType="separate"/>
      </w:r>
      <w:r w:rsidR="00DB47B1">
        <w:rPr>
          <w:noProof/>
        </w:rPr>
        <w:t>(102)</w:t>
      </w:r>
      <w:r w:rsidR="00E541CD">
        <w:fldChar w:fldCharType="end"/>
      </w:r>
      <w:r w:rsidR="00862ECE">
        <w:t xml:space="preserve">, </w:t>
      </w:r>
      <w:r>
        <w:t xml:space="preserve">the temperature of </w:t>
      </w:r>
      <w:r w:rsidR="00862ECE">
        <w:t>large</w:t>
      </w:r>
      <w:r>
        <w:t>-</w:t>
      </w:r>
      <w:r w:rsidR="00862ECE">
        <w:t xml:space="preserve"> and medium</w:t>
      </w:r>
      <w:r>
        <w:t>-</w:t>
      </w:r>
      <w:r w:rsidR="00862ECE">
        <w:t>sized airways is 33-35</w:t>
      </w:r>
      <w:r w:rsidR="00862ECE" w:rsidRPr="00D606E5">
        <w:rPr>
          <w:vertAlign w:val="superscript"/>
        </w:rPr>
        <w:t xml:space="preserve"> </w:t>
      </w:r>
      <w:r>
        <w:t>°C</w:t>
      </w:r>
      <w:r w:rsidR="00291A60">
        <w:t xml:space="preserve">, </w:t>
      </w:r>
      <w:r>
        <w:t xml:space="preserve">which is </w:t>
      </w:r>
      <w:r w:rsidR="00291A60">
        <w:t>suitable for HRV replication</w:t>
      </w:r>
      <w:r>
        <w:t>,</w:t>
      </w:r>
      <w:r w:rsidR="00291A60">
        <w:t xml:space="preserve"> and </w:t>
      </w:r>
      <w:r>
        <w:t>the</w:t>
      </w:r>
      <w:r w:rsidR="00291A60">
        <w:t xml:space="preserve"> ideal replication temperature varies between rhinovirus types</w:t>
      </w:r>
      <w:r w:rsidR="00291A60">
        <w:fldChar w:fldCharType="begin"/>
      </w:r>
      <w:r w:rsidR="00DB47B1">
        <w:instrText xml:space="preserve"> ADDIN EN.CITE &lt;EndNote&gt;&lt;Cite&gt;&lt;Author&gt;Papadopoulos&lt;/Author&gt;&lt;Year&gt;1999&lt;/Year&gt;&lt;RecNum&gt;840&lt;/RecNum&gt;&lt;DisplayText&gt;(103)&lt;/DisplayText&gt;&lt;record&gt;&lt;rec-number&gt;840&lt;/rec-number&gt;&lt;foreign-keys&gt;&lt;key app="EN" db-id="zsdsx9ttger9xmevdzjpasa35dsxxd9wz0pr" timestamp="1709479155" guid="c68f3d28-b403-4195-887f-b851895ac006"&gt;840&lt;/key&gt;&lt;/foreign-keys&gt;&lt;ref-type name="Journal Article"&gt;17&lt;/ref-type&gt;&lt;contributors&gt;&lt;authors&gt;&lt;author&gt;Papadopoulos, N. G.&lt;/author&gt;&lt;author&gt;Sanderson, G.&lt;/author&gt;&lt;author&gt;Hunter, J.&lt;/author&gt;&lt;author&gt;Johnston, S. L.&lt;/author&gt;&lt;/authors&gt;&lt;/contributors&gt;&lt;auth-address&gt;University Department of Medicine, University of Southampton, United Kingdom.&lt;/auth-address&gt;&lt;titles&gt;&lt;title&gt;Rhinoviruses replicate effectively at lower airway temperatures&lt;/title&gt;&lt;secondary-title&gt;J Med Virol&lt;/secondary-title&gt;&lt;/titles&gt;&lt;periodical&gt;&lt;full-title&gt;J Med Virol&lt;/full-title&gt;&lt;/periodical&gt;&lt;pages&gt;100-4&lt;/pages&gt;&lt;volume&gt;58&lt;/volume&gt;&lt;number&gt;1&lt;/number&gt;&lt;keywords&gt;&lt;keyword&gt;HeLa Cells&lt;/keyword&gt;&lt;keyword&gt;Humans&lt;/keyword&gt;&lt;keyword&gt;Rhinovirus/genetics/growth &amp;amp; development/*physiology&lt;/keyword&gt;&lt;keyword&gt;Temperature&lt;/keyword&gt;&lt;keyword&gt;Virus Replication/*physiology&lt;/keyword&gt;&lt;/keywords&gt;&lt;dates&gt;&lt;year&gt;1999&lt;/year&gt;&lt;pub-dates&gt;&lt;date&gt;May&lt;/date&gt;&lt;/pub-dates&gt;&lt;/dates&gt;&lt;isbn&gt;0146-6615 (Print)&amp;#xD;0146-6615&lt;/isbn&gt;&lt;accession-num&gt;10223554&lt;/accession-num&gt;&lt;urls&gt;&lt;/urls&gt;&lt;electronic-resource-num&gt;10.1002/(sici)1096-9071(199905)58:1&amp;lt;100::aid-jmv16&amp;gt;3.0.co;2-d&lt;/electronic-resource-num&gt;&lt;remote-database-provider&gt;NLM&lt;/remote-database-provider&gt;&lt;language&gt;eng&lt;/language&gt;&lt;/record&gt;&lt;/Cite&gt;&lt;/EndNote&gt;</w:instrText>
      </w:r>
      <w:r w:rsidR="00291A60">
        <w:fldChar w:fldCharType="separate"/>
      </w:r>
      <w:r w:rsidR="00DB47B1">
        <w:rPr>
          <w:noProof/>
        </w:rPr>
        <w:t>(103)</w:t>
      </w:r>
      <w:r w:rsidR="00291A60">
        <w:fldChar w:fldCharType="end"/>
      </w:r>
      <w:r w:rsidR="00862ECE">
        <w:t>.</w:t>
      </w:r>
      <w:r>
        <w:t xml:space="preserve"> </w:t>
      </w:r>
      <w:r w:rsidR="00862ECE">
        <w:t xml:space="preserve">Furthermore, ex vivo experiments have suggested that HRV can replicate more efficiently in human bronchial epithelium than </w:t>
      </w:r>
      <w:r>
        <w:t xml:space="preserve">in </w:t>
      </w:r>
      <w:r w:rsidR="00862ECE">
        <w:t>human nasal epithelium</w:t>
      </w:r>
      <w:r w:rsidR="00862ECE">
        <w:fldChar w:fldCharType="begin">
          <w:fldData xml:space="preserve">PEVuZE5vdGU+PENpdGU+PEF1dGhvcj5Mb3Blei1Tb3V6YTwvQXV0aG9yPjxZZWFyPjIwMDk8L1ll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</w:fldData>
        </w:fldChar>
      </w:r>
      <w:r w:rsidR="00DB47B1">
        <w:instrText xml:space="preserve"> ADDIN EN.CITE </w:instrText>
      </w:r>
      <w:r w:rsidR="00DB47B1">
        <w:fldChar w:fldCharType="begin">
          <w:fldData xml:space="preserve">PEVuZE5vdGU+PENpdGU+PEF1dGhvcj5Mb3Blei1Tb3V6YTwvQXV0aG9yPjxZZWFyPjIwMDk8L1ll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</w:fldData>
        </w:fldChar>
      </w:r>
      <w:r w:rsidR="00DB47B1">
        <w:instrText xml:space="preserve"> ADDIN EN.CITE.DATA </w:instrText>
      </w:r>
      <w:r w:rsidR="00DB47B1">
        <w:fldChar w:fldCharType="end"/>
      </w:r>
      <w:r w:rsidR="00862ECE">
        <w:fldChar w:fldCharType="separate"/>
      </w:r>
      <w:r w:rsidR="00DB47B1">
        <w:rPr>
          <w:noProof/>
        </w:rPr>
        <w:t>(104)</w:t>
      </w:r>
      <w:r w:rsidR="00862ECE">
        <w:fldChar w:fldCharType="end"/>
      </w:r>
      <w:r w:rsidR="00995A38">
        <w:t>. In addition, HRV infection in the lower respiratory epithelium and airway fluid in vivo can be readily demonstrated following experimental infection</w:t>
      </w:r>
      <w:r w:rsidR="00862ECE">
        <w:fldChar w:fldCharType="begin">
          <w:fldData xml:space="preserve">PEVuZE5vdGU+PENpdGU+PEF1dGhvcj5Nb3NzZXI8L0F1dGhvcj48WWVhcj4yMDA1PC9ZZWFyPjxS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=
</w:fldData>
        </w:fldChar>
      </w:r>
      <w:r w:rsidR="00DB47B1">
        <w:instrText xml:space="preserve"> ADDIN EN.CITE </w:instrText>
      </w:r>
      <w:r w:rsidR="00DB47B1">
        <w:fldChar w:fldCharType="begin">
          <w:fldData xml:space="preserve">PEVuZE5vdGU+PENpdGU+PEF1dGhvcj5Nb3NzZXI8L0F1dGhvcj48WWVhcj4yMDA1PC9ZZWFyPjxS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=
</w:fldData>
        </w:fldChar>
      </w:r>
      <w:r w:rsidR="00DB47B1">
        <w:instrText xml:space="preserve"> ADDIN EN.CITE.DATA </w:instrText>
      </w:r>
      <w:r w:rsidR="00DB47B1">
        <w:fldChar w:fldCharType="end"/>
      </w:r>
      <w:r w:rsidR="00862ECE">
        <w:fldChar w:fldCharType="separate"/>
      </w:r>
      <w:r w:rsidR="00DB47B1">
        <w:rPr>
          <w:noProof/>
        </w:rPr>
        <w:t>(105-107)</w:t>
      </w:r>
      <w:r w:rsidR="00862ECE">
        <w:fldChar w:fldCharType="end"/>
      </w:r>
      <w:r w:rsidR="00537BB2">
        <w:t>.</w:t>
      </w:r>
      <w:r>
        <w:t xml:space="preserve"> </w:t>
      </w:r>
      <w:r w:rsidR="00537BB2">
        <w:t xml:space="preserve">In the context of natural infection, sputum obtained without contamination from tracheal samples often has </w:t>
      </w:r>
      <w:r>
        <w:t xml:space="preserve">a </w:t>
      </w:r>
      <w:r w:rsidR="00537BB2">
        <w:t xml:space="preserve">greater amount of HRV than </w:t>
      </w:r>
      <w:r>
        <w:t xml:space="preserve">does sputum obtained from </w:t>
      </w:r>
      <w:r w:rsidR="00537BB2">
        <w:t>secretions from the upper respiratory tract</w:t>
      </w:r>
      <w:r w:rsidR="0051137D">
        <w:fldChar w:fldCharType="begin"/>
      </w:r>
      <w:r w:rsidR="00DB47B1">
        <w:instrText xml:space="preserve"> ADDIN EN.CITE &lt;EndNote&gt;&lt;Cite&gt;&lt;Author&gt;Simons&lt;/Author&gt;&lt;Year&gt;2005&lt;/Year&gt;&lt;RecNum&gt;1057&lt;/RecNum&gt;&lt;DisplayText&gt;(108)&lt;/DisplayText&gt;&lt;record&gt;&lt;rec-number&gt;1057&lt;/rec-number&gt;&lt;foreign-keys&gt;&lt;key app="EN" db-id="zsdsx9ttger9xmevdzjpasa35dsxxd9wz0pr" timestamp="1713871346" guid="b52ec02e-e5f4-4fe2-9cfb-955c7d85e09e"&gt;1057&lt;/key&gt;&lt;/foreign-keys&gt;&lt;ref-type name="Journal Article"&gt;17&lt;/ref-type&gt;&lt;contributors&gt;&lt;authors&gt;&lt;author&gt;Simons, E.&lt;/author&gt;&lt;author&gt;Schroth, M. K.&lt;/author&gt;&lt;author&gt;Gern, J. E.&lt;/author&gt;&lt;/authors&gt;&lt;/contributors&gt;&lt;auth-address&gt;Department of Pediatrics, The University of Wisconsin-Madison, WI, USA. esimons@medscape.com&lt;/auth-address&gt;&lt;titles&gt;&lt;title&gt;Analysis of tracheal secretions for rhinovirus during natural colds&lt;/title&gt;&lt;secondary-title&gt;Pediatr Allergy Immunol&lt;/secondary-title&gt;&lt;/titles&gt;&lt;periodical&gt;&lt;full-title&gt;Pediatr Allergy Immunol&lt;/full-title&gt;&lt;/periodical&gt;&lt;pages&gt;276-8&lt;/pages&gt;&lt;volume&gt;16&lt;/volume&gt;&lt;number&gt;3&lt;/number&gt;&lt;keywords&gt;&lt;keyword&gt;Adolescent&lt;/keyword&gt;&lt;keyword&gt;Child&lt;/keyword&gt;&lt;keyword&gt;Child, Preschool&lt;/keyword&gt;&lt;keyword&gt;Common Cold/*virology&lt;/keyword&gt;&lt;keyword&gt;Female&lt;/keyword&gt;&lt;keyword&gt;Humans&lt;/keyword&gt;&lt;keyword&gt;Infant&lt;/keyword&gt;&lt;keyword&gt;Male&lt;/keyword&gt;&lt;keyword&gt;Picornaviridae Infections/*virology&lt;/keyword&gt;&lt;keyword&gt;RNA, Viral/analysis/isolation &amp;amp; purification&lt;/keyword&gt;&lt;keyword&gt;Reverse Transcriptase Polymerase Chain Reaction&lt;/keyword&gt;&lt;keyword&gt;Rhinovirus/genetics/*isolation &amp;amp; purification&lt;/keyword&gt;&lt;keyword&gt;Trachea/*virology&lt;/keyword&gt;&lt;keyword&gt;Tracheostomy&lt;/keyword&gt;&lt;/keywords&gt;&lt;dates&gt;&lt;year&gt;2005&lt;/year&gt;&lt;pub-dates&gt;&lt;date&gt;May&lt;/date&gt;&lt;/pub-dates&gt;&lt;/dates&gt;&lt;isbn&gt;0905-6157 (Print)&amp;#xD;0905-6157&lt;/isbn&gt;&lt;accession-num&gt;15853960&lt;/accession-num&gt;&lt;urls&gt;&lt;/urls&gt;&lt;electronic-resource-num&gt;10.1111/j.1399-3038.2005.00246.x&lt;/electronic-resource-num&gt;&lt;remote-database-provider&gt;NLM&lt;/remote-database-provider&gt;&lt;language&gt;eng&lt;/language&gt;&lt;/record&gt;&lt;/Cite&gt;&lt;/EndNote&gt;</w:instrText>
      </w:r>
      <w:r w:rsidR="0051137D">
        <w:fldChar w:fldCharType="separate"/>
      </w:r>
      <w:r w:rsidR="00DB47B1">
        <w:rPr>
          <w:noProof/>
        </w:rPr>
        <w:t>(108)</w:t>
      </w:r>
      <w:r w:rsidR="0051137D">
        <w:fldChar w:fldCharType="end"/>
      </w:r>
      <w:r w:rsidR="00AD7EF8">
        <w:rPr>
          <w:rFonts w:cs="Times New Roman"/>
        </w:rPr>
        <w:t xml:space="preserve">. Finally, it has been demonstrated that </w:t>
      </w:r>
      <w:r>
        <w:rPr>
          <w:rFonts w:cs="Times New Roman"/>
        </w:rPr>
        <w:t>HRVs</w:t>
      </w:r>
      <w:r w:rsidR="00AD7EF8">
        <w:rPr>
          <w:rFonts w:cs="Times New Roman"/>
        </w:rPr>
        <w:t xml:space="preserve"> can migrate from the upper to the lower </w:t>
      </w:r>
      <w:r w:rsidR="00AD7EF8">
        <w:rPr>
          <w:rFonts w:cs="Times New Roman"/>
        </w:rPr>
        <w:lastRenderedPageBreak/>
        <w:t>respiratory tract</w:t>
      </w:r>
      <w:r w:rsidR="00AD7EF8">
        <w:rPr>
          <w:rFonts w:cs="Times New Roman"/>
        </w:rPr>
        <w:fldChar w:fldCharType="begin">
          <w:fldData xml:space="preserve">PEVuZE5vdGU+PENpdGU+PEF1dGhvcj5NYWtoc291czwvQXV0aG9yPjxZZWFyPjIwMjQ8L1llYXI+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</w:fldData>
        </w:fldChar>
      </w:r>
      <w:r w:rsidR="00DB47B1">
        <w:rPr>
          <w:rFonts w:cs="Times New Roman"/>
        </w:rPr>
        <w:instrText xml:space="preserve"> ADDIN EN.CITE </w:instrText>
      </w:r>
      <w:r w:rsidR="00DB47B1">
        <w:rPr>
          <w:rFonts w:cs="Times New Roman"/>
        </w:rPr>
        <w:fldChar w:fldCharType="begin">
          <w:fldData xml:space="preserve">PEVuZE5vdGU+PENpdGU+PEF1dGhvcj5NYWtoc291czwvQXV0aG9yPjxZZWFyPjIwMjQ8L1llYXI+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</w:fldData>
        </w:fldChar>
      </w:r>
      <w:r w:rsidR="00DB47B1">
        <w:rPr>
          <w:rFonts w:cs="Times New Roman"/>
        </w:rPr>
        <w:instrText xml:space="preserve"> ADDIN EN.CITE.DATA </w:instrText>
      </w:r>
      <w:r w:rsidR="00DB47B1">
        <w:rPr>
          <w:rFonts w:cs="Times New Roman"/>
        </w:rPr>
      </w:r>
      <w:r w:rsidR="00DB47B1">
        <w:rPr>
          <w:rFonts w:cs="Times New Roman"/>
        </w:rPr>
        <w:fldChar w:fldCharType="end"/>
      </w:r>
      <w:r w:rsidR="00AD7EF8">
        <w:rPr>
          <w:rFonts w:cs="Times New Roman"/>
        </w:rPr>
      </w:r>
      <w:r w:rsidR="00AD7EF8">
        <w:rPr>
          <w:rFonts w:cs="Times New Roman"/>
        </w:rPr>
        <w:fldChar w:fldCharType="separate"/>
      </w:r>
      <w:r w:rsidR="00DB47B1">
        <w:rPr>
          <w:rFonts w:cs="Times New Roman"/>
          <w:noProof/>
        </w:rPr>
        <w:t>(109)</w:t>
      </w:r>
      <w:r w:rsidR="00AD7EF8">
        <w:rPr>
          <w:rFonts w:cs="Times New Roman"/>
        </w:rPr>
        <w:fldChar w:fldCharType="end"/>
      </w:r>
      <w:r w:rsidR="009275A4">
        <w:rPr>
          <w:rFonts w:cs="Times New Roman"/>
        </w:rPr>
        <w:t xml:space="preserve">. </w:t>
      </w:r>
      <w:r>
        <w:rPr>
          <w:rFonts w:cs="Times New Roman"/>
        </w:rPr>
        <w:t>In support of</w:t>
      </w:r>
      <w:r w:rsidR="009275A4">
        <w:rPr>
          <w:rFonts w:cs="Times New Roman"/>
        </w:rPr>
        <w:t xml:space="preserve"> these observations</w:t>
      </w:r>
      <w:r>
        <w:rPr>
          <w:rFonts w:cs="Times New Roman"/>
        </w:rPr>
        <w:t>,</w:t>
      </w:r>
      <w:r w:rsidR="009275A4">
        <w:rPr>
          <w:rFonts w:cs="Times New Roman"/>
        </w:rPr>
        <w:t xml:space="preserve"> a wealth of studies </w:t>
      </w:r>
      <w:r>
        <w:rPr>
          <w:rFonts w:cs="Times New Roman"/>
        </w:rPr>
        <w:t>have confirmed</w:t>
      </w:r>
      <w:r w:rsidR="009275A4">
        <w:rPr>
          <w:rFonts w:cs="Times New Roman"/>
        </w:rPr>
        <w:t xml:space="preserve"> the commonality of HRV infection in adults </w:t>
      </w:r>
      <w:r>
        <w:rPr>
          <w:rFonts w:cs="Times New Roman"/>
        </w:rPr>
        <w:t>who present</w:t>
      </w:r>
      <w:r w:rsidR="009275A4">
        <w:rPr>
          <w:rFonts w:cs="Times New Roman"/>
        </w:rPr>
        <w:t xml:space="preserve"> with lower respiratory </w:t>
      </w:r>
      <w:r>
        <w:rPr>
          <w:rFonts w:cs="Times New Roman"/>
        </w:rPr>
        <w:t>syndrome</w:t>
      </w:r>
      <w:r w:rsidR="00252FFC">
        <w:rPr>
          <w:rFonts w:cs="Times New Roman"/>
        </w:rPr>
        <w:t>s</w:t>
      </w:r>
      <w:r w:rsidR="009275A4">
        <w:rPr>
          <w:rFonts w:cs="Times New Roman"/>
        </w:rPr>
        <w:t>, which we discuss below.</w:t>
      </w:r>
    </w:p>
    <w:p w14:paraId="3C74F8B2" w14:textId="5BE3D88D" w:rsidR="00E77334" w:rsidRDefault="001A64D1" w:rsidP="00AC09F2">
      <w:pPr>
        <w:pStyle w:val="Heading4"/>
      </w:pPr>
      <w:r>
        <w:t>HRV in adults with Lower Respiratory Infection (LRI)</w:t>
      </w:r>
    </w:p>
    <w:p w14:paraId="0E1C9136" w14:textId="6C74AC4E" w:rsidR="00A71345" w:rsidRDefault="000C6F4C" w:rsidP="006D7CCB">
      <w:pPr>
        <w:spacing w:line="480" w:lineRule="auto"/>
        <w:jc w:val="both"/>
      </w:pPr>
      <w:r>
        <w:t>CAP is associated with a massive healthcare burden. In the USA, 650 per 100 000 people are hospitalised with CAP every year, with an associated 100,000 deaths</w:t>
      </w:r>
      <w:r>
        <w:fldChar w:fldCharType="begin">
          <w:fldData xml:space="preserve">PEVuZE5vdGU+PENpdGU+PEF1dGhvcj5SYW1pcmV6PC9BdXRob3I+PFllYXI+MjAxNzwvWWVhcj48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</w:fldData>
        </w:fldChar>
      </w:r>
      <w:r w:rsidR="00DB47B1">
        <w:instrText xml:space="preserve"> ADDIN EN.CITE </w:instrText>
      </w:r>
      <w:r w:rsidR="00DB47B1">
        <w:fldChar w:fldCharType="begin">
          <w:fldData xml:space="preserve">PEVuZE5vdGU+PENpdGU+PEF1dGhvcj5SYW1pcmV6PC9BdXRob3I+PFllYXI+MjAxNzwvWWVhcj48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</w:fldData>
        </w:fldChar>
      </w:r>
      <w:r w:rsidR="00DB47B1">
        <w:instrText xml:space="preserve"> ADDIN EN.CITE.DATA </w:instrText>
      </w:r>
      <w:r w:rsidR="00DB47B1">
        <w:fldChar w:fldCharType="end"/>
      </w:r>
      <w:r>
        <w:fldChar w:fldCharType="separate"/>
      </w:r>
      <w:r w:rsidR="00DB47B1">
        <w:rPr>
          <w:noProof/>
        </w:rPr>
        <w:t>(110)</w:t>
      </w:r>
      <w:r>
        <w:fldChar w:fldCharType="end"/>
      </w:r>
      <w:r w:rsidR="00494B1A">
        <w:t>. Viruses are implicated in 30-40% of CAP in adults</w:t>
      </w:r>
      <w:r w:rsidR="00494B1A">
        <w:fldChar w:fldCharType="begin">
          <w:fldData xml:space="preserve">PEVuZE5vdGU+PENpdGU+PEF1dGhvcj5BbGltaTwvQXV0aG9yPjxZZWFyPjIwMTc8L1llYXI+PFJl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</w:fldData>
        </w:fldChar>
      </w:r>
      <w:r w:rsidR="00DB47B1">
        <w:instrText xml:space="preserve"> ADDIN EN.CITE </w:instrText>
      </w:r>
      <w:r w:rsidR="00DB47B1">
        <w:fldChar w:fldCharType="begin">
          <w:fldData xml:space="preserve">PEVuZE5vdGU+PENpdGU+PEF1dGhvcj5BbGltaTwvQXV0aG9yPjxZZWFyPjIwMTc8L1llYXI+PFJl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</w:fldData>
        </w:fldChar>
      </w:r>
      <w:r w:rsidR="00DB47B1">
        <w:instrText xml:space="preserve"> ADDIN EN.CITE.DATA </w:instrText>
      </w:r>
      <w:r w:rsidR="00DB47B1">
        <w:fldChar w:fldCharType="end"/>
      </w:r>
      <w:r w:rsidR="00494B1A">
        <w:fldChar w:fldCharType="separate"/>
      </w:r>
      <w:r w:rsidR="00DB47B1">
        <w:rPr>
          <w:noProof/>
        </w:rPr>
        <w:t>(111-113)</w:t>
      </w:r>
      <w:r w:rsidR="00494B1A">
        <w:fldChar w:fldCharType="end"/>
      </w:r>
      <w:r w:rsidR="008250C0">
        <w:t>. Historically</w:t>
      </w:r>
      <w:r>
        <w:t>,</w:t>
      </w:r>
      <w:r w:rsidR="008250C0">
        <w:t xml:space="preserve"> the role of viruses in LRIs</w:t>
      </w:r>
      <w:r>
        <w:t>,</w:t>
      </w:r>
      <w:r w:rsidR="008250C0">
        <w:t xml:space="preserve"> including CAP</w:t>
      </w:r>
      <w:r>
        <w:t>,</w:t>
      </w:r>
      <w:r w:rsidR="008250C0">
        <w:t xml:space="preserve"> has </w:t>
      </w:r>
      <w:proofErr w:type="gramStart"/>
      <w:r w:rsidR="008250C0">
        <w:t>generally been</w:t>
      </w:r>
      <w:proofErr w:type="gramEnd"/>
      <w:r w:rsidR="008250C0">
        <w:t xml:space="preserve"> underappreciated due to previous reliance on less sensitive technologies.</w:t>
      </w:r>
    </w:p>
    <w:p w14:paraId="430867D3" w14:textId="5746916E" w:rsidR="004674AE" w:rsidRDefault="00B2131F" w:rsidP="006D7CCB">
      <w:pPr>
        <w:spacing w:line="480" w:lineRule="auto"/>
        <w:jc w:val="both"/>
      </w:pPr>
      <w:r>
        <w:t>For example, Templeton et al demonstrated that polymerase chain reaction (PCR) was more sensitive than traditional culture/serology for the detection of respiratory viruses in a cohort of adults with CAP, where HRV was the most commonly identified viral pathogen</w:t>
      </w:r>
      <w:r>
        <w:fldChar w:fldCharType="begin"/>
      </w:r>
      <w:r w:rsidR="00DB47B1">
        <w:instrText xml:space="preserve"> ADDIN EN.CITE &lt;EndNote&gt;&lt;Cite&gt;&lt;Author&gt;Templeton&lt;/Author&gt;&lt;Year&gt;2005&lt;/Year&gt;&lt;RecNum&gt;10&lt;/RecNum&gt;&lt;DisplayText&gt;(114)&lt;/DisplayText&gt;&lt;record&gt;&lt;rec-number&gt;10&lt;/rec-number&gt;&lt;foreign-keys&gt;&lt;key app="EN" db-id="zsdsx9ttger9xmevdzjpasa35dsxxd9wz0pr" timestamp="1694984476" guid="214ab1a8-a1d0-40fc-bbaf-d116a4561b58"&gt;10&lt;/key&gt;&lt;/foreign-keys&gt;&lt;ref-type name="Journal Article"&gt;17&lt;/ref-type&gt;&lt;contributors&gt;&lt;authors&gt;&lt;author&gt;Templeton, K. E.&lt;/author&gt;&lt;author&gt;Scheltinga, S. A.&lt;/author&gt;&lt;author&gt;van den Eeden, W. C.&lt;/author&gt;&lt;author&gt;Graffelman, A. W.&lt;/author&gt;&lt;author&gt;van den Broek, P. J.&lt;/author&gt;&lt;author&gt;Claas, E. C.&lt;/author&gt;&lt;/authors&gt;&lt;/contributors&gt;&lt;auth-address&gt;Department of Medical Microbiology, Leiden University Medical Center, Leiden, The Netherlands.&lt;/auth-address&gt;&lt;titles&gt;&lt;title&gt;Improved diagnosis of the etiology of community-acquired pneumonia with real-time polymerase chain reaction&lt;/title&gt;&lt;secondary-title&gt;Clin Infect Dis&lt;/secondary-title&gt;&lt;/titles&gt;&lt;periodical&gt;&lt;full-title&gt;Clin Infect Dis&lt;/full-title&gt;&lt;/periodical&gt;&lt;pages&gt;345-51&lt;/pages&gt;&lt;volume&gt;41&lt;/volume&gt;&lt;number&gt;3&lt;/number&gt;&lt;edition&gt;20050622&lt;/edition&gt;&lt;keywords&gt;&lt;keyword&gt;Adolescent&lt;/keyword&gt;&lt;keyword&gt;Adult&lt;/keyword&gt;&lt;keyword&gt;Aging&lt;/keyword&gt;&lt;keyword&gt;Community-Acquired Infections/*diagnosis/epidemiology/*microbiology&lt;/keyword&gt;&lt;keyword&gt;Female&lt;/keyword&gt;&lt;keyword&gt;Humans&lt;/keyword&gt;&lt;keyword&gt;Male&lt;/keyword&gt;&lt;keyword&gt;Middle Aged&lt;/keyword&gt;&lt;keyword&gt;Netherlands/epidemiology&lt;/keyword&gt;&lt;keyword&gt;Pneumonia/*diagnosis/epidemiology/*microbiology&lt;/keyword&gt;&lt;keyword&gt;Polymerase Chain Reaction/*methods&lt;/keyword&gt;&lt;keyword&gt;Risk Factors&lt;/keyword&gt;&lt;/keywords&gt;&lt;dates&gt;&lt;year&gt;2005&lt;/year&gt;&lt;pub-dates&gt;&lt;date&gt;Aug 1&lt;/date&gt;&lt;/pub-dates&gt;&lt;/dates&gt;&lt;isbn&gt;1058-4838 (Print)&amp;#xD;1058-4838&lt;/isbn&gt;&lt;accession-num&gt;16007532&lt;/accession-num&gt;&lt;urls&gt;&lt;related-urls&gt;&lt;url&gt;https://www.ncbi.nlm.nih.gov/pmc/articles/PMC7107904/pdf/41-3-345.pdf&lt;/url&gt;&lt;/related-urls&gt;&lt;/urls&gt;&lt;custom2&gt;PMC7107904&lt;/custom2&gt;&lt;electronic-resource-num&gt;10.1086/431588&lt;/electronic-resource-num&gt;&lt;remote-database-provider&gt;NLM&lt;/remote-database-provider&gt;&lt;language&gt;eng&lt;/language&gt;&lt;/record&gt;&lt;/Cite&gt;&lt;/EndNote&gt;</w:instrText>
      </w:r>
      <w:r>
        <w:fldChar w:fldCharType="separate"/>
      </w:r>
      <w:r w:rsidR="00DB47B1">
        <w:rPr>
          <w:noProof/>
        </w:rPr>
        <w:t>(114)</w:t>
      </w:r>
      <w:r>
        <w:fldChar w:fldCharType="end"/>
      </w:r>
      <w:r w:rsidR="002661B2">
        <w:rPr>
          <w:rFonts w:cstheme="minorHAnsi"/>
        </w:rPr>
        <w:t xml:space="preserve">. </w:t>
      </w:r>
      <w:r>
        <w:rPr>
          <w:rFonts w:cs="Aptos"/>
        </w:rPr>
        <w:t>Furthermore,</w:t>
      </w:r>
      <w:r w:rsidR="002661B2">
        <w:rPr>
          <w:rFonts w:cstheme="minorHAnsi"/>
        </w:rPr>
        <w:t xml:space="preserve"> Alimi et al</w:t>
      </w:r>
      <w:r>
        <w:rPr>
          <w:rFonts w:cs="Aptos"/>
        </w:rPr>
        <w:t>.</w:t>
      </w:r>
      <w:r w:rsidR="002661B2">
        <w:rPr>
          <w:rFonts w:cstheme="minorHAnsi"/>
        </w:rPr>
        <w:t xml:space="preserve"> performed a meta-analysis of 21 European studies of adults with CAP</w:t>
      </w:r>
      <w:r w:rsidR="007B1FAF">
        <w:rPr>
          <w:rFonts w:cstheme="minorHAnsi"/>
        </w:rPr>
        <w:fldChar w:fldCharType="begin">
          <w:fldData xml:space="preserve">PEVuZE5vdGU+PENpdGU+PEF1dGhvcj5BbGltaTwvQXV0aG9yPjxZZWFyPjIwMTc8L1llYXI+PFJl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=
</w:fldData>
        </w:fldChar>
      </w:r>
      <w:r w:rsidR="00DB47B1">
        <w:rPr>
          <w:rFonts w:cstheme="minorHAnsi"/>
        </w:rPr>
        <w:instrText xml:space="preserve"> ADDIN EN.CITE </w:instrText>
      </w:r>
      <w:r w:rsidR="00DB47B1">
        <w:rPr>
          <w:rFonts w:cstheme="minorHAnsi"/>
        </w:rPr>
        <w:fldChar w:fldCharType="begin">
          <w:fldData xml:space="preserve">PEVuZE5vdGU+PENpdGU+PEF1dGhvcj5BbGltaTwvQXV0aG9yPjxZZWFyPjIwMTc8L1llYXI+PFJl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=
</w:fldData>
        </w:fldChar>
      </w:r>
      <w:r w:rsidR="00DB47B1">
        <w:rPr>
          <w:rFonts w:cstheme="minorHAnsi"/>
        </w:rPr>
        <w:instrText xml:space="preserve"> ADDIN EN.CITE.DATA </w:instrText>
      </w:r>
      <w:r w:rsidR="00DB47B1">
        <w:rPr>
          <w:rFonts w:cstheme="minorHAnsi"/>
        </w:rPr>
      </w:r>
      <w:r w:rsidR="00DB47B1">
        <w:rPr>
          <w:rFonts w:cstheme="minorHAnsi"/>
        </w:rPr>
        <w:fldChar w:fldCharType="end"/>
      </w:r>
      <w:r w:rsidR="007B1FAF">
        <w:rPr>
          <w:rFonts w:cstheme="minorHAnsi"/>
        </w:rPr>
      </w:r>
      <w:r w:rsidR="007B1FAF">
        <w:rPr>
          <w:rFonts w:cstheme="minorHAnsi"/>
        </w:rPr>
        <w:fldChar w:fldCharType="separate"/>
      </w:r>
      <w:r w:rsidR="00DB47B1">
        <w:rPr>
          <w:rFonts w:cstheme="minorHAnsi"/>
          <w:noProof/>
        </w:rPr>
        <w:t>(111)</w:t>
      </w:r>
      <w:r w:rsidR="007B1FAF">
        <w:rPr>
          <w:rFonts w:cstheme="minorHAnsi"/>
        </w:rPr>
        <w:fldChar w:fldCharType="end"/>
      </w:r>
      <w:r w:rsidR="008B3F7D">
        <w:rPr>
          <w:rFonts w:cstheme="minorHAnsi"/>
        </w:rPr>
        <w:t xml:space="preserve">. The proportion of adults with CAP with viral </w:t>
      </w:r>
      <w:r>
        <w:rPr>
          <w:rFonts w:cs="Aptos"/>
        </w:rPr>
        <w:t>pathogens</w:t>
      </w:r>
      <w:r w:rsidR="008B3F7D">
        <w:rPr>
          <w:rFonts w:cstheme="minorHAnsi"/>
        </w:rPr>
        <w:t xml:space="preserve"> was 22%</w:t>
      </w:r>
      <w:r>
        <w:rPr>
          <w:rFonts w:cs="Aptos"/>
        </w:rPr>
        <w:t>,</w:t>
      </w:r>
      <w:r w:rsidR="008B3F7D">
        <w:rPr>
          <w:rFonts w:cstheme="minorHAnsi"/>
        </w:rPr>
        <w:t xml:space="preserve"> but this </w:t>
      </w:r>
      <w:r>
        <w:rPr>
          <w:rFonts w:cs="Aptos"/>
        </w:rPr>
        <w:t xml:space="preserve">percentage </w:t>
      </w:r>
      <w:r w:rsidR="008B3F7D">
        <w:rPr>
          <w:rFonts w:cstheme="minorHAnsi"/>
        </w:rPr>
        <w:t>increased to 29.0% in studies where PCR was used</w:t>
      </w:r>
      <w:r w:rsidR="00065C7A">
        <w:rPr>
          <w:rFonts w:cstheme="minorHAnsi"/>
        </w:rPr>
        <w:fldChar w:fldCharType="begin">
          <w:fldData xml:space="preserve">PEVuZE5vdGU+PENpdGU+PEF1dGhvcj5BbGltaTwvQXV0aG9yPjxZZWFyPjIwMTc8L1llYXI+PFJl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=
</w:fldData>
        </w:fldChar>
      </w:r>
      <w:r w:rsidR="00DB47B1">
        <w:rPr>
          <w:rFonts w:cstheme="minorHAnsi"/>
        </w:rPr>
        <w:instrText xml:space="preserve"> ADDIN EN.CITE </w:instrText>
      </w:r>
      <w:r w:rsidR="00DB47B1">
        <w:rPr>
          <w:rFonts w:cstheme="minorHAnsi"/>
        </w:rPr>
        <w:fldChar w:fldCharType="begin">
          <w:fldData xml:space="preserve">PEVuZE5vdGU+PENpdGU+PEF1dGhvcj5BbGltaTwvQXV0aG9yPjxZZWFyPjIwMTc8L1llYXI+PFJl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=
</w:fldData>
        </w:fldChar>
      </w:r>
      <w:r w:rsidR="00DB47B1">
        <w:rPr>
          <w:rFonts w:cstheme="minorHAnsi"/>
        </w:rPr>
        <w:instrText xml:space="preserve"> ADDIN EN.CITE.DATA </w:instrText>
      </w:r>
      <w:r w:rsidR="00DB47B1">
        <w:rPr>
          <w:rFonts w:cstheme="minorHAnsi"/>
        </w:rPr>
      </w:r>
      <w:r w:rsidR="00DB47B1">
        <w:rPr>
          <w:rFonts w:cstheme="minorHAnsi"/>
        </w:rPr>
        <w:fldChar w:fldCharType="end"/>
      </w:r>
      <w:r w:rsidR="00065C7A">
        <w:rPr>
          <w:rFonts w:cstheme="minorHAnsi"/>
        </w:rPr>
      </w:r>
      <w:r w:rsidR="00065C7A">
        <w:rPr>
          <w:rFonts w:cstheme="minorHAnsi"/>
        </w:rPr>
        <w:fldChar w:fldCharType="separate"/>
      </w:r>
      <w:r w:rsidR="00DB47B1">
        <w:rPr>
          <w:rFonts w:cstheme="minorHAnsi"/>
          <w:noProof/>
        </w:rPr>
        <w:t>(111)</w:t>
      </w:r>
      <w:r w:rsidR="00065C7A">
        <w:rPr>
          <w:rFonts w:cstheme="minorHAnsi"/>
        </w:rPr>
        <w:fldChar w:fldCharType="end"/>
      </w:r>
      <w:r w:rsidR="00824242">
        <w:rPr>
          <w:rFonts w:cstheme="minorHAnsi"/>
        </w:rPr>
        <w:t xml:space="preserve">. </w:t>
      </w:r>
      <w:r>
        <w:rPr>
          <w:rFonts w:cs="Aptos"/>
        </w:rPr>
        <w:t>As expected</w:t>
      </w:r>
      <w:r w:rsidR="00824242">
        <w:rPr>
          <w:rFonts w:cstheme="minorHAnsi"/>
        </w:rPr>
        <w:t xml:space="preserve">, studies after 2010 had higher proportions of </w:t>
      </w:r>
      <w:r>
        <w:rPr>
          <w:rFonts w:cs="Aptos"/>
        </w:rPr>
        <w:t xml:space="preserve">patients with </w:t>
      </w:r>
      <w:r w:rsidR="00824242">
        <w:rPr>
          <w:rFonts w:cstheme="minorHAnsi"/>
        </w:rPr>
        <w:t xml:space="preserve">detectable respiratory viruses. HRV was second only to influenza among </w:t>
      </w:r>
      <w:r>
        <w:rPr>
          <w:rFonts w:cs="Aptos"/>
        </w:rPr>
        <w:t xml:space="preserve">the </w:t>
      </w:r>
      <w:r w:rsidR="00824242">
        <w:rPr>
          <w:rFonts w:cstheme="minorHAnsi"/>
        </w:rPr>
        <w:t xml:space="preserve">detected viral pathogens. Influenza virus was detected in 9% of adults with CAP, followed by HRV at 5% </w:t>
      </w:r>
      <w:r w:rsidR="00824242">
        <w:rPr>
          <w:rFonts w:cstheme="minorHAnsi"/>
        </w:rPr>
        <w:fldChar w:fldCharType="begin">
          <w:fldData xml:space="preserve">PEVuZE5vdGU+PENpdGU+PEF1dGhvcj5BbGltaTwvQXV0aG9yPjxZZWFyPjIwMTc8L1llYXI+PFJl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=
</w:fldData>
        </w:fldChar>
      </w:r>
      <w:r w:rsidR="00DB47B1">
        <w:rPr>
          <w:rFonts w:cstheme="minorHAnsi"/>
        </w:rPr>
        <w:instrText xml:space="preserve"> ADDIN EN.CITE </w:instrText>
      </w:r>
      <w:r w:rsidR="00DB47B1">
        <w:rPr>
          <w:rFonts w:cstheme="minorHAnsi"/>
        </w:rPr>
        <w:fldChar w:fldCharType="begin">
          <w:fldData xml:space="preserve">PEVuZE5vdGU+PENpdGU+PEF1dGhvcj5BbGltaTwvQXV0aG9yPjxZZWFyPjIwMTc8L1llYXI+PFJl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=
</w:fldData>
        </w:fldChar>
      </w:r>
      <w:r w:rsidR="00DB47B1">
        <w:rPr>
          <w:rFonts w:cstheme="minorHAnsi"/>
        </w:rPr>
        <w:instrText xml:space="preserve"> ADDIN EN.CITE.DATA </w:instrText>
      </w:r>
      <w:r w:rsidR="00DB47B1">
        <w:rPr>
          <w:rFonts w:cstheme="minorHAnsi"/>
        </w:rPr>
      </w:r>
      <w:r w:rsidR="00DB47B1">
        <w:rPr>
          <w:rFonts w:cstheme="minorHAnsi"/>
        </w:rPr>
        <w:fldChar w:fldCharType="end"/>
      </w:r>
      <w:r w:rsidR="00824242">
        <w:rPr>
          <w:rFonts w:cstheme="minorHAnsi"/>
        </w:rPr>
      </w:r>
      <w:r w:rsidR="00824242">
        <w:rPr>
          <w:rFonts w:cstheme="minorHAnsi"/>
        </w:rPr>
        <w:fldChar w:fldCharType="separate"/>
      </w:r>
      <w:r w:rsidR="00DB47B1">
        <w:rPr>
          <w:rFonts w:cstheme="minorHAnsi"/>
          <w:noProof/>
        </w:rPr>
        <w:t>(111)</w:t>
      </w:r>
      <w:r w:rsidR="00824242">
        <w:rPr>
          <w:rFonts w:cstheme="minorHAnsi"/>
        </w:rPr>
        <w:fldChar w:fldCharType="end"/>
      </w:r>
      <w:r w:rsidR="00065C7A">
        <w:t>.</w:t>
      </w:r>
      <w:r>
        <w:t xml:space="preserve"> </w:t>
      </w:r>
      <w:r w:rsidR="00065C7A">
        <w:t xml:space="preserve">Several </w:t>
      </w:r>
      <w:r>
        <w:t>meta-analyses</w:t>
      </w:r>
      <w:r w:rsidR="00065C7A">
        <w:t xml:space="preserve"> prior to the SARS-CoV-2 pandemic also identified HRV as the first or second most common </w:t>
      </w:r>
      <w:r>
        <w:t>virus</w:t>
      </w:r>
      <w:r w:rsidR="00065C7A">
        <w:t xml:space="preserve"> detected in adults with CAP along with influenza despite HRV being tested for less frequently</w:t>
      </w:r>
      <w:r w:rsidR="00065C7A">
        <w:fldChar w:fldCharType="begin">
          <w:fldData xml:space="preserve">PEVuZE5vdGU+PENpdGU+PEF1dGhvcj5BbGltaTwvQXV0aG9yPjxZZWFyPjIwMTc8L1llYXI+PFJl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</w:fldData>
        </w:fldChar>
      </w:r>
      <w:r w:rsidR="00DB47B1">
        <w:instrText xml:space="preserve"> ADDIN EN.CITE </w:instrText>
      </w:r>
      <w:r w:rsidR="00DB47B1">
        <w:fldChar w:fldCharType="begin">
          <w:fldData xml:space="preserve">PEVuZE5vdGU+PENpdGU+PEF1dGhvcj5BbGltaTwvQXV0aG9yPjxZZWFyPjIwMTc8L1llYXI+PFJl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</w:fldData>
        </w:fldChar>
      </w:r>
      <w:r w:rsidR="00DB47B1">
        <w:instrText xml:space="preserve"> ADDIN EN.CITE.DATA </w:instrText>
      </w:r>
      <w:r w:rsidR="00DB47B1">
        <w:fldChar w:fldCharType="end"/>
      </w:r>
      <w:r w:rsidR="00065C7A">
        <w:fldChar w:fldCharType="separate"/>
      </w:r>
      <w:r w:rsidR="00DB47B1">
        <w:rPr>
          <w:noProof/>
        </w:rPr>
        <w:t>(111, 115, 116)</w:t>
      </w:r>
      <w:r w:rsidR="00065C7A">
        <w:fldChar w:fldCharType="end"/>
      </w:r>
      <w:r w:rsidR="00065C7A">
        <w:t>.</w:t>
      </w:r>
      <w:r>
        <w:t xml:space="preserve"> </w:t>
      </w:r>
      <w:r w:rsidR="00065C7A">
        <w:t xml:space="preserve">These </w:t>
      </w:r>
      <w:r>
        <w:t>meta-analyses revealed</w:t>
      </w:r>
      <w:r w:rsidR="00065C7A">
        <w:t xml:space="preserve"> HRV in 5-9% of </w:t>
      </w:r>
      <w:r>
        <w:t>adults with CAP</w:t>
      </w:r>
      <w:r w:rsidR="00065C7A">
        <w:t>, but the true impact is likely underestimated</w:t>
      </w:r>
      <w:r w:rsidR="00065C7A">
        <w:fldChar w:fldCharType="begin">
          <w:fldData xml:space="preserve">PEVuZE5vdGU+PENpdGU+PEF1dGhvcj5BbGltaTwvQXV0aG9yPjxZZWFyPjIwMTc8L1llYXI+PFJl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</w:fldData>
        </w:fldChar>
      </w:r>
      <w:r w:rsidR="00DB47B1">
        <w:instrText xml:space="preserve"> ADDIN EN.CITE </w:instrText>
      </w:r>
      <w:r w:rsidR="00DB47B1">
        <w:fldChar w:fldCharType="begin">
          <w:fldData xml:space="preserve">PEVuZE5vdGU+PENpdGU+PEF1dGhvcj5BbGltaTwvQXV0aG9yPjxZZWFyPjIwMTc8L1llYXI+PFJl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</w:fldData>
        </w:fldChar>
      </w:r>
      <w:r w:rsidR="00DB47B1">
        <w:instrText xml:space="preserve"> ADDIN EN.CITE.DATA </w:instrText>
      </w:r>
      <w:r w:rsidR="00DB47B1">
        <w:fldChar w:fldCharType="end"/>
      </w:r>
      <w:r w:rsidR="00065C7A">
        <w:fldChar w:fldCharType="separate"/>
      </w:r>
      <w:r w:rsidR="00DB47B1">
        <w:rPr>
          <w:noProof/>
        </w:rPr>
        <w:t>(111, 115, 116)</w:t>
      </w:r>
      <w:r w:rsidR="00065C7A">
        <w:fldChar w:fldCharType="end"/>
      </w:r>
      <w:r w:rsidR="00065C7A">
        <w:t>.</w:t>
      </w:r>
    </w:p>
    <w:p w14:paraId="03334F54" w14:textId="48D4DDF9" w:rsidR="00783456" w:rsidRDefault="00065C7A" w:rsidP="00C32877">
      <w:pPr>
        <w:spacing w:line="480" w:lineRule="auto"/>
        <w:jc w:val="both"/>
      </w:pPr>
      <w:r>
        <w:t xml:space="preserve">It was often previously assumed that HRV pneumonia was </w:t>
      </w:r>
      <w:proofErr w:type="gramStart"/>
      <w:r>
        <w:t>largely associated</w:t>
      </w:r>
      <w:proofErr w:type="gramEnd"/>
      <w:r>
        <w:t xml:space="preserve"> with immunocompromised states</w:t>
      </w:r>
      <w:r>
        <w:fldChar w:fldCharType="begin">
          <w:fldData xml:space="preserve">PEVuZE5vdGU+PENpdGU+PEF1dGhvcj5Jc29uPC9BdXRob3I+PFllYXI+MjAwMzwvWWVhcj48UmVj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151DA8">
        <w:instrText xml:space="preserve"> ADDIN EN.CITE </w:instrText>
      </w:r>
      <w:r w:rsidR="00151DA8">
        <w:fldChar w:fldCharType="begin">
          <w:fldData xml:space="preserve">PEVuZE5vdGU+PENpdGU+PEF1dGhvcj5Jc29uPC9BdXRob3I+PFllYXI+MjAwMzwvWWVhcj48UmVj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151DA8">
        <w:instrText xml:space="preserve"> ADDIN EN.CITE.DATA </w:instrText>
      </w:r>
      <w:r w:rsidR="00000000">
        <w:fldChar w:fldCharType="separate"/>
      </w:r>
      <w:r w:rsidR="00151DA8">
        <w:fldChar w:fldCharType="end"/>
      </w:r>
      <w:r>
        <w:fldChar w:fldCharType="separate"/>
      </w:r>
      <w:r w:rsidR="00151DA8">
        <w:rPr>
          <w:noProof/>
        </w:rPr>
        <w:t>(117, 118)</w:t>
      </w:r>
      <w:r>
        <w:fldChar w:fldCharType="end"/>
      </w:r>
      <w:r w:rsidR="00C51411">
        <w:t>. However, the EPIC study, a multicentre prospective US surveillance study for CAP in immunocompetent adults, found respiratory viruses to be the most common pathogen detected</w:t>
      </w:r>
      <w:r>
        <w:fldChar w:fldCharType="begin">
          <w:fldData xml:space="preserve">PEVuZE5vdGU+PENpdGU+PEF1dGhvcj5KYWluPC9BdXRob3I+PFllYXI+MjAxNTwvWWVhcj48UmVj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</w:fldData>
        </w:fldChar>
      </w:r>
      <w:r w:rsidR="00DB47B1">
        <w:instrText xml:space="preserve"> ADDIN EN.CITE </w:instrText>
      </w:r>
      <w:r w:rsidR="00DB47B1">
        <w:fldChar w:fldCharType="begin">
          <w:fldData xml:space="preserve">PEVuZE5vdGU+PENpdGU+PEF1dGhvcj5KYWluPC9BdXRob3I+PFllYXI+MjAxNTwvWWVhcj48UmVj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</w:fldData>
        </w:fldChar>
      </w:r>
      <w:r w:rsidR="00DB47B1">
        <w:instrText xml:space="preserve"> ADDIN EN.CITE.DATA </w:instrText>
      </w:r>
      <w:r w:rsidR="00DB47B1">
        <w:fldChar w:fldCharType="end"/>
      </w:r>
      <w:r>
        <w:fldChar w:fldCharType="separate"/>
      </w:r>
      <w:r w:rsidR="00DB47B1">
        <w:rPr>
          <w:noProof/>
        </w:rPr>
        <w:t>(113)</w:t>
      </w:r>
      <w:r>
        <w:fldChar w:fldCharType="end"/>
      </w:r>
      <w:r>
        <w:t>. Patients were tested systematically for bacterial and viral pathogens, and among 2259 adults with CAP, viruses were found in 23% of adults, with HRV being the most frequently identified pathogen being found in 9% of cases of CAP</w:t>
      </w:r>
      <w:r>
        <w:fldChar w:fldCharType="begin">
          <w:fldData xml:space="preserve">PEVuZE5vdGU+PENpdGU+PEF1dGhvcj5KYWluPC9BdXRob3I+PFllYXI+MjAxNTwvWWVhcj48UmVj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</w:fldData>
        </w:fldChar>
      </w:r>
      <w:r w:rsidR="00DB47B1">
        <w:instrText xml:space="preserve"> ADDIN EN.CITE </w:instrText>
      </w:r>
      <w:r w:rsidR="00DB47B1">
        <w:fldChar w:fldCharType="begin">
          <w:fldData xml:space="preserve">PEVuZE5vdGU+PENpdGU+PEF1dGhvcj5KYWluPC9BdXRob3I+PFllYXI+MjAxNTwvWWVhcj48UmVj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</w:fldData>
        </w:fldChar>
      </w:r>
      <w:r w:rsidR="00DB47B1">
        <w:instrText xml:space="preserve"> ADDIN EN.CITE.DATA </w:instrText>
      </w:r>
      <w:r w:rsidR="00DB47B1">
        <w:fldChar w:fldCharType="end"/>
      </w:r>
      <w:r>
        <w:fldChar w:fldCharType="separate"/>
      </w:r>
      <w:r w:rsidR="00DB47B1">
        <w:rPr>
          <w:noProof/>
        </w:rPr>
        <w:t>(113)</w:t>
      </w:r>
      <w:r>
        <w:fldChar w:fldCharType="end"/>
      </w:r>
      <w:r>
        <w:t xml:space="preserve">. Similarly, a multicentre </w:t>
      </w:r>
      <w:r>
        <w:lastRenderedPageBreak/>
        <w:t>prospective cohort study of adults with CAP in China from 2014–2019 also detected HRV in 9% of cases</w:t>
      </w:r>
      <w:r>
        <w:fldChar w:fldCharType="begin">
          <w:fldData xml:space="preserve">PEVuZE5vdGU+PENpdGU+PEF1dGhvcj5aaGFuZzwvQXV0aG9yPjxZZWFyPjIwMjM8L1llYXI+PFJl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</w:fldData>
        </w:fldChar>
      </w:r>
      <w:r w:rsidR="00151DA8">
        <w:instrText xml:space="preserve"> ADDIN EN.CITE </w:instrText>
      </w:r>
      <w:r w:rsidR="00151DA8">
        <w:fldChar w:fldCharType="begin">
          <w:fldData xml:space="preserve">PEVuZE5vdGU+PENpdGU+PEF1dGhvcj5aaGFuZzwvQXV0aG9yPjxZZWFyPjIwMjM8L1llYXI+PFJl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</w:fldData>
        </w:fldChar>
      </w:r>
      <w:r w:rsidR="00151DA8">
        <w:instrText xml:space="preserve"> ADDIN EN.CITE.DATA </w:instrText>
      </w:r>
      <w:r w:rsidR="00000000">
        <w:fldChar w:fldCharType="separate"/>
      </w:r>
      <w:r w:rsidR="00151DA8">
        <w:fldChar w:fldCharType="end"/>
      </w:r>
      <w:r>
        <w:fldChar w:fldCharType="separate"/>
      </w:r>
      <w:r w:rsidR="00151DA8">
        <w:rPr>
          <w:noProof/>
        </w:rPr>
        <w:t>(119)</w:t>
      </w:r>
      <w:r>
        <w:fldChar w:fldCharType="end"/>
      </w:r>
      <w:r w:rsidR="00D16F41">
        <w:t>.</w:t>
      </w:r>
    </w:p>
    <w:p w14:paraId="6FF40D88" w14:textId="6B230C67" w:rsidR="00C32877" w:rsidRDefault="00000000" w:rsidP="00C32877">
      <w:pPr>
        <w:spacing w:line="480" w:lineRule="auto"/>
        <w:jc w:val="both"/>
      </w:pPr>
      <w:r>
        <w:t xml:space="preserve">Furthermore, HRV </w:t>
      </w:r>
      <w:r w:rsidR="00446ADF">
        <w:t>is</w:t>
      </w:r>
      <w:r>
        <w:t xml:space="preserve"> associated with CAP in all adult age groups. An acute surveillance study in China from 2009–2019 identified HRV as the second </w:t>
      </w:r>
      <w:proofErr w:type="gramStart"/>
      <w:r>
        <w:t>most commonly detected</w:t>
      </w:r>
      <w:proofErr w:type="gramEnd"/>
      <w:r>
        <w:t xml:space="preserve"> respiratory virus. Among patients with pneumonia who </w:t>
      </w:r>
      <w:proofErr w:type="gramStart"/>
      <w:r>
        <w:t>tested</w:t>
      </w:r>
      <w:proofErr w:type="gramEnd"/>
      <w:r>
        <w:t xml:space="preserve"> positive for a respiratory virus, HRV was detected in 18% of those aged 18-60 and 17% of those aged &gt;60 years. In adults with ARI without pneumonia, HRV was detected in 14% of adults aged 18-60 and 18% of those aged &gt;60</w:t>
      </w:r>
      <w:r w:rsidR="00C70A09">
        <w:t xml:space="preserve"> years</w:t>
      </w:r>
      <w:r w:rsidR="008B3F7D">
        <w:fldChar w:fldCharType="begin">
          <w:fldData xml:space="preserve">PEVuZE5vdGU+PENpdGU+PEF1dGhvcj5MaTwvQXV0aG9yPjxZZWFyPjIwMjE8L1llYXI+PFJlY051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</w:fldData>
        </w:fldChar>
      </w:r>
      <w:r w:rsidR="00151DA8">
        <w:instrText xml:space="preserve"> ADDIN EN.CITE </w:instrText>
      </w:r>
      <w:r w:rsidR="00151DA8">
        <w:fldChar w:fldCharType="begin">
          <w:fldData xml:space="preserve">PEVuZE5vdGU+PENpdGU+PEF1dGhvcj5MaTwvQXV0aG9yPjxZZWFyPjIwMjE8L1llYXI+PFJlY051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</w:fldData>
        </w:fldChar>
      </w:r>
      <w:r w:rsidR="00151DA8">
        <w:instrText xml:space="preserve"> ADDIN EN.CITE.DATA </w:instrText>
      </w:r>
      <w:r>
        <w:fldChar w:fldCharType="separate"/>
      </w:r>
      <w:r w:rsidR="00151DA8">
        <w:fldChar w:fldCharType="end"/>
      </w:r>
      <w:r w:rsidR="008B3F7D">
        <w:fldChar w:fldCharType="separate"/>
      </w:r>
      <w:r w:rsidR="00151DA8">
        <w:rPr>
          <w:noProof/>
        </w:rPr>
        <w:t>(120)</w:t>
      </w:r>
      <w:r w:rsidR="008B3F7D">
        <w:fldChar w:fldCharType="end"/>
      </w:r>
      <w:r w:rsidR="007A0D84">
        <w:t>. HRV is also increasingly implicated in hospital</w:t>
      </w:r>
      <w:r>
        <w:t>-</w:t>
      </w:r>
      <w:r w:rsidR="007A0D84">
        <w:t>acquired lower respiratory infections</w:t>
      </w:r>
      <w:r w:rsidR="007A0D84">
        <w:fldChar w:fldCharType="begin">
          <w:fldData xml:space="preserve">PEVuZE5vdGU+PENpdGU+PEF1dGhvcj5DaG9pPC9BdXRob3I+PFllYXI+MjAxNTwvWWVhcj48UmVj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</w:fldData>
        </w:fldChar>
      </w:r>
      <w:r w:rsidR="00151DA8">
        <w:instrText xml:space="preserve"> ADDIN EN.CITE </w:instrText>
      </w:r>
      <w:r w:rsidR="00151DA8">
        <w:fldChar w:fldCharType="begin">
          <w:fldData xml:space="preserve">PEVuZE5vdGU+PENpdGU+PEF1dGhvcj5DaG9pPC9BdXRob3I+PFllYXI+MjAxNTwvWWVhcj48UmVj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</w:fldData>
        </w:fldChar>
      </w:r>
      <w:r w:rsidR="00151DA8">
        <w:instrText xml:space="preserve"> ADDIN EN.CITE.DATA </w:instrText>
      </w:r>
      <w:r>
        <w:fldChar w:fldCharType="separate"/>
      </w:r>
      <w:r w:rsidR="00151DA8">
        <w:fldChar w:fldCharType="end"/>
      </w:r>
      <w:r w:rsidR="007A0D84">
        <w:fldChar w:fldCharType="separate"/>
      </w:r>
      <w:r w:rsidR="00151DA8">
        <w:rPr>
          <w:noProof/>
        </w:rPr>
        <w:t>(121)</w:t>
      </w:r>
      <w:r w:rsidR="007A0D84">
        <w:fldChar w:fldCharType="end"/>
      </w:r>
      <w:r w:rsidR="00A71345">
        <w:t>.</w:t>
      </w:r>
    </w:p>
    <w:p w14:paraId="133FAB86" w14:textId="38B47107" w:rsidR="006E21CE" w:rsidRDefault="008E3221" w:rsidP="00DF2EC6">
      <w:pPr>
        <w:spacing w:line="480" w:lineRule="auto"/>
        <w:jc w:val="both"/>
        <w:rPr>
          <w:rFonts w:cs="Times New Roman"/>
        </w:rPr>
      </w:pPr>
      <w:r>
        <w:t>While HRV is frequently detected via PCR using nasopharyngeal swabs in adults with lower respiratory symptoms</w:t>
      </w:r>
      <w:r w:rsidR="006E0307">
        <w:fldChar w:fldCharType="begin">
          <w:fldData xml:space="preserve">PEVuZE5vdGU+PENpdGU+PEF1dGhvcj5KYWluPC9BdXRob3I+PFllYXI+MjAxNTwvWWVhcj48UmVj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</w:fldData>
        </w:fldChar>
      </w:r>
      <w:r w:rsidR="00DB47B1">
        <w:instrText xml:space="preserve"> ADDIN EN.CITE </w:instrText>
      </w:r>
      <w:r w:rsidR="00DB47B1">
        <w:fldChar w:fldCharType="begin">
          <w:fldData xml:space="preserve">PEVuZE5vdGU+PENpdGU+PEF1dGhvcj5KYWluPC9BdXRob3I+PFllYXI+MjAxNTwvWWVhcj48UmVj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</w:fldData>
        </w:fldChar>
      </w:r>
      <w:r w:rsidR="00DB47B1">
        <w:instrText xml:space="preserve"> ADDIN EN.CITE.DATA </w:instrText>
      </w:r>
      <w:r w:rsidR="00DB47B1">
        <w:fldChar w:fldCharType="end"/>
      </w:r>
      <w:r w:rsidR="006E0307">
        <w:fldChar w:fldCharType="separate"/>
      </w:r>
      <w:r w:rsidR="00DB47B1">
        <w:rPr>
          <w:noProof/>
        </w:rPr>
        <w:t>(113)</w:t>
      </w:r>
      <w:r w:rsidR="006E0307">
        <w:fldChar w:fldCharType="end"/>
      </w:r>
      <w:r w:rsidR="00D216D2">
        <w:t xml:space="preserve">, </w:t>
      </w:r>
      <w:r>
        <w:t xml:space="preserve">the </w:t>
      </w:r>
      <w:r w:rsidR="00D216D2">
        <w:t>detection of HRV using nasopharyngeal swabs does not in itself prove causation in lower respiratory infection. However, the fact that many</w:t>
      </w:r>
      <w:r w:rsidR="000D6A23">
        <w:t xml:space="preserve"> such</w:t>
      </w:r>
      <w:r w:rsidR="00D216D2">
        <w:t xml:space="preserve"> studies reporting HRV-associated lower respiratory infection have asymptomatic controls, in which HRV is identified infrequently</w:t>
      </w:r>
      <w:r>
        <w:t>, supports a causal</w:t>
      </w:r>
      <w:r w:rsidR="00D216D2">
        <w:t xml:space="preserve"> role</w:t>
      </w:r>
      <w:r w:rsidR="00D216D2">
        <w:fldChar w:fldCharType="begin">
          <w:fldData xml:space="preserve">PEVuZE5vdGU+PENpdGU+PEF1dGhvcj5KYWluPC9BdXRob3I+PFllYXI+MjAxNTwvWWVhcj48UmVj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</w:fldData>
        </w:fldChar>
      </w:r>
      <w:r w:rsidR="00DB47B1">
        <w:instrText xml:space="preserve"> ADDIN EN.CITE </w:instrText>
      </w:r>
      <w:r w:rsidR="00DB47B1">
        <w:fldChar w:fldCharType="begin">
          <w:fldData xml:space="preserve">PEVuZE5vdGU+PENpdGU+PEF1dGhvcj5KYWluPC9BdXRob3I+PFllYXI+MjAxNTwvWWVhcj48UmVj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</w:fldData>
        </w:fldChar>
      </w:r>
      <w:r w:rsidR="00DB47B1">
        <w:instrText xml:space="preserve"> ADDIN EN.CITE.DATA </w:instrText>
      </w:r>
      <w:r w:rsidR="00DB47B1">
        <w:fldChar w:fldCharType="end"/>
      </w:r>
      <w:r w:rsidR="00D216D2">
        <w:fldChar w:fldCharType="separate"/>
      </w:r>
      <w:r w:rsidR="00DB47B1">
        <w:rPr>
          <w:noProof/>
        </w:rPr>
        <w:t>(113, 122, 123)</w:t>
      </w:r>
      <w:r w:rsidR="00D216D2">
        <w:fldChar w:fldCharType="end"/>
      </w:r>
      <w:r w:rsidR="00783456">
        <w:t>. Shi et al</w:t>
      </w:r>
      <w:r>
        <w:t>.</w:t>
      </w:r>
      <w:r w:rsidR="00783456">
        <w:t xml:space="preserve"> conducted a meta-analysis of </w:t>
      </w:r>
      <w:r>
        <w:t>case–control</w:t>
      </w:r>
      <w:r w:rsidR="00783456">
        <w:t xml:space="preserve"> studies of older adults with </w:t>
      </w:r>
      <w:r>
        <w:t>ARI</w:t>
      </w:r>
      <w:r w:rsidR="000D6A23">
        <w:t xml:space="preserve"> and provided evidence that </w:t>
      </w:r>
      <w:r w:rsidR="00783456">
        <w:t xml:space="preserve">HRV is causally related to </w:t>
      </w:r>
      <w:r>
        <w:t>both ARI</w:t>
      </w:r>
      <w:r w:rsidR="00783456">
        <w:t xml:space="preserve"> and </w:t>
      </w:r>
      <w:r w:rsidR="002237C2">
        <w:t>CAP</w:t>
      </w:r>
      <w:r w:rsidR="00783456">
        <w:t xml:space="preserve"> in older adults</w:t>
      </w:r>
      <w:r w:rsidR="00783456">
        <w:fldChar w:fldCharType="begin">
          <w:fldData xml:space="preserve">PEVuZE5vdGU+PENpdGU+PEF1dGhvcj5TaGk8L0F1dGhvcj48WWVhcj4yMDIwPC9ZZWFyPjxSZWNO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</w:fldData>
        </w:fldChar>
      </w:r>
      <w:r w:rsidR="00151DA8">
        <w:instrText xml:space="preserve"> ADDIN EN.CITE </w:instrText>
      </w:r>
      <w:r w:rsidR="00151DA8">
        <w:fldChar w:fldCharType="begin">
          <w:fldData xml:space="preserve">PEVuZE5vdGU+PENpdGU+PEF1dGhvcj5TaGk8L0F1dGhvcj48WWVhcj4yMDIwPC9ZZWFyPjxSZWNO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</w:fldData>
        </w:fldChar>
      </w:r>
      <w:r w:rsidR="00151DA8">
        <w:instrText xml:space="preserve"> ADDIN EN.CITE.DATA </w:instrText>
      </w:r>
      <w:r w:rsidR="00000000">
        <w:fldChar w:fldCharType="separate"/>
      </w:r>
      <w:r w:rsidR="00151DA8">
        <w:fldChar w:fldCharType="end"/>
      </w:r>
      <w:r w:rsidR="00783456">
        <w:fldChar w:fldCharType="separate"/>
      </w:r>
      <w:r w:rsidR="00151DA8">
        <w:rPr>
          <w:noProof/>
        </w:rPr>
        <w:t>(123)</w:t>
      </w:r>
      <w:r w:rsidR="00783456">
        <w:fldChar w:fldCharType="end"/>
      </w:r>
      <w:r w:rsidR="00783456">
        <w:t xml:space="preserve">. HRV was significantly more common in adults aged over 65 </w:t>
      </w:r>
      <w:r>
        <w:t xml:space="preserve">years </w:t>
      </w:r>
      <w:r w:rsidR="00783456">
        <w:t>with ARI or pneumonia than in asymptomatic</w:t>
      </w:r>
      <w:r>
        <w:t xml:space="preserve"> individuals</w:t>
      </w:r>
      <w:r w:rsidR="00783456">
        <w:t xml:space="preserve">/healthy controls </w:t>
      </w:r>
      <w:r>
        <w:t>(</w:t>
      </w:r>
      <w:r w:rsidR="00783456">
        <w:t>OR 7.1</w:t>
      </w:r>
      <w:r>
        <w:t xml:space="preserve">; </w:t>
      </w:r>
      <w:r w:rsidR="00783456">
        <w:t>95% CI 3.7-13.6)</w:t>
      </w:r>
      <w:r>
        <w:t>,</w:t>
      </w:r>
      <w:r w:rsidR="00783456">
        <w:t xml:space="preserve"> with </w:t>
      </w:r>
      <w:r>
        <w:t>an</w:t>
      </w:r>
      <w:r w:rsidR="00783456">
        <w:t xml:space="preserve"> HRV</w:t>
      </w:r>
      <w:r>
        <w:t>-</w:t>
      </w:r>
      <w:r w:rsidR="00783456">
        <w:t xml:space="preserve">specific attributable fraction among the exposed </w:t>
      </w:r>
      <w:r>
        <w:t xml:space="preserve">individuals </w:t>
      </w:r>
      <w:r w:rsidR="00783456">
        <w:t>of 86%, supporting causality</w:t>
      </w:r>
      <w:r w:rsidR="00783456">
        <w:fldChar w:fldCharType="begin">
          <w:fldData xml:space="preserve">PEVuZE5vdGU+PENpdGU+PEF1dGhvcj5TaGk8L0F1dGhvcj48WWVhcj4yMDIwPC9ZZWFyPjxSZWNO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</w:fldData>
        </w:fldChar>
      </w:r>
      <w:r w:rsidR="00151DA8">
        <w:instrText xml:space="preserve"> ADDIN EN.CITE </w:instrText>
      </w:r>
      <w:r w:rsidR="00151DA8">
        <w:fldChar w:fldCharType="begin">
          <w:fldData xml:space="preserve">PEVuZE5vdGU+PENpdGU+PEF1dGhvcj5TaGk8L0F1dGhvcj48WWVhcj4yMDIwPC9ZZWFyPjxSZWNO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</w:fldData>
        </w:fldChar>
      </w:r>
      <w:r w:rsidR="00151DA8">
        <w:instrText xml:space="preserve"> ADDIN EN.CITE.DATA </w:instrText>
      </w:r>
      <w:r w:rsidR="00000000">
        <w:fldChar w:fldCharType="separate"/>
      </w:r>
      <w:r w:rsidR="00151DA8">
        <w:fldChar w:fldCharType="end"/>
      </w:r>
      <w:r w:rsidR="00783456">
        <w:fldChar w:fldCharType="separate"/>
      </w:r>
      <w:r w:rsidR="00151DA8">
        <w:rPr>
          <w:noProof/>
        </w:rPr>
        <w:t>(123)</w:t>
      </w:r>
      <w:r w:rsidR="00783456">
        <w:fldChar w:fldCharType="end"/>
      </w:r>
      <w:r w:rsidR="00646821">
        <w:rPr>
          <w:rFonts w:cs="Times New Roman"/>
        </w:rPr>
        <w:t>. Furthermore, the frequent detection of HRV as the sole respiratory pathogen in lower respiratory samples of acutely unwell adults also provides reasonable circumstantial evidence that HRV may be the causative agent in lower respiratory disease</w:t>
      </w:r>
      <w:r w:rsidR="00646821">
        <w:rPr>
          <w:rFonts w:cs="Times New Roman"/>
        </w:rPr>
        <w:fldChar w:fldCharType="begin">
          <w:fldData xml:space="preserve">PEVuZE5vdGU+PENpdGU+PEF1dGhvcj5QaXJhbGxhPC9BdXRob3I+PFllYXI+MjAxNzwvWWVhcj48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</w:fldData>
        </w:fldChar>
      </w:r>
      <w:r w:rsidR="00151DA8">
        <w:rPr>
          <w:rFonts w:cs="Times New Roman"/>
        </w:rPr>
        <w:instrText xml:space="preserve"> ADDIN EN.CITE </w:instrText>
      </w:r>
      <w:r w:rsidR="00151DA8">
        <w:rPr>
          <w:rFonts w:cs="Times New Roman"/>
        </w:rPr>
        <w:fldChar w:fldCharType="begin">
          <w:fldData xml:space="preserve">PEVuZE5vdGU+PENpdGU+PEF1dGhvcj5QaXJhbGxhPC9BdXRob3I+PFllYXI+MjAxNzwvWWVhcj48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</w:fldData>
        </w:fldChar>
      </w:r>
      <w:r w:rsidR="00151DA8">
        <w:rPr>
          <w:rFonts w:cs="Times New Roman"/>
        </w:rPr>
        <w:instrText xml:space="preserve"> ADDIN EN.CITE.DATA </w:instrText>
      </w:r>
      <w:r w:rsidR="00000000">
        <w:rPr>
          <w:rFonts w:cs="Times New Roman"/>
        </w:rPr>
      </w:r>
      <w:r w:rsidR="00000000">
        <w:rPr>
          <w:rFonts w:cs="Times New Roman"/>
        </w:rPr>
        <w:fldChar w:fldCharType="separate"/>
      </w:r>
      <w:r w:rsidR="00151DA8">
        <w:rPr>
          <w:rFonts w:cs="Times New Roman"/>
        </w:rPr>
        <w:fldChar w:fldCharType="end"/>
      </w:r>
      <w:r w:rsidR="00646821">
        <w:rPr>
          <w:rFonts w:cs="Times New Roman"/>
        </w:rPr>
      </w:r>
      <w:r w:rsidR="00646821">
        <w:rPr>
          <w:rFonts w:cs="Times New Roman"/>
        </w:rPr>
        <w:fldChar w:fldCharType="separate"/>
      </w:r>
      <w:r w:rsidR="00151DA8">
        <w:rPr>
          <w:rFonts w:cs="Times New Roman"/>
          <w:noProof/>
        </w:rPr>
        <w:t>(124-127)</w:t>
      </w:r>
      <w:r w:rsidR="00646821">
        <w:rPr>
          <w:rFonts w:cs="Times New Roman"/>
        </w:rPr>
        <w:fldChar w:fldCharType="end"/>
      </w:r>
      <w:r w:rsidR="00DE4B20">
        <w:rPr>
          <w:rFonts w:cs="Times New Roman"/>
        </w:rPr>
        <w:t>.</w:t>
      </w:r>
    </w:p>
    <w:p w14:paraId="5CCB2D53" w14:textId="14438C11" w:rsidR="00001F12" w:rsidRDefault="00000000" w:rsidP="00C72EDF">
      <w:pPr>
        <w:spacing w:line="480" w:lineRule="auto"/>
        <w:jc w:val="both"/>
        <w:rPr>
          <w:rFonts w:cs="Times New Roman"/>
        </w:rPr>
      </w:pPr>
      <w:r>
        <w:t>The reliance on nasopharyngeal PCR alone may</w:t>
      </w:r>
      <w:r w:rsidR="00BA7F25">
        <w:t xml:space="preserve"> </w:t>
      </w:r>
      <w:proofErr w:type="gramStart"/>
      <w:r w:rsidR="00BA7F25">
        <w:t>actually</w:t>
      </w:r>
      <w:r w:rsidR="000D6A23">
        <w:t xml:space="preserve"> </w:t>
      </w:r>
      <w:r w:rsidR="00BA7F25">
        <w:t>underestimate</w:t>
      </w:r>
      <w:proofErr w:type="gramEnd"/>
      <w:r>
        <w:t xml:space="preserve"> the true incidence of lower respiratory HRV infection</w:t>
      </w:r>
      <w:r>
        <w:fldChar w:fldCharType="begin">
          <w:fldData xml:space="preserve">PEVuZE5vdGU+PENpdGU+PEF1dGhvcj5CdXJrPC9BdXRob3I+PFllYXI+MjAxNjwvWWVhcj48UmVj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</w:fldData>
        </w:fldChar>
      </w:r>
      <w:r w:rsidR="00DB47B1">
        <w:instrText xml:space="preserve"> ADDIN EN.CITE </w:instrText>
      </w:r>
      <w:r w:rsidR="00DB47B1">
        <w:fldChar w:fldCharType="begin">
          <w:fldData xml:space="preserve">PEVuZE5vdGU+PENpdGU+PEF1dGhvcj5CdXJrPC9BdXRob3I+PFllYXI+MjAxNjwvWWVhcj48UmVj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</w:fldData>
        </w:fldChar>
      </w:r>
      <w:r w:rsidR="00DB47B1">
        <w:instrText xml:space="preserve"> ADDIN EN.CITE.DATA </w:instrText>
      </w:r>
      <w:r w:rsidR="00DB47B1">
        <w:fldChar w:fldCharType="end"/>
      </w:r>
      <w:r>
        <w:fldChar w:fldCharType="separate"/>
      </w:r>
      <w:r w:rsidR="00DB47B1">
        <w:rPr>
          <w:noProof/>
        </w:rPr>
        <w:t>(115)</w:t>
      </w:r>
      <w:r>
        <w:fldChar w:fldCharType="end"/>
      </w:r>
      <w:r>
        <w:t>. For example, in adults with CAP, a meta-analysis by Burk et al revealed that the pooled proportion of adults with CAP with a detectable respiratory virus was 24.5% using nasopharyngeal swabs (95% CI 21.5–27.5%). This proportion increased to 44.2% (95% CI 35.1-53.3%) when only studies that obtained lower respiratory samples from more than half of patients were included</w:t>
      </w:r>
      <w:r w:rsidR="00B35EC3">
        <w:fldChar w:fldCharType="begin">
          <w:fldData xml:space="preserve">PEVuZE5vdGU+PENpdGU+PEF1dGhvcj5CdXJrPC9BdXRob3I+PFllYXI+MjAxNjwvWWVhcj48UmVj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</w:fldData>
        </w:fldChar>
      </w:r>
      <w:r w:rsidR="00DB47B1">
        <w:instrText xml:space="preserve"> ADDIN EN.CITE </w:instrText>
      </w:r>
      <w:r w:rsidR="00DB47B1">
        <w:fldChar w:fldCharType="begin">
          <w:fldData xml:space="preserve">PEVuZE5vdGU+PENpdGU+PEF1dGhvcj5CdXJrPC9BdXRob3I+PFllYXI+MjAxNjwvWWVhcj48UmVj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</w:fldData>
        </w:fldChar>
      </w:r>
      <w:r w:rsidR="00DB47B1">
        <w:instrText xml:space="preserve"> ADDIN EN.CITE.DATA </w:instrText>
      </w:r>
      <w:r w:rsidR="00DB47B1">
        <w:fldChar w:fldCharType="end"/>
      </w:r>
      <w:r w:rsidR="00B35EC3">
        <w:fldChar w:fldCharType="separate"/>
      </w:r>
      <w:r w:rsidR="00DB47B1">
        <w:rPr>
          <w:noProof/>
        </w:rPr>
        <w:t>(115)</w:t>
      </w:r>
      <w:r w:rsidR="00B35EC3">
        <w:fldChar w:fldCharType="end"/>
      </w:r>
      <w:r w:rsidR="0058370B">
        <w:rPr>
          <w:rFonts w:cs="Times New Roman"/>
        </w:rPr>
        <w:t>. Additionally, Hong et al</w:t>
      </w:r>
      <w:r>
        <w:rPr>
          <w:rFonts w:cs="Times New Roman"/>
        </w:rPr>
        <w:t>. detected</w:t>
      </w:r>
      <w:r w:rsidR="0058370B">
        <w:rPr>
          <w:rFonts w:cs="Times New Roman"/>
        </w:rPr>
        <w:t xml:space="preserve"> rhinovirus in 16.7% of nasopharyngeal </w:t>
      </w:r>
      <w:r>
        <w:rPr>
          <w:rFonts w:cs="Times New Roman"/>
        </w:rPr>
        <w:t>sample patients</w:t>
      </w:r>
      <w:r w:rsidR="0058370B">
        <w:rPr>
          <w:rFonts w:cs="Times New Roman"/>
        </w:rPr>
        <w:t xml:space="preserve"> but 29.3% of BAL fluid</w:t>
      </w:r>
      <w:r>
        <w:rPr>
          <w:rFonts w:cs="Times New Roman"/>
        </w:rPr>
        <w:t xml:space="preserve"> samples</w:t>
      </w:r>
      <w:r w:rsidR="0058370B">
        <w:rPr>
          <w:rFonts w:cs="Times New Roman"/>
        </w:rPr>
        <w:fldChar w:fldCharType="begin">
          <w:fldData xml:space="preserve">PEVuZE5vdGU+PENpdGU+PEF1dGhvcj5Ib25nPC9BdXRob3I+PFllYXI+MjAxNDwvWWVhcj48UmVj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</w:fldData>
        </w:fldChar>
      </w:r>
      <w:r w:rsidR="00151DA8">
        <w:rPr>
          <w:rFonts w:cs="Times New Roman"/>
        </w:rPr>
        <w:instrText xml:space="preserve"> ADDIN EN.CITE </w:instrText>
      </w:r>
      <w:r w:rsidR="00151DA8">
        <w:rPr>
          <w:rFonts w:cs="Times New Roman"/>
        </w:rPr>
        <w:fldChar w:fldCharType="begin">
          <w:fldData xml:space="preserve">PEVuZE5vdGU+PENpdGU+PEF1dGhvcj5Ib25nPC9BdXRob3I+PFllYXI+MjAxNDwvWWVhcj48UmVj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</w:fldData>
        </w:fldChar>
      </w:r>
      <w:r w:rsidR="00151DA8">
        <w:rPr>
          <w:rFonts w:cs="Times New Roman"/>
        </w:rPr>
        <w:instrText xml:space="preserve"> ADDIN EN.CITE.DATA </w:instrText>
      </w:r>
      <w:r>
        <w:rPr>
          <w:rFonts w:cs="Times New Roman"/>
        </w:rPr>
      </w:r>
      <w:r>
        <w:rPr>
          <w:rFonts w:cs="Times New Roman"/>
        </w:rPr>
        <w:fldChar w:fldCharType="separate"/>
      </w:r>
      <w:r w:rsidR="00151DA8">
        <w:rPr>
          <w:rFonts w:cs="Times New Roman"/>
        </w:rPr>
        <w:fldChar w:fldCharType="end"/>
      </w:r>
      <w:r w:rsidR="0058370B">
        <w:rPr>
          <w:rFonts w:cs="Times New Roman"/>
        </w:rPr>
      </w:r>
      <w:r w:rsidR="0058370B">
        <w:rPr>
          <w:rFonts w:cs="Times New Roman"/>
        </w:rPr>
        <w:fldChar w:fldCharType="separate"/>
      </w:r>
      <w:r w:rsidR="00151DA8">
        <w:rPr>
          <w:rFonts w:cs="Times New Roman"/>
          <w:noProof/>
        </w:rPr>
        <w:t>(128)</w:t>
      </w:r>
      <w:r w:rsidR="0058370B">
        <w:rPr>
          <w:rFonts w:cs="Times New Roman"/>
        </w:rPr>
        <w:fldChar w:fldCharType="end"/>
      </w:r>
      <w:r w:rsidR="00C72EDF">
        <w:rPr>
          <w:rFonts w:cs="Times New Roman"/>
        </w:rPr>
        <w:t>.</w:t>
      </w:r>
    </w:p>
    <w:p w14:paraId="08483285" w14:textId="5E6E5673" w:rsidR="009C01B2" w:rsidRPr="00715915" w:rsidRDefault="00000000" w:rsidP="003B39F4">
      <w:pPr>
        <w:pStyle w:val="Heading5"/>
      </w:pPr>
      <w:r>
        <w:lastRenderedPageBreak/>
        <w:t>HRV and LRI Community Settings</w:t>
      </w:r>
    </w:p>
    <w:p w14:paraId="2CE30F12" w14:textId="00B9047B" w:rsidR="004465D1" w:rsidRPr="004472AF" w:rsidRDefault="00000000" w:rsidP="004472AF">
      <w:pPr>
        <w:spacing w:line="480" w:lineRule="auto"/>
        <w:jc w:val="both"/>
      </w:pPr>
      <w:r w:rsidRPr="004472AF">
        <w:t xml:space="preserve">LRIs in primary care settings are </w:t>
      </w:r>
      <w:r>
        <w:t>among</w:t>
      </w:r>
      <w:r w:rsidRPr="004472AF">
        <w:t xml:space="preserve"> the most common reasons </w:t>
      </w:r>
      <w:r>
        <w:t>for seeking</w:t>
      </w:r>
      <w:r w:rsidRPr="004472AF">
        <w:t xml:space="preserve"> medical attention, costing considerable </w:t>
      </w:r>
      <w:proofErr w:type="gramStart"/>
      <w:r>
        <w:t>resources</w:t>
      </w:r>
      <w:proofErr w:type="gramEnd"/>
      <w:r w:rsidRPr="004472AF">
        <w:t xml:space="preserve"> and are associated with significant morbidity even in otherwise healthy working</w:t>
      </w:r>
      <w:r>
        <w:t>-</w:t>
      </w:r>
      <w:r w:rsidRPr="004472AF">
        <w:t>age</w:t>
      </w:r>
      <w:r>
        <w:t xml:space="preserve"> adults</w:t>
      </w:r>
      <w:r w:rsidRPr="004472AF">
        <w:t xml:space="preserve">. This manifests with an average of 3.5 sick days </w:t>
      </w:r>
      <w:r>
        <w:t>per</w:t>
      </w:r>
      <w:r w:rsidRPr="004472AF">
        <w:t xml:space="preserve"> year</w:t>
      </w:r>
      <w:r>
        <w:t>,</w:t>
      </w:r>
      <w:r w:rsidRPr="004472AF">
        <w:t xml:space="preserve"> which </w:t>
      </w:r>
      <w:r>
        <w:t>has</w:t>
      </w:r>
      <w:r w:rsidRPr="004472AF">
        <w:t xml:space="preserve"> a large social and economic impact</w:t>
      </w:r>
      <w:r w:rsidRPr="004472AF">
        <w:fldChar w:fldCharType="begin">
          <w:fldData xml:space="preserve">PEVuZE5vdGU+PENpdGU+PEF1dGhvcj5WZXJoZWlqPC9BdXRob3I+PFllYXI+MTk5NTwvWWVhcj48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=
</w:fldData>
        </w:fldChar>
      </w:r>
      <w:r w:rsidR="00151DA8" w:rsidRPr="004472AF">
        <w:instrText xml:space="preserve"> ADDIN EN.CITE </w:instrText>
      </w:r>
      <w:r w:rsidR="00151DA8" w:rsidRPr="004472AF">
        <w:fldChar w:fldCharType="begin">
          <w:fldData xml:space="preserve">PEVuZE5vdGU+PENpdGU+PEF1dGhvcj5WZXJoZWlqPC9BdXRob3I+PFllYXI+MTk5NTwvWWVhcj48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=
</w:fldData>
        </w:fldChar>
      </w:r>
      <w:r w:rsidR="00151DA8" w:rsidRPr="004472AF">
        <w:instrText xml:space="preserve"> ADDIN EN.CITE.DATA </w:instrText>
      </w:r>
      <w:r>
        <w:fldChar w:fldCharType="separate"/>
      </w:r>
      <w:r w:rsidR="00151DA8" w:rsidRPr="004472AF">
        <w:fldChar w:fldCharType="end"/>
      </w:r>
      <w:r w:rsidRPr="004472AF">
        <w:fldChar w:fldCharType="separate"/>
      </w:r>
      <w:r w:rsidR="00151DA8" w:rsidRPr="004472AF">
        <w:rPr>
          <w:noProof/>
        </w:rPr>
        <w:t>(129, 130)</w:t>
      </w:r>
      <w:r w:rsidRPr="004472AF">
        <w:fldChar w:fldCharType="end"/>
      </w:r>
      <w:r w:rsidRPr="004472AF">
        <w:t>. In community settings, HRV is among the most common aetiological agents associated with LRIs</w:t>
      </w:r>
      <w:r w:rsidR="000B79E6" w:rsidRPr="004472AF">
        <w:fldChar w:fldCharType="begin">
          <w:fldData xml:space="preserve">PEVuZE5vdGU+PENpdGU+PEF1dGhvcj5IYWxhYmk8L0F1dGhvcj48WWVhcj4yMDIyPC9ZZWFyPjxS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</w:fldData>
        </w:fldChar>
      </w:r>
      <w:r w:rsidR="00151DA8" w:rsidRPr="004472AF">
        <w:instrText xml:space="preserve"> ADDIN EN.CITE </w:instrText>
      </w:r>
      <w:r w:rsidR="00151DA8" w:rsidRPr="004472AF">
        <w:fldChar w:fldCharType="begin">
          <w:fldData xml:space="preserve">PEVuZE5vdGU+PENpdGU+PEF1dGhvcj5IYWxhYmk8L0F1dGhvcj48WWVhcj4yMDIyPC9ZZWFyPjxS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</w:fldData>
        </w:fldChar>
      </w:r>
      <w:r w:rsidR="00151DA8" w:rsidRPr="004472AF">
        <w:instrText xml:space="preserve"> ADDIN EN.CITE.DATA </w:instrText>
      </w:r>
      <w:r>
        <w:fldChar w:fldCharType="separate"/>
      </w:r>
      <w:r w:rsidR="00151DA8" w:rsidRPr="004472AF">
        <w:fldChar w:fldCharType="end"/>
      </w:r>
      <w:r w:rsidR="000B79E6" w:rsidRPr="004472AF">
        <w:fldChar w:fldCharType="separate"/>
      </w:r>
      <w:r w:rsidR="00151DA8" w:rsidRPr="004472AF">
        <w:rPr>
          <w:noProof/>
        </w:rPr>
        <w:t>(95)</w:t>
      </w:r>
      <w:r w:rsidR="000B79E6" w:rsidRPr="004472AF">
        <w:fldChar w:fldCharType="end"/>
      </w:r>
      <w:r w:rsidRPr="004472AF">
        <w:t>.</w:t>
      </w:r>
    </w:p>
    <w:p w14:paraId="6FD9A3DB" w14:textId="2590948F" w:rsidR="000662A7" w:rsidRPr="004472AF" w:rsidRDefault="00000000" w:rsidP="004472AF">
      <w:pPr>
        <w:spacing w:line="480" w:lineRule="auto"/>
        <w:jc w:val="both"/>
      </w:pPr>
      <w:r w:rsidRPr="004472AF">
        <w:t xml:space="preserve">A prospective European primary care study of non-immunocompromised adults with symptoms of a lower respiratory infection across 11 countries evaluated </w:t>
      </w:r>
      <w:r>
        <w:t>the</w:t>
      </w:r>
      <w:r w:rsidRPr="004472AF">
        <w:t xml:space="preserve"> occurrence of respiratory viruses using nasopharyngeal PCR</w:t>
      </w:r>
      <w:r w:rsidRPr="004472AF">
        <w:fldChar w:fldCharType="begin">
          <w:fldData xml:space="preserve">PEVuZE5vdGU+PENpdGU+PEF1dGhvcj5Wb3M8L0F1dGhvcj48WWVhcj4yMDIxPC9ZZWFyPjxSZWNO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</w:fldData>
        </w:fldChar>
      </w:r>
      <w:r w:rsidR="00151DA8" w:rsidRPr="004472AF">
        <w:instrText xml:space="preserve"> ADDIN EN.CITE </w:instrText>
      </w:r>
      <w:r w:rsidR="00151DA8" w:rsidRPr="004472AF">
        <w:fldChar w:fldCharType="begin">
          <w:fldData xml:space="preserve">PEVuZE5vdGU+PENpdGU+PEF1dGhvcj5Wb3M8L0F1dGhvcj48WWVhcj4yMDIxPC9ZZWFyPjxSZWNO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</w:fldData>
        </w:fldChar>
      </w:r>
      <w:r w:rsidR="00151DA8" w:rsidRPr="004472AF">
        <w:instrText xml:space="preserve"> ADDIN EN.CITE.DATA </w:instrText>
      </w:r>
      <w:r>
        <w:fldChar w:fldCharType="separate"/>
      </w:r>
      <w:r w:rsidR="00151DA8" w:rsidRPr="004472AF">
        <w:fldChar w:fldCharType="end"/>
      </w:r>
      <w:r w:rsidRPr="004472AF">
        <w:fldChar w:fldCharType="separate"/>
      </w:r>
      <w:r w:rsidR="00151DA8" w:rsidRPr="004472AF">
        <w:rPr>
          <w:noProof/>
        </w:rPr>
        <w:t>(131)</w:t>
      </w:r>
      <w:r w:rsidRPr="004472AF">
        <w:fldChar w:fldCharType="end"/>
      </w:r>
      <w:r w:rsidRPr="004472AF">
        <w:t>.</w:t>
      </w:r>
      <w:r>
        <w:t xml:space="preserve"> </w:t>
      </w:r>
      <w:r w:rsidRPr="004472AF">
        <w:t xml:space="preserve">The authors demonstrated that viruses were detected in 45.8% of adults with </w:t>
      </w:r>
      <w:r>
        <w:t>LRIs</w:t>
      </w:r>
      <w:r w:rsidRPr="004472AF">
        <w:t>, with HRV being by far the most commonly detected viral pathogen (40% of patients with a positive respiratory virus PCR)</w:t>
      </w:r>
      <w:r w:rsidRPr="004472AF">
        <w:fldChar w:fldCharType="begin">
          <w:fldData xml:space="preserve">PEVuZE5vdGU+PENpdGU+PEF1dGhvcj5Wb3M8L0F1dGhvcj48WWVhcj4yMDIxPC9ZZWFyPjxSZWNO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</w:fldData>
        </w:fldChar>
      </w:r>
      <w:r w:rsidR="00151DA8" w:rsidRPr="004472AF">
        <w:instrText xml:space="preserve"> ADDIN EN.CITE </w:instrText>
      </w:r>
      <w:r w:rsidR="00151DA8" w:rsidRPr="004472AF">
        <w:fldChar w:fldCharType="begin">
          <w:fldData xml:space="preserve">PEVuZE5vdGU+PENpdGU+PEF1dGhvcj5Wb3M8L0F1dGhvcj48WWVhcj4yMDIxPC9ZZWFyPjxSZWNO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</w:fldData>
        </w:fldChar>
      </w:r>
      <w:r w:rsidR="00151DA8" w:rsidRPr="004472AF">
        <w:instrText xml:space="preserve"> ADDIN EN.CITE.DATA </w:instrText>
      </w:r>
      <w:r>
        <w:fldChar w:fldCharType="separate"/>
      </w:r>
      <w:r w:rsidR="00151DA8" w:rsidRPr="004472AF">
        <w:fldChar w:fldCharType="end"/>
      </w:r>
      <w:r w:rsidRPr="004472AF">
        <w:fldChar w:fldCharType="separate"/>
      </w:r>
      <w:r w:rsidR="00151DA8" w:rsidRPr="004472AF">
        <w:rPr>
          <w:noProof/>
        </w:rPr>
        <w:t>(131)</w:t>
      </w:r>
      <w:r w:rsidRPr="004472AF">
        <w:fldChar w:fldCharType="end"/>
      </w:r>
      <w:r w:rsidR="00B12AE2" w:rsidRPr="004472AF">
        <w:t xml:space="preserve">. Adults </w:t>
      </w:r>
      <w:r>
        <w:t>who presented</w:t>
      </w:r>
      <w:r w:rsidR="00B12AE2" w:rsidRPr="004472AF">
        <w:t xml:space="preserve"> with </w:t>
      </w:r>
      <w:r>
        <w:t>LRIs</w:t>
      </w:r>
      <w:r w:rsidR="00B12AE2" w:rsidRPr="004472AF">
        <w:t xml:space="preserve"> to </w:t>
      </w:r>
      <w:r>
        <w:t>GPs</w:t>
      </w:r>
      <w:r w:rsidR="00B12AE2" w:rsidRPr="004472AF">
        <w:t xml:space="preserve"> with HRV, influenza, HMPV or RSV had a 2-8% higher symptom score than patents without these viruses</w:t>
      </w:r>
      <w:r>
        <w:t>,</w:t>
      </w:r>
      <w:r w:rsidR="00B12AE2" w:rsidRPr="004472AF">
        <w:t xml:space="preserve"> and HRV patients reported a median time to resolution of symptoms </w:t>
      </w:r>
      <w:r>
        <w:t>of</w:t>
      </w:r>
      <w:r w:rsidR="00B12AE2" w:rsidRPr="004472AF">
        <w:t xml:space="preserve"> 7 days (IQR 5-11). Notably</w:t>
      </w:r>
      <w:r>
        <w:t>,</w:t>
      </w:r>
      <w:r w:rsidR="00B12AE2" w:rsidRPr="004472AF">
        <w:t xml:space="preserve"> adults with HRV infection in the community frequently reported severe </w:t>
      </w:r>
      <w:r>
        <w:t>wheezing (</w:t>
      </w:r>
      <w:r w:rsidR="00B12AE2" w:rsidRPr="004472AF">
        <w:t>OR 1.6</w:t>
      </w:r>
      <w:r>
        <w:t>,</w:t>
      </w:r>
      <w:r w:rsidR="00B12AE2" w:rsidRPr="004472AF">
        <w:t xml:space="preserve"> 95% CI 1.9-4.4</w:t>
      </w:r>
      <w:r>
        <w:t>)</w:t>
      </w:r>
      <w:r w:rsidR="00B12AE2" w:rsidRPr="004472AF">
        <w:fldChar w:fldCharType="begin">
          <w:fldData xml:space="preserve">PEVuZE5vdGU+PENpdGU+PEF1dGhvcj5Wb3M8L0F1dGhvcj48WWVhcj4yMDIxPC9ZZWFyPjxSZWNO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</w:fldData>
        </w:fldChar>
      </w:r>
      <w:r w:rsidR="00151DA8" w:rsidRPr="004472AF">
        <w:instrText xml:space="preserve"> ADDIN EN.CITE </w:instrText>
      </w:r>
      <w:r w:rsidR="00151DA8" w:rsidRPr="004472AF">
        <w:fldChar w:fldCharType="begin">
          <w:fldData xml:space="preserve">PEVuZE5vdGU+PENpdGU+PEF1dGhvcj5Wb3M8L0F1dGhvcj48WWVhcj4yMDIxPC9ZZWFyPjxSZWNO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</w:fldData>
        </w:fldChar>
      </w:r>
      <w:r w:rsidR="00151DA8" w:rsidRPr="004472AF">
        <w:instrText xml:space="preserve"> ADDIN EN.CITE.DATA </w:instrText>
      </w:r>
      <w:r>
        <w:fldChar w:fldCharType="separate"/>
      </w:r>
      <w:r w:rsidR="00151DA8" w:rsidRPr="004472AF">
        <w:fldChar w:fldCharType="end"/>
      </w:r>
      <w:r w:rsidR="00B12AE2" w:rsidRPr="004472AF">
        <w:fldChar w:fldCharType="separate"/>
      </w:r>
      <w:r w:rsidR="00151DA8" w:rsidRPr="004472AF">
        <w:rPr>
          <w:noProof/>
        </w:rPr>
        <w:t>(131)</w:t>
      </w:r>
      <w:r w:rsidR="00B12AE2" w:rsidRPr="004472AF">
        <w:fldChar w:fldCharType="end"/>
      </w:r>
      <w:r w:rsidRPr="004472AF">
        <w:t>.</w:t>
      </w:r>
    </w:p>
    <w:p w14:paraId="703CAE7B" w14:textId="6013726E" w:rsidR="005E4DE9" w:rsidRPr="004472AF" w:rsidRDefault="00000000" w:rsidP="004472AF">
      <w:pPr>
        <w:spacing w:line="480" w:lineRule="auto"/>
        <w:jc w:val="both"/>
      </w:pPr>
      <w:r w:rsidRPr="004472AF">
        <w:t>In primary care settings</w:t>
      </w:r>
      <w:r>
        <w:t>,</w:t>
      </w:r>
      <w:r w:rsidRPr="004472AF">
        <w:t xml:space="preserve"> HRV association with pneumonia in addition to acute bronchitis is also described frequently</w:t>
      </w:r>
      <w:r>
        <w:t xml:space="preserve"> described. A case–control</w:t>
      </w:r>
      <w:r w:rsidRPr="004472AF">
        <w:t xml:space="preserve"> study in adults with acute cough/GP diagnosis of</w:t>
      </w:r>
      <w:r w:rsidR="0002701D">
        <w:t xml:space="preserve"> LRI </w:t>
      </w:r>
      <w:r w:rsidRPr="004472AF">
        <w:t xml:space="preserve">across </w:t>
      </w:r>
      <w:proofErr w:type="gramStart"/>
      <w:r w:rsidRPr="004472AF">
        <w:t>16</w:t>
      </w:r>
      <w:proofErr w:type="gramEnd"/>
      <w:r w:rsidRPr="004472AF">
        <w:t xml:space="preserve"> primary care networks in </w:t>
      </w:r>
      <w:r w:rsidR="00B12306" w:rsidRPr="004472AF">
        <w:t>Europe a</w:t>
      </w:r>
      <w:r w:rsidRPr="004472AF">
        <w:t xml:space="preserve"> respiratory virus in </w:t>
      </w:r>
      <w:r>
        <w:t>approximately</w:t>
      </w:r>
      <w:r w:rsidRPr="004472AF">
        <w:t xml:space="preserve"> half of adults</w:t>
      </w:r>
      <w:r>
        <w:t>,</w:t>
      </w:r>
      <w:r w:rsidRPr="004472AF">
        <w:t xml:space="preserve"> and HRV was the most frequently detected virus. HRV was detected in 20.4% of adults with lower respiratory infection without pneumonia and </w:t>
      </w:r>
      <w:r>
        <w:t>in</w:t>
      </w:r>
      <w:r w:rsidRPr="004472AF">
        <w:t xml:space="preserve"> 14.2% </w:t>
      </w:r>
      <w:r>
        <w:t>of</w:t>
      </w:r>
      <w:r w:rsidRPr="004472AF">
        <w:t xml:space="preserve"> those with pneumonia</w:t>
      </w:r>
      <w:r w:rsidRPr="004472AF">
        <w:fldChar w:fldCharType="begin">
          <w:fldData xml:space="preserve">PEVuZE5vdGU+PENpdGU+PEF1dGhvcj5JZXZlbjwvQXV0aG9yPjxZZWFyPjIwMTg8L1llYXI+PFJl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</w:fldData>
        </w:fldChar>
      </w:r>
      <w:r w:rsidR="00151DA8" w:rsidRPr="004472AF">
        <w:instrText xml:space="preserve"> ADDIN EN.CITE </w:instrText>
      </w:r>
      <w:r w:rsidR="00151DA8" w:rsidRPr="004472AF">
        <w:fldChar w:fldCharType="begin">
          <w:fldData xml:space="preserve">PEVuZE5vdGU+PENpdGU+PEF1dGhvcj5JZXZlbjwvQXV0aG9yPjxZZWFyPjIwMTg8L1llYXI+PFJl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</w:fldData>
        </w:fldChar>
      </w:r>
      <w:r w:rsidR="00151DA8" w:rsidRPr="004472AF">
        <w:instrText xml:space="preserve"> ADDIN EN.CITE.DATA </w:instrText>
      </w:r>
      <w:r>
        <w:fldChar w:fldCharType="separate"/>
      </w:r>
      <w:r w:rsidR="00151DA8" w:rsidRPr="004472AF">
        <w:fldChar w:fldCharType="end"/>
      </w:r>
      <w:r w:rsidRPr="004472AF">
        <w:fldChar w:fldCharType="separate"/>
      </w:r>
      <w:r w:rsidR="00151DA8" w:rsidRPr="004472AF">
        <w:rPr>
          <w:noProof/>
        </w:rPr>
        <w:t>(132)</w:t>
      </w:r>
      <w:r w:rsidRPr="004472AF">
        <w:fldChar w:fldCharType="end"/>
      </w:r>
      <w:r w:rsidR="0003412E" w:rsidRPr="004472AF">
        <w:t>. Additionally, community HRV outbreaks are common in nursing home/residential care settings.</w:t>
      </w:r>
      <w:r>
        <w:t xml:space="preserve"> </w:t>
      </w:r>
      <w:r w:rsidR="0003412E" w:rsidRPr="004472AF">
        <w:t>Hicks et al described two rhinovirus outbreaks in the United States, half of cases in these outbreaks were associated with pneumonia</w:t>
      </w:r>
      <w:r w:rsidR="0003412E" w:rsidRPr="004472AF">
        <w:fldChar w:fldCharType="begin">
          <w:fldData xml:space="preserve">PEVuZE5vdGU+PENpdGU+PEF1dGhvcj5IaWNrczwvQXV0aG9yPjxZZWFyPjIwMDY8L1llYXI+PFJl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=
</w:fldData>
        </w:fldChar>
      </w:r>
      <w:r w:rsidR="00151DA8" w:rsidRPr="004472AF">
        <w:instrText xml:space="preserve"> ADDIN EN.CITE </w:instrText>
      </w:r>
      <w:r w:rsidR="00151DA8" w:rsidRPr="004472AF">
        <w:fldChar w:fldCharType="begin">
          <w:fldData xml:space="preserve">PEVuZE5vdGU+PENpdGU+PEF1dGhvcj5IaWNrczwvQXV0aG9yPjxZZWFyPjIwMDY8L1llYXI+PFJl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=
</w:fldData>
        </w:fldChar>
      </w:r>
      <w:r w:rsidR="00151DA8" w:rsidRPr="004472AF">
        <w:instrText xml:space="preserve"> ADDIN EN.CITE.DATA </w:instrText>
      </w:r>
      <w:r>
        <w:fldChar w:fldCharType="separate"/>
      </w:r>
      <w:r w:rsidR="00151DA8" w:rsidRPr="004472AF">
        <w:fldChar w:fldCharType="end"/>
      </w:r>
      <w:r w:rsidR="0003412E" w:rsidRPr="004472AF">
        <w:fldChar w:fldCharType="separate"/>
      </w:r>
      <w:r w:rsidR="00151DA8" w:rsidRPr="004472AF">
        <w:rPr>
          <w:noProof/>
        </w:rPr>
        <w:t>(133)</w:t>
      </w:r>
      <w:r w:rsidR="0003412E" w:rsidRPr="004472AF">
        <w:fldChar w:fldCharType="end"/>
      </w:r>
    </w:p>
    <w:p w14:paraId="3628B939" w14:textId="786A6895" w:rsidR="0003412E" w:rsidRPr="004472AF" w:rsidRDefault="00037EF6" w:rsidP="004472AF">
      <w:pPr>
        <w:spacing w:before="240" w:line="480" w:lineRule="auto"/>
        <w:jc w:val="both"/>
      </w:pPr>
      <w:r w:rsidRPr="004472AF">
        <w:t xml:space="preserve">Elderly patients represent a vulnerable group in the community. </w:t>
      </w:r>
      <w:r>
        <w:t>In</w:t>
      </w:r>
      <w:r w:rsidRPr="004472AF">
        <w:t xml:space="preserve"> a multicentre international study of adults &gt;65 </w:t>
      </w:r>
      <w:r>
        <w:t xml:space="preserve">years of age </w:t>
      </w:r>
      <w:r w:rsidRPr="004472AF">
        <w:t>with moderate-severe influenza</w:t>
      </w:r>
      <w:r>
        <w:t>-</w:t>
      </w:r>
      <w:r w:rsidRPr="004472AF">
        <w:t xml:space="preserve">like illness </w:t>
      </w:r>
      <w:r w:rsidR="007D58F6" w:rsidRPr="004472AF">
        <w:rPr>
          <w:noProof/>
        </w:rPr>
        <w:t>(ILI</w:t>
      </w:r>
      <w:r w:rsidR="007D58F6" w:rsidRPr="004472AF">
        <w:rPr>
          <w:noProof/>
        </w:rPr>
        <w:softHyphen/>
        <w:t>)</w:t>
      </w:r>
      <w:r w:rsidRPr="004472AF">
        <w:t xml:space="preserve"> in the community (severity defined by </w:t>
      </w:r>
      <w:r>
        <w:t xml:space="preserve">the </w:t>
      </w:r>
      <w:r w:rsidRPr="004472AF">
        <w:t xml:space="preserve">authors as having pneumonia, requiring </w:t>
      </w:r>
      <w:proofErr w:type="gramStart"/>
      <w:r w:rsidRPr="004472AF">
        <w:t>admission</w:t>
      </w:r>
      <w:proofErr w:type="gramEnd"/>
      <w:r w:rsidRPr="004472AF">
        <w:t xml:space="preserve"> or </w:t>
      </w:r>
      <w:r>
        <w:t>having</w:t>
      </w:r>
      <w:r w:rsidRPr="004472AF">
        <w:t xml:space="preserve"> an influenza symptom score &gt;2)</w:t>
      </w:r>
      <w:r>
        <w:t>, Falsey et al.</w:t>
      </w:r>
      <w:r w:rsidRPr="004472AF">
        <w:t xml:space="preserve"> demonstrated </w:t>
      </w:r>
      <w:r>
        <w:t xml:space="preserve">that </w:t>
      </w:r>
      <w:r w:rsidRPr="004472AF">
        <w:t>viruses were detected in 57.6% of cases. HRV was second only to influenza and was detected in 25.6% of cases</w:t>
      </w:r>
      <w:r w:rsidRPr="004472AF">
        <w:fldChar w:fldCharType="begin">
          <w:fldData xml:space="preserve">PEVuZE5vdGU+PENpdGU+PEF1dGhvcj5GYWxzZXk8L0F1dGhvcj48WWVhcj4yMDE0PC9ZZWFyPjxS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</w:fldData>
        </w:fldChar>
      </w:r>
      <w:r w:rsidR="00151DA8" w:rsidRPr="004472AF">
        <w:instrText xml:space="preserve"> ADDIN EN.CITE </w:instrText>
      </w:r>
      <w:r w:rsidR="00151DA8" w:rsidRPr="004472AF">
        <w:fldChar w:fldCharType="begin">
          <w:fldData xml:space="preserve">PEVuZE5vdGU+PENpdGU+PEF1dGhvcj5GYWxzZXk8L0F1dGhvcj48WWVhcj4yMDE0PC9ZZWFyPjxS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</w:fldData>
        </w:fldChar>
      </w:r>
      <w:r w:rsidR="00151DA8" w:rsidRPr="004472AF">
        <w:instrText xml:space="preserve"> ADDIN EN.CITE.DATA </w:instrText>
      </w:r>
      <w:r w:rsidR="00000000">
        <w:fldChar w:fldCharType="separate"/>
      </w:r>
      <w:r w:rsidR="00151DA8" w:rsidRPr="004472AF">
        <w:fldChar w:fldCharType="end"/>
      </w:r>
      <w:r w:rsidRPr="004472AF">
        <w:fldChar w:fldCharType="separate"/>
      </w:r>
      <w:r w:rsidR="00151DA8" w:rsidRPr="004472AF">
        <w:rPr>
          <w:noProof/>
        </w:rPr>
        <w:t>(134)</w:t>
      </w:r>
      <w:r w:rsidRPr="004472AF">
        <w:fldChar w:fldCharType="end"/>
      </w:r>
      <w:r w:rsidRPr="004472AF">
        <w:t>.</w:t>
      </w:r>
    </w:p>
    <w:p w14:paraId="2F7B37A4" w14:textId="41115851" w:rsidR="00D7548F" w:rsidRPr="004472AF" w:rsidRDefault="00000000" w:rsidP="00700921">
      <w:pPr>
        <w:spacing w:line="480" w:lineRule="auto"/>
        <w:jc w:val="both"/>
      </w:pPr>
      <w:r w:rsidRPr="004472AF">
        <w:lastRenderedPageBreak/>
        <w:t xml:space="preserve">Community lower respiratory infections are a leading cause </w:t>
      </w:r>
      <w:r>
        <w:t>of</w:t>
      </w:r>
      <w:r w:rsidRPr="004472AF">
        <w:t xml:space="preserve"> antibiotic prescription, despite their ineffectiveness in most cases. Unnecessary antibiotic prescriptions by clinicians are a key driver </w:t>
      </w:r>
      <w:r>
        <w:t>of</w:t>
      </w:r>
      <w:r w:rsidRPr="004472AF">
        <w:t xml:space="preserve"> the growth of antimicrobial</w:t>
      </w:r>
      <w:r>
        <w:t>-</w:t>
      </w:r>
      <w:r w:rsidRPr="004472AF">
        <w:t>resistant organisms</w:t>
      </w:r>
      <w:r w:rsidRPr="004472AF">
        <w:fldChar w:fldCharType="begin">
          <w:fldData xml:space="preserve">PEVuZE5vdGU+PENpdGU+PEF1dGhvcj5NYWxob3RyYS1LdW1hcjwvQXV0aG9yPjxZZWFyPjIwMTY8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</w:fldData>
        </w:fldChar>
      </w:r>
      <w:r w:rsidR="00151DA8" w:rsidRPr="004472AF">
        <w:instrText xml:space="preserve"> ADDIN EN.CITE </w:instrText>
      </w:r>
      <w:r w:rsidR="00151DA8" w:rsidRPr="004472AF">
        <w:fldChar w:fldCharType="begin">
          <w:fldData xml:space="preserve">PEVuZE5vdGU+PENpdGU+PEF1dGhvcj5NYWxob3RyYS1LdW1hcjwvQXV0aG9yPjxZZWFyPjIwMTY8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</w:fldData>
        </w:fldChar>
      </w:r>
      <w:r w:rsidR="00151DA8" w:rsidRPr="004472AF">
        <w:instrText xml:space="preserve"> ADDIN EN.CITE.DATA </w:instrText>
      </w:r>
      <w:r>
        <w:fldChar w:fldCharType="separate"/>
      </w:r>
      <w:r w:rsidR="00151DA8" w:rsidRPr="004472AF">
        <w:fldChar w:fldCharType="end"/>
      </w:r>
      <w:r w:rsidRPr="004472AF">
        <w:fldChar w:fldCharType="separate"/>
      </w:r>
      <w:r w:rsidR="00151DA8" w:rsidRPr="004472AF">
        <w:rPr>
          <w:noProof/>
        </w:rPr>
        <w:t>(135, 136)</w:t>
      </w:r>
      <w:r w:rsidRPr="004472AF">
        <w:fldChar w:fldCharType="end"/>
      </w:r>
      <w:r w:rsidR="000A2A11" w:rsidRPr="004472AF">
        <w:t>. Clinicians need valid</w:t>
      </w:r>
      <w:r>
        <w:t>,</w:t>
      </w:r>
      <w:r w:rsidR="000A2A11" w:rsidRPr="004472AF">
        <w:t xml:space="preserve"> cost-effective tools to distinguish </w:t>
      </w:r>
      <w:r>
        <w:t xml:space="preserve">between </w:t>
      </w:r>
      <w:r w:rsidR="000A2A11" w:rsidRPr="004472AF">
        <w:t xml:space="preserve">bacterial and viral </w:t>
      </w:r>
      <w:r>
        <w:t>infections</w:t>
      </w:r>
      <w:r w:rsidR="000A2A11" w:rsidRPr="004472AF">
        <w:t>.</w:t>
      </w:r>
    </w:p>
    <w:p w14:paraId="2B2D5D45" w14:textId="3B84D823" w:rsidR="007F3BD4" w:rsidRPr="004472AF" w:rsidRDefault="00000000" w:rsidP="00700921">
      <w:pPr>
        <w:pStyle w:val="Heading5"/>
        <w:spacing w:line="480" w:lineRule="auto"/>
        <w:jc w:val="both"/>
      </w:pPr>
      <w:r w:rsidRPr="004472AF">
        <w:t>HRV and Hospitalised adults</w:t>
      </w:r>
    </w:p>
    <w:p w14:paraId="717C3C7D" w14:textId="18EF8314" w:rsidR="00CA4F08" w:rsidRDefault="00000000" w:rsidP="00700921">
      <w:pPr>
        <w:spacing w:line="480" w:lineRule="auto"/>
        <w:jc w:val="both"/>
      </w:pPr>
      <w:r w:rsidRPr="004472AF">
        <w:t xml:space="preserve">In hospitalised adults with ARI/LRI, HRV infection is prevalent worldwide. Zimmerman et al. calculated the population-based hospitalisation burden for respiratory viruses in adults in Pennsylvania from </w:t>
      </w:r>
      <w:r>
        <w:t>2015–2019</w:t>
      </w:r>
      <w:r w:rsidRPr="004472AF">
        <w:t>. HRV was the most frequently detected viral pathogen, accounting for 30.1% of viral infections, with an annual hospitalisation burden of 137-174 per 100,000</w:t>
      </w:r>
      <w:r>
        <w:t xml:space="preserve"> people</w:t>
      </w:r>
      <w:r w:rsidRPr="004472AF">
        <w:t xml:space="preserve">. Among adults under the age of </w:t>
      </w:r>
      <w:proofErr w:type="gramStart"/>
      <w:r w:rsidRPr="004472AF">
        <w:t>65</w:t>
      </w:r>
      <w:proofErr w:type="gramEnd"/>
      <w:r w:rsidRPr="004472AF">
        <w:t xml:space="preserve">, </w:t>
      </w:r>
      <w:r>
        <w:t xml:space="preserve">there were more </w:t>
      </w:r>
      <w:r w:rsidRPr="004472AF">
        <w:t>HRV-associated</w:t>
      </w:r>
      <w:r w:rsidR="00D865F5">
        <w:t xml:space="preserve"> </w:t>
      </w:r>
      <w:r w:rsidRPr="004472AF">
        <w:t>than</w:t>
      </w:r>
      <w:r w:rsidR="00D865F5">
        <w:t xml:space="preserve"> </w:t>
      </w:r>
      <w:r w:rsidRPr="004472AF">
        <w:t>influenza</w:t>
      </w:r>
      <w:r>
        <w:t>-associated hospitalisations</w:t>
      </w:r>
      <w:r w:rsidR="007B6269" w:rsidRPr="004472AF">
        <w:fldChar w:fldCharType="begin">
          <w:fldData xml:space="preserve">PEVuZE5vdGU+PENpdGU+PEF1dGhvcj5aaW1tZXJtYW48L0F1dGhvcj48WWVhcj4yMDIyPC9ZZWFy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==
</w:fldData>
        </w:fldChar>
      </w:r>
      <w:r w:rsidR="00151DA8" w:rsidRPr="004472AF">
        <w:instrText xml:space="preserve"> ADDIN EN.CITE </w:instrText>
      </w:r>
      <w:r w:rsidR="00151DA8" w:rsidRPr="004472AF">
        <w:fldChar w:fldCharType="begin">
          <w:fldData xml:space="preserve">PEVuZE5vdGU+PENpdGU+PEF1dGhvcj5aaW1tZXJtYW48L0F1dGhvcj48WWVhcj4yMDIyPC9ZZWFy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==
</w:fldData>
        </w:fldChar>
      </w:r>
      <w:r w:rsidR="00151DA8" w:rsidRPr="004472AF">
        <w:instrText xml:space="preserve"> ADDIN EN.CITE.DATA </w:instrText>
      </w:r>
      <w:r>
        <w:fldChar w:fldCharType="separate"/>
      </w:r>
      <w:r w:rsidR="00151DA8" w:rsidRPr="004472AF">
        <w:fldChar w:fldCharType="end"/>
      </w:r>
      <w:r w:rsidR="007B6269" w:rsidRPr="004472AF">
        <w:fldChar w:fldCharType="separate"/>
      </w:r>
      <w:r w:rsidR="00151DA8" w:rsidRPr="004472AF">
        <w:rPr>
          <w:noProof/>
        </w:rPr>
        <w:t>(137)</w:t>
      </w:r>
      <w:r w:rsidR="007B6269" w:rsidRPr="004472AF">
        <w:fldChar w:fldCharType="end"/>
      </w:r>
      <w:r w:rsidR="005E4DE9" w:rsidRPr="004472AF">
        <w:t>.</w:t>
      </w:r>
    </w:p>
    <w:p w14:paraId="4D640A82" w14:textId="620DF69E" w:rsidR="00BF0139" w:rsidRPr="004472AF" w:rsidRDefault="00EC3AB3" w:rsidP="00700921">
      <w:pPr>
        <w:spacing w:line="480" w:lineRule="auto"/>
        <w:jc w:val="both"/>
      </w:pPr>
      <w:r w:rsidRPr="004472AF">
        <w:t>Other studies corroborate the observation that HRV is among the most common viruses found in hospitalised adults with ARI globally.</w:t>
      </w:r>
      <w:r>
        <w:t xml:space="preserve"> </w:t>
      </w:r>
      <w:r w:rsidRPr="004472AF">
        <w:t>Grech et al</w:t>
      </w:r>
      <w:r>
        <w:t>.</w:t>
      </w:r>
      <w:r w:rsidRPr="004472AF">
        <w:t xml:space="preserve"> demonstrated that </w:t>
      </w:r>
      <w:r>
        <w:t>picornavirus</w:t>
      </w:r>
      <w:r w:rsidRPr="004472AF">
        <w:t xml:space="preserve"> was the most prevalent respiratory pathogen detected in a multicentre Australian observational study from </w:t>
      </w:r>
      <w:r>
        <w:t>2014–2019</w:t>
      </w:r>
      <w:r w:rsidRPr="004472AF">
        <w:t>. HRV was the leading pathogen</w:t>
      </w:r>
      <w:r>
        <w:t>,</w:t>
      </w:r>
      <w:r w:rsidRPr="004472AF">
        <w:t xml:space="preserve"> accounting for 32.8% of admissions to general medical wards and 40.2% of admissions </w:t>
      </w:r>
      <w:r>
        <w:t>to</w:t>
      </w:r>
      <w:r w:rsidRPr="004472AF">
        <w:t xml:space="preserve"> intensive care </w:t>
      </w:r>
      <w:r>
        <w:t>units (ICUs</w:t>
      </w:r>
      <w:r w:rsidRPr="004472AF">
        <w:t>) with ARI and a detectable pathogen</w:t>
      </w:r>
      <w:r w:rsidRPr="004472AF">
        <w:fldChar w:fldCharType="begin">
          <w:fldData xml:space="preserve">PEVuZE5vdGU+PENpdGU+PEF1dGhvcj5HcmVjaDwvQXV0aG9yPjxZZWFyPjIwMjQ8L1llYXI+PFJl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</w:fldData>
        </w:fldChar>
      </w:r>
      <w:r w:rsidR="00E031BC" w:rsidRPr="004472AF">
        <w:instrText xml:space="preserve"> ADDIN EN.CITE </w:instrText>
      </w:r>
      <w:r w:rsidR="00E031BC" w:rsidRPr="004472AF">
        <w:fldChar w:fldCharType="begin">
          <w:fldData xml:space="preserve">PEVuZE5vdGU+PENpdGU+PEF1dGhvcj5HcmVjaDwvQXV0aG9yPjxZZWFyPjIwMjQ8L1llYXI+PFJl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</w:fldData>
        </w:fldChar>
      </w:r>
      <w:r w:rsidR="00E031BC" w:rsidRPr="004472AF">
        <w:instrText xml:space="preserve"> ADDIN EN.CITE.DATA </w:instrText>
      </w:r>
      <w:r w:rsidR="00000000">
        <w:fldChar w:fldCharType="separate"/>
      </w:r>
      <w:r w:rsidR="00E031BC" w:rsidRPr="004472AF">
        <w:fldChar w:fldCharType="end"/>
      </w:r>
      <w:r w:rsidRPr="004472AF">
        <w:fldChar w:fldCharType="separate"/>
      </w:r>
      <w:r w:rsidR="00E031BC" w:rsidRPr="004472AF">
        <w:rPr>
          <w:noProof/>
        </w:rPr>
        <w:t>(54)</w:t>
      </w:r>
      <w:r w:rsidRPr="004472AF">
        <w:fldChar w:fldCharType="end"/>
      </w:r>
      <w:r w:rsidR="007F3BD4" w:rsidRPr="004472AF">
        <w:t>. In a Mexican observational study</w:t>
      </w:r>
      <w:r>
        <w:t>,</w:t>
      </w:r>
      <w:r w:rsidR="007F3BD4" w:rsidRPr="004472AF">
        <w:t xml:space="preserve"> 23.5% of adults with HRV infection required hospital admission</w:t>
      </w:r>
      <w:r w:rsidR="00333FCE" w:rsidRPr="004472AF">
        <w:fldChar w:fldCharType="begin">
          <w:fldData xml:space="preserve">PEVuZE5vdGU+PENpdGU+PEF1dGhvcj5HYWxpbmRvLUZyYWdhPC9BdXRob3I+PFllYXI+MjAyMjwv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</w:fldData>
        </w:fldChar>
      </w:r>
      <w:r w:rsidR="00151DA8" w:rsidRPr="004472AF">
        <w:instrText xml:space="preserve"> ADDIN EN.CITE </w:instrText>
      </w:r>
      <w:r w:rsidR="00151DA8" w:rsidRPr="004472AF">
        <w:fldChar w:fldCharType="begin">
          <w:fldData xml:space="preserve">PEVuZE5vdGU+PENpdGU+PEF1dGhvcj5HYWxpbmRvLUZyYWdhPC9BdXRob3I+PFllYXI+MjAyMjwv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</w:fldData>
        </w:fldChar>
      </w:r>
      <w:r w:rsidR="00151DA8" w:rsidRPr="004472AF">
        <w:instrText xml:space="preserve"> ADDIN EN.CITE.DATA </w:instrText>
      </w:r>
      <w:r w:rsidR="00000000">
        <w:fldChar w:fldCharType="separate"/>
      </w:r>
      <w:r w:rsidR="00151DA8" w:rsidRPr="004472AF">
        <w:fldChar w:fldCharType="end"/>
      </w:r>
      <w:r w:rsidR="00333FCE" w:rsidRPr="004472AF">
        <w:fldChar w:fldCharType="separate"/>
      </w:r>
      <w:r w:rsidR="00151DA8" w:rsidRPr="004472AF">
        <w:rPr>
          <w:noProof/>
        </w:rPr>
        <w:t>(138)</w:t>
      </w:r>
      <w:r w:rsidR="00333FCE" w:rsidRPr="004472AF">
        <w:fldChar w:fldCharType="end"/>
      </w:r>
      <w:r w:rsidR="007F3BD4" w:rsidRPr="004472AF">
        <w:t xml:space="preserve">. Similarly, Chiu et al </w:t>
      </w:r>
      <w:r>
        <w:t>reported</w:t>
      </w:r>
      <w:r w:rsidR="007F3BD4" w:rsidRPr="004472AF">
        <w:t xml:space="preserve"> HRV in 21.5% of adults admitted to Taiwanese hospitals with ARI</w:t>
      </w:r>
      <w:r w:rsidR="00333FCE" w:rsidRPr="004472AF">
        <w:fldChar w:fldCharType="begin">
          <w:fldData xml:space="preserve">PEVuZE5vdGU+PENpdGU+PEF1dGhvcj5DaGl1PC9BdXRob3I+PFllYXI+MjAyMjwvWWVhcj48UmVj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</w:fldData>
        </w:fldChar>
      </w:r>
      <w:r w:rsidR="00151DA8" w:rsidRPr="004472AF">
        <w:instrText xml:space="preserve"> ADDIN EN.CITE </w:instrText>
      </w:r>
      <w:r w:rsidR="00151DA8" w:rsidRPr="004472AF">
        <w:fldChar w:fldCharType="begin">
          <w:fldData xml:space="preserve">PEVuZE5vdGU+PENpdGU+PEF1dGhvcj5DaGl1PC9BdXRob3I+PFllYXI+MjAyMjwvWWVhcj48UmVj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</w:fldData>
        </w:fldChar>
      </w:r>
      <w:r w:rsidR="00151DA8" w:rsidRPr="004472AF">
        <w:instrText xml:space="preserve"> ADDIN EN.CITE.DATA </w:instrText>
      </w:r>
      <w:r w:rsidR="00000000">
        <w:fldChar w:fldCharType="separate"/>
      </w:r>
      <w:r w:rsidR="00151DA8" w:rsidRPr="004472AF">
        <w:fldChar w:fldCharType="end"/>
      </w:r>
      <w:r w:rsidR="00333FCE" w:rsidRPr="004472AF">
        <w:fldChar w:fldCharType="separate"/>
      </w:r>
      <w:r w:rsidR="00151DA8" w:rsidRPr="004472AF">
        <w:rPr>
          <w:noProof/>
        </w:rPr>
        <w:t>(139)</w:t>
      </w:r>
      <w:r w:rsidR="00333FCE" w:rsidRPr="004472AF">
        <w:fldChar w:fldCharType="end"/>
      </w:r>
      <w:r w:rsidR="007F3BD4" w:rsidRPr="004472AF">
        <w:t>.</w:t>
      </w:r>
      <w:r>
        <w:t xml:space="preserve"> </w:t>
      </w:r>
      <w:r w:rsidR="007F3BD4" w:rsidRPr="004472AF">
        <w:t>A Lebanese study across hospitals found that HRV was detected in 22% of community</w:t>
      </w:r>
      <w:r>
        <w:t>-</w:t>
      </w:r>
      <w:r w:rsidR="007F3BD4" w:rsidRPr="004472AF">
        <w:t>acquired respiratory tract infections</w:t>
      </w:r>
      <w:r>
        <w:t>,</w:t>
      </w:r>
      <w:r w:rsidR="007F3BD4" w:rsidRPr="004472AF">
        <w:t xml:space="preserve"> making it the most commonly detected pathogen</w:t>
      </w:r>
      <w:r w:rsidR="007F3BD4" w:rsidRPr="004472AF">
        <w:fldChar w:fldCharType="begin">
          <w:fldData xml:space="preserve">PEVuZE5vdGU+PENpdGU+PEF1dGhvcj5IZWxvdTwvQXV0aG9yPjxZZWFyPjIwMjI8L1llYXI+PFJl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</w:fldData>
        </w:fldChar>
      </w:r>
      <w:r w:rsidR="00151DA8" w:rsidRPr="004472AF">
        <w:instrText xml:space="preserve"> ADDIN EN.CITE </w:instrText>
      </w:r>
      <w:r w:rsidR="00151DA8" w:rsidRPr="004472AF">
        <w:fldChar w:fldCharType="begin">
          <w:fldData xml:space="preserve">PEVuZE5vdGU+PENpdGU+PEF1dGhvcj5IZWxvdTwvQXV0aG9yPjxZZWFyPjIwMjI8L1llYXI+PFJl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</w:fldData>
        </w:fldChar>
      </w:r>
      <w:r w:rsidR="00151DA8" w:rsidRPr="004472AF">
        <w:instrText xml:space="preserve"> ADDIN EN.CITE.DATA </w:instrText>
      </w:r>
      <w:r w:rsidR="00000000">
        <w:fldChar w:fldCharType="separate"/>
      </w:r>
      <w:r w:rsidR="00151DA8" w:rsidRPr="004472AF">
        <w:fldChar w:fldCharType="end"/>
      </w:r>
      <w:r w:rsidR="007F3BD4" w:rsidRPr="004472AF">
        <w:fldChar w:fldCharType="separate"/>
      </w:r>
      <w:r w:rsidR="00151DA8" w:rsidRPr="004472AF">
        <w:rPr>
          <w:noProof/>
        </w:rPr>
        <w:t>(140)</w:t>
      </w:r>
      <w:r w:rsidR="007F3BD4" w:rsidRPr="004472AF">
        <w:fldChar w:fldCharType="end"/>
      </w:r>
      <w:r w:rsidR="0051057C" w:rsidRPr="004472AF">
        <w:t xml:space="preserve">. </w:t>
      </w:r>
      <w:r>
        <w:t>Additionally</w:t>
      </w:r>
      <w:r w:rsidR="0051057C" w:rsidRPr="004472AF">
        <w:t xml:space="preserve">, a recent Malaysian study identified a </w:t>
      </w:r>
      <w:r w:rsidR="007C458A" w:rsidRPr="004472AF">
        <w:t xml:space="preserve">respiratory </w:t>
      </w:r>
      <w:r w:rsidR="007C458A">
        <w:t>virus</w:t>
      </w:r>
      <w:r w:rsidR="0051057C" w:rsidRPr="004472AF">
        <w:t xml:space="preserve"> in 57% of adults with an ARI, 49% of which </w:t>
      </w:r>
      <w:r w:rsidR="007C458A">
        <w:t>was</w:t>
      </w:r>
      <w:r>
        <w:t xml:space="preserve"> HRV</w:t>
      </w:r>
      <w:r w:rsidR="0080660F" w:rsidRPr="004472AF">
        <w:fldChar w:fldCharType="begin">
          <w:fldData xml:space="preserve">PEVuZE5vdGU+PENpdGU+PEF1dGhvcj5DaG9uZzwvQXV0aG9yPjxZZWFyPjIwMjI8L1llYXI+PFJl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151DA8" w:rsidRPr="004472AF">
        <w:instrText xml:space="preserve"> ADDIN EN.CITE </w:instrText>
      </w:r>
      <w:r w:rsidR="00151DA8" w:rsidRPr="004472AF">
        <w:fldChar w:fldCharType="begin">
          <w:fldData xml:space="preserve">PEVuZE5vdGU+PENpdGU+PEF1dGhvcj5DaG9uZzwvQXV0aG9yPjxZZWFyPjIwMjI8L1llYXI+PFJl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151DA8" w:rsidRPr="004472AF">
        <w:instrText xml:space="preserve"> ADDIN EN.CITE.DATA </w:instrText>
      </w:r>
      <w:r w:rsidR="00000000">
        <w:fldChar w:fldCharType="separate"/>
      </w:r>
      <w:r w:rsidR="00151DA8" w:rsidRPr="004472AF">
        <w:fldChar w:fldCharType="end"/>
      </w:r>
      <w:r w:rsidR="0080660F" w:rsidRPr="004472AF">
        <w:fldChar w:fldCharType="separate"/>
      </w:r>
      <w:r w:rsidR="00151DA8" w:rsidRPr="004472AF">
        <w:rPr>
          <w:noProof/>
        </w:rPr>
        <w:t>(141)</w:t>
      </w:r>
      <w:r w:rsidR="0080660F" w:rsidRPr="004472AF">
        <w:fldChar w:fldCharType="end"/>
      </w:r>
      <w:r w:rsidR="000A2A11" w:rsidRPr="004472AF">
        <w:t>.</w:t>
      </w:r>
    </w:p>
    <w:p w14:paraId="5DE2B30A" w14:textId="107C26DA" w:rsidR="00B22C7D" w:rsidRPr="004472AF" w:rsidRDefault="00000000" w:rsidP="00700921">
      <w:pPr>
        <w:spacing w:line="480" w:lineRule="auto"/>
        <w:jc w:val="both"/>
      </w:pPr>
      <w:r w:rsidRPr="004472AF">
        <w:t>HRV infection has also been associated with severe pneumonia requiring intensive care admission, as well as acute respiratory distress syndrome (ARDS)</w:t>
      </w:r>
      <w:r>
        <w:t>,</w:t>
      </w:r>
      <w:r w:rsidRPr="004472AF">
        <w:t xml:space="preserve"> in adults</w:t>
      </w:r>
      <w:r w:rsidRPr="004472AF">
        <w:fldChar w:fldCharType="begin">
          <w:fldData xml:space="preserve">PEVuZE5vdGU+PENpdGU+PEF1dGhvcj5DaG9pPC9BdXRob3I+PFllYXI+MjAxMjwvWWVhcj48UmVj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</w:fldData>
        </w:fldChar>
      </w:r>
      <w:r w:rsidR="00151DA8" w:rsidRPr="004472AF">
        <w:instrText xml:space="preserve"> ADDIN EN.CITE </w:instrText>
      </w:r>
      <w:r w:rsidR="00151DA8" w:rsidRPr="004472AF">
        <w:fldChar w:fldCharType="begin">
          <w:fldData xml:space="preserve">PEVuZE5vdGU+PENpdGU+PEF1dGhvcj5DaG9pPC9BdXRob3I+PFllYXI+MjAxMjwvWWVhcj48UmVj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</w:fldData>
        </w:fldChar>
      </w:r>
      <w:r w:rsidR="00151DA8" w:rsidRPr="004472AF">
        <w:instrText xml:space="preserve"> ADDIN EN.CITE.DATA </w:instrText>
      </w:r>
      <w:r>
        <w:fldChar w:fldCharType="separate"/>
      </w:r>
      <w:r w:rsidR="00151DA8" w:rsidRPr="004472AF">
        <w:fldChar w:fldCharType="end"/>
      </w:r>
      <w:r w:rsidRPr="004472AF">
        <w:fldChar w:fldCharType="separate"/>
      </w:r>
      <w:r w:rsidR="00151DA8" w:rsidRPr="004472AF">
        <w:rPr>
          <w:noProof/>
        </w:rPr>
        <w:t>(126, 127, 142-149)</w:t>
      </w:r>
      <w:r w:rsidRPr="004472AF">
        <w:fldChar w:fldCharType="end"/>
      </w:r>
      <w:r w:rsidRPr="004472AF">
        <w:t>. Notably</w:t>
      </w:r>
      <w:r>
        <w:t>,</w:t>
      </w:r>
      <w:r w:rsidRPr="004472AF">
        <w:t xml:space="preserve"> HRV infection</w:t>
      </w:r>
      <w:r>
        <w:t>-</w:t>
      </w:r>
      <w:r w:rsidRPr="004472AF">
        <w:t>induced ARDS has been described in immunosuppressed</w:t>
      </w:r>
      <w:r w:rsidRPr="004472AF">
        <w:fldChar w:fldCharType="begin">
          <w:fldData xml:space="preserve">PEVuZE5vdGU+PENpdGU+PEF1dGhvcj5Zb3VzZWZpPC9BdXRob3I+PFllYXI+MjAxOTwvWWVhcj48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</w:fldData>
        </w:fldChar>
      </w:r>
      <w:r w:rsidR="00151DA8" w:rsidRPr="004472AF">
        <w:instrText xml:space="preserve"> ADDIN EN.CITE </w:instrText>
      </w:r>
      <w:r w:rsidR="00151DA8" w:rsidRPr="004472AF">
        <w:fldChar w:fldCharType="begin">
          <w:fldData xml:space="preserve">PEVuZE5vdGU+PENpdGU+PEF1dGhvcj5Zb3VzZWZpPC9BdXRob3I+PFllYXI+MjAxOTwvWWVhcj48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</w:fldData>
        </w:fldChar>
      </w:r>
      <w:r w:rsidR="00151DA8" w:rsidRPr="004472AF">
        <w:instrText xml:space="preserve"> ADDIN EN.CITE.DATA </w:instrText>
      </w:r>
      <w:r>
        <w:fldChar w:fldCharType="separate"/>
      </w:r>
      <w:r w:rsidR="00151DA8" w:rsidRPr="004472AF">
        <w:fldChar w:fldCharType="end"/>
      </w:r>
      <w:r w:rsidRPr="004472AF">
        <w:fldChar w:fldCharType="separate"/>
      </w:r>
      <w:r w:rsidR="00151DA8" w:rsidRPr="004472AF">
        <w:rPr>
          <w:noProof/>
        </w:rPr>
        <w:t>(150)</w:t>
      </w:r>
      <w:r w:rsidRPr="004472AF">
        <w:fldChar w:fldCharType="end"/>
      </w:r>
      <w:r w:rsidRPr="004472AF">
        <w:t xml:space="preserve"> and immunocompetent</w:t>
      </w:r>
      <w:r w:rsidRPr="004472AF">
        <w:fldChar w:fldCharType="begin">
          <w:fldData xml:space="preserve">PEVuZE5vdGU+PENpdGU+PEF1dGhvcj5NYXllcjwvQXV0aG9yPjxZZWFyPjIwMTY8L1llYXI+PFJl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</w:fldData>
        </w:fldChar>
      </w:r>
      <w:r w:rsidR="00151DA8" w:rsidRPr="004472AF">
        <w:instrText xml:space="preserve"> ADDIN EN.CITE </w:instrText>
      </w:r>
      <w:r w:rsidR="00151DA8" w:rsidRPr="004472AF">
        <w:fldChar w:fldCharType="begin">
          <w:fldData xml:space="preserve">PEVuZE5vdGU+PENpdGU+PEF1dGhvcj5NYXllcjwvQXV0aG9yPjxZZWFyPjIwMTY8L1llYXI+PFJl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</w:fldData>
        </w:fldChar>
      </w:r>
      <w:r w:rsidR="00151DA8" w:rsidRPr="004472AF">
        <w:instrText xml:space="preserve"> ADDIN EN.CITE.DATA </w:instrText>
      </w:r>
      <w:r>
        <w:fldChar w:fldCharType="separate"/>
      </w:r>
      <w:r w:rsidR="00151DA8" w:rsidRPr="004472AF">
        <w:fldChar w:fldCharType="end"/>
      </w:r>
      <w:r w:rsidRPr="004472AF">
        <w:fldChar w:fldCharType="separate"/>
      </w:r>
      <w:r w:rsidR="00151DA8" w:rsidRPr="004472AF">
        <w:rPr>
          <w:noProof/>
        </w:rPr>
        <w:t>(143)</w:t>
      </w:r>
      <w:r w:rsidRPr="004472AF">
        <w:fldChar w:fldCharType="end"/>
      </w:r>
      <w:r w:rsidRPr="004472AF">
        <w:t xml:space="preserve"> adults in the absence of identifiable bacterial coinfection</w:t>
      </w:r>
      <w:r w:rsidRPr="004472AF">
        <w:fldChar w:fldCharType="begin"/>
      </w:r>
      <w:r w:rsidR="00151DA8" w:rsidRPr="004472AF">
        <w:instrText xml:space="preserve"> ADDIN EN.CITE &lt;EndNote&gt;&lt;Cite&gt;&lt;Author&gt;Avgoustou&lt;/Author&gt;&lt;Year&gt;2023&lt;/Year&gt;&lt;RecNum&gt;962&lt;/RecNum&gt;&lt;DisplayText&gt;(144)&lt;/DisplayText&gt;&lt;record&gt;&lt;rec-number&gt;962&lt;/rec-number&gt;&lt;foreign-keys&gt;&lt;key app="EN" db-id="zsdsx9ttger9xmevdzjpasa35dsxxd9wz0pr" timestamp="1711040946" guid="463b05f0-11a0-433a-9c4b-b3ef6f5b38f2"&gt;962&lt;/key&gt;&lt;/foreign-keys&gt;&lt;ref-type name="Journal Article"&gt;17&lt;/ref-type&gt;&lt;contributors&gt;&lt;authors&gt;&lt;author&gt;Avgoustou, E.&lt;/author&gt;&lt;author&gt;Spyridaki, A.&lt;/author&gt;&lt;author&gt;Pothitos, G.&lt;/author&gt;&lt;author&gt;Papadopoulos, A.&lt;/author&gt;&lt;author&gt;Kois, S.&lt;/author&gt;&lt;author&gt;Vassilara, F.&lt;/author&gt;&lt;/authors&gt;&lt;/contributors&gt;&lt;auth-address&gt;5 Department of Internal Medicine, Hygeia Hospital, Athens, Greece.&amp;#xD;Department of Internal Medicine, Sismanoglio-Amalia Fleming General Hospital, Athens, Greece.&amp;#xD;4 Department of Internal Medicine, Medical School, National and Kapodistrian University of Athens, Athens, Greece.&lt;/auth-address&gt;&lt;titles&gt;&lt;title&gt;Enterovirus-Rhinovirus-Induced Acute Respiratory Distress Syndrome in Adults: A Case Report and Short Literature Review&lt;/title&gt;&lt;secondary-title&gt;Case Rep Infect Dis&lt;/secondary-title&gt;&lt;/titles&gt;&lt;periodical&gt;&lt;full-title&gt;Case Rep Infect Dis&lt;/full-title&gt;&lt;/periodical&gt;&lt;pages&gt;8887955&lt;/pages&gt;&lt;volume&gt;2023&lt;/volume&gt;&lt;edition&gt;20231103&lt;/edition&gt;&lt;dates&gt;&lt;year&gt;2023&lt;/year&gt;&lt;/dates&gt;&lt;isbn&gt;2090-6625 (Print)&lt;/isbn&gt;&lt;accession-num&gt;37954984&lt;/accession-num&gt;&lt;urls&gt;&lt;related-urls&gt;&lt;url&gt;https://www.ncbi.nlm.nih.gov/pmc/articles/PMC10637844/pdf/CRIID2023-8887955.pdf&lt;/url&gt;&lt;/related-urls&gt;&lt;/urls&gt;&lt;custom1&gt;The authors declare that they have no conflicts of interest.&lt;/custom1&gt;&lt;custom2&gt;PMC10637844&lt;/custom2&gt;&lt;electronic-resource-num&gt;10.1155/2023/8887955&lt;/electronic-resource-num&gt;&lt;remote-database-provider&gt;NLM&lt;/remote-database-provider&gt;&lt;language&gt;eng&lt;/language&gt;&lt;/record&gt;&lt;/Cite&gt;&lt;/EndNote&gt;</w:instrText>
      </w:r>
      <w:r w:rsidRPr="004472AF">
        <w:fldChar w:fldCharType="separate"/>
      </w:r>
      <w:r w:rsidR="00151DA8" w:rsidRPr="004472AF">
        <w:rPr>
          <w:noProof/>
        </w:rPr>
        <w:t>(144)</w:t>
      </w:r>
      <w:r w:rsidRPr="004472AF">
        <w:fldChar w:fldCharType="end"/>
      </w:r>
      <w:r w:rsidRPr="004472AF">
        <w:t>.</w:t>
      </w:r>
    </w:p>
    <w:p w14:paraId="5CFB7BF8" w14:textId="20427E63" w:rsidR="00B22C7D" w:rsidRPr="004472AF" w:rsidRDefault="00000000" w:rsidP="00700921">
      <w:pPr>
        <w:spacing w:line="480" w:lineRule="auto"/>
        <w:jc w:val="both"/>
      </w:pPr>
      <w:r>
        <w:rPr>
          <w:rFonts w:cs="Times New Roman"/>
        </w:rPr>
        <w:lastRenderedPageBreak/>
        <w:t>The</w:t>
      </w:r>
      <w:r w:rsidRPr="004472AF">
        <w:rPr>
          <w:rFonts w:cs="Times New Roman"/>
        </w:rPr>
        <w:t xml:space="preserve"> prevalence </w:t>
      </w:r>
      <w:r>
        <w:rPr>
          <w:rFonts w:cs="Times New Roman"/>
        </w:rPr>
        <w:t xml:space="preserve">of HRV in </w:t>
      </w:r>
      <w:r w:rsidRPr="004472AF">
        <w:rPr>
          <w:rFonts w:cs="Times New Roman"/>
        </w:rPr>
        <w:t>ICU settings rivals that of other viruses. In a retrospective study by Piralla et al</w:t>
      </w:r>
      <w:r>
        <w:rPr>
          <w:rFonts w:cs="Times New Roman"/>
        </w:rPr>
        <w:t>.</w:t>
      </w:r>
      <w:r w:rsidRPr="004472AF">
        <w:rPr>
          <w:rFonts w:cs="Times New Roman"/>
        </w:rPr>
        <w:t>, HRV was the 2</w:t>
      </w:r>
      <w:r w:rsidRPr="004472AF">
        <w:rPr>
          <w:rFonts w:cs="Times New Roman"/>
          <w:vertAlign w:val="superscript"/>
        </w:rPr>
        <w:t>nd</w:t>
      </w:r>
      <w:r w:rsidR="00683BC0">
        <w:rPr>
          <w:rFonts w:cs="Times New Roman"/>
        </w:rPr>
        <w:t xml:space="preserve"> most commonly detected virus in patients admitted to </w:t>
      </w:r>
      <w:r>
        <w:rPr>
          <w:rFonts w:cs="Times New Roman"/>
        </w:rPr>
        <w:t xml:space="preserve">the </w:t>
      </w:r>
      <w:r w:rsidR="00683BC0">
        <w:rPr>
          <w:rFonts w:cs="Times New Roman"/>
        </w:rPr>
        <w:t>ICU with severe respiratory syndromes</w:t>
      </w:r>
      <w:r w:rsidRPr="004472AF">
        <w:rPr>
          <w:rFonts w:cs="Times New Roman"/>
        </w:rPr>
        <w:fldChar w:fldCharType="begin">
          <w:fldData xml:space="preserve">PEVuZE5vdGU+PENpdGU+PEF1dGhvcj5QaXJhbGxhPC9BdXRob3I+PFllYXI+MjAxNzwvWWVhcj48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</w:fldData>
        </w:fldChar>
      </w:r>
      <w:r w:rsidR="00151DA8" w:rsidRPr="004472AF">
        <w:rPr>
          <w:rFonts w:cs="Times New Roman"/>
        </w:rPr>
        <w:instrText xml:space="preserve"> ADDIN EN.CITE </w:instrText>
      </w:r>
      <w:r w:rsidR="00151DA8" w:rsidRPr="004472AF">
        <w:rPr>
          <w:rFonts w:cs="Times New Roman"/>
        </w:rPr>
        <w:fldChar w:fldCharType="begin">
          <w:fldData xml:space="preserve">PEVuZE5vdGU+PENpdGU+PEF1dGhvcj5QaXJhbGxhPC9BdXRob3I+PFllYXI+MjAxNzwvWWVhcj48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</w:fldData>
        </w:fldChar>
      </w:r>
      <w:r w:rsidR="00151DA8" w:rsidRPr="004472AF">
        <w:rPr>
          <w:rFonts w:cs="Times New Roman"/>
        </w:rPr>
        <w:instrText xml:space="preserve"> ADDIN EN.CITE.DATA </w:instrText>
      </w:r>
      <w:r>
        <w:rPr>
          <w:rFonts w:cs="Times New Roman"/>
        </w:rPr>
      </w:r>
      <w:r>
        <w:rPr>
          <w:rFonts w:cs="Times New Roman"/>
        </w:rPr>
        <w:fldChar w:fldCharType="separate"/>
      </w:r>
      <w:r w:rsidR="00151DA8" w:rsidRPr="004472AF">
        <w:rPr>
          <w:rFonts w:cs="Times New Roman"/>
        </w:rPr>
        <w:fldChar w:fldCharType="end"/>
      </w:r>
      <w:r w:rsidRPr="004472AF">
        <w:rPr>
          <w:rFonts w:cs="Times New Roman"/>
        </w:rPr>
      </w:r>
      <w:r w:rsidRPr="004472AF">
        <w:rPr>
          <w:rFonts w:cs="Times New Roman"/>
        </w:rPr>
        <w:fldChar w:fldCharType="separate"/>
      </w:r>
      <w:r w:rsidR="00151DA8" w:rsidRPr="004472AF">
        <w:rPr>
          <w:rFonts w:cs="Times New Roman"/>
          <w:noProof/>
        </w:rPr>
        <w:t>(124)</w:t>
      </w:r>
      <w:r w:rsidRPr="004472AF">
        <w:rPr>
          <w:rFonts w:cs="Times New Roman"/>
        </w:rPr>
        <w:fldChar w:fldCharType="end"/>
      </w:r>
      <w:r w:rsidRPr="004472AF">
        <w:rPr>
          <w:rFonts w:cs="Times New Roman"/>
        </w:rPr>
        <w:t xml:space="preserve">. Similarly, another study showed </w:t>
      </w:r>
      <w:r>
        <w:rPr>
          <w:rFonts w:cs="Times New Roman"/>
        </w:rPr>
        <w:t xml:space="preserve">that </w:t>
      </w:r>
      <w:r w:rsidRPr="004472AF">
        <w:rPr>
          <w:rFonts w:cs="Times New Roman"/>
        </w:rPr>
        <w:t xml:space="preserve">HRV was </w:t>
      </w:r>
      <w:r>
        <w:rPr>
          <w:rFonts w:cs="Times New Roman"/>
        </w:rPr>
        <w:t xml:space="preserve">the </w:t>
      </w:r>
      <w:r w:rsidRPr="004472AF">
        <w:rPr>
          <w:rFonts w:cs="Times New Roman"/>
        </w:rPr>
        <w:t>second most prevalent virus identified in adults admitted with severe CAP</w:t>
      </w:r>
      <w:r w:rsidRPr="004472AF">
        <w:rPr>
          <w:rFonts w:cs="Times New Roman"/>
        </w:rPr>
        <w:fldChar w:fldCharType="begin">
          <w:fldData xml:space="preserve">PEVuZE5vdGU+PENpdGU+PEF1dGhvcj5XaWVta2VuPC9BdXRob3I+PFllYXI+MjAxMzwvWWVhcj48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==
</w:fldData>
        </w:fldChar>
      </w:r>
      <w:r w:rsidR="00151DA8" w:rsidRPr="004472AF">
        <w:rPr>
          <w:rFonts w:cs="Times New Roman"/>
        </w:rPr>
        <w:instrText xml:space="preserve"> ADDIN EN.CITE </w:instrText>
      </w:r>
      <w:r w:rsidR="00151DA8" w:rsidRPr="004472AF">
        <w:rPr>
          <w:rFonts w:cs="Times New Roman"/>
        </w:rPr>
        <w:fldChar w:fldCharType="begin">
          <w:fldData xml:space="preserve">PEVuZE5vdGU+PENpdGU+PEF1dGhvcj5XaWVta2VuPC9BdXRob3I+PFllYXI+MjAxMzwvWWVhcj48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==
</w:fldData>
        </w:fldChar>
      </w:r>
      <w:r w:rsidR="00151DA8" w:rsidRPr="004472AF">
        <w:rPr>
          <w:rFonts w:cs="Times New Roman"/>
        </w:rPr>
        <w:instrText xml:space="preserve"> ADDIN EN.CITE.DATA </w:instrText>
      </w:r>
      <w:r>
        <w:rPr>
          <w:rFonts w:cs="Times New Roman"/>
        </w:rPr>
      </w:r>
      <w:r>
        <w:rPr>
          <w:rFonts w:cs="Times New Roman"/>
        </w:rPr>
        <w:fldChar w:fldCharType="separate"/>
      </w:r>
      <w:r w:rsidR="00151DA8" w:rsidRPr="004472AF">
        <w:rPr>
          <w:rFonts w:cs="Times New Roman"/>
        </w:rPr>
        <w:fldChar w:fldCharType="end"/>
      </w:r>
      <w:r w:rsidRPr="004472AF">
        <w:rPr>
          <w:rFonts w:cs="Times New Roman"/>
        </w:rPr>
      </w:r>
      <w:r w:rsidRPr="004472AF">
        <w:rPr>
          <w:rFonts w:cs="Times New Roman"/>
        </w:rPr>
        <w:fldChar w:fldCharType="separate"/>
      </w:r>
      <w:r w:rsidR="00151DA8" w:rsidRPr="004472AF">
        <w:rPr>
          <w:rFonts w:cs="Times New Roman"/>
          <w:noProof/>
        </w:rPr>
        <w:t>(142)</w:t>
      </w:r>
      <w:r w:rsidRPr="004472AF">
        <w:rPr>
          <w:rFonts w:cs="Times New Roman"/>
        </w:rPr>
        <w:fldChar w:fldCharType="end"/>
      </w:r>
      <w:r w:rsidR="00ED34FF">
        <w:t xml:space="preserve">. A recent national surveillance study by Liu et al. over 12 years in China </w:t>
      </w:r>
      <w:r>
        <w:t>revealed</w:t>
      </w:r>
      <w:r w:rsidR="00ED34FF">
        <w:t xml:space="preserve"> HRV to be the second most frequently detected virus among adults aged 18-60 and over 60 </w:t>
      </w:r>
      <w:r>
        <w:t xml:space="preserve">years </w:t>
      </w:r>
      <w:r w:rsidR="00ED34FF">
        <w:t>requiring ICU care for CAP</w:t>
      </w:r>
      <w:r w:rsidR="00035E14" w:rsidRPr="004472AF">
        <w:fldChar w:fldCharType="begin">
          <w:fldData xml:space="preserve">PEVuZE5vdGU+PENpdGU+PEF1dGhvcj5MaXU8L0F1dGhvcj48WWVhcj4yMDIzPC9ZZWFyPjxSZWNO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</w:fldData>
        </w:fldChar>
      </w:r>
      <w:r w:rsidR="00151DA8" w:rsidRPr="004472AF">
        <w:instrText xml:space="preserve"> ADDIN EN.CITE </w:instrText>
      </w:r>
      <w:r w:rsidR="00151DA8" w:rsidRPr="004472AF">
        <w:fldChar w:fldCharType="begin">
          <w:fldData xml:space="preserve">PEVuZE5vdGU+PENpdGU+PEF1dGhvcj5MaXU8L0F1dGhvcj48WWVhcj4yMDIzPC9ZZWFyPjxSZWNO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</w:fldData>
        </w:fldChar>
      </w:r>
      <w:r w:rsidR="00151DA8" w:rsidRPr="004472AF">
        <w:instrText xml:space="preserve"> ADDIN EN.CITE.DATA </w:instrText>
      </w:r>
      <w:r>
        <w:fldChar w:fldCharType="separate"/>
      </w:r>
      <w:r w:rsidR="00151DA8" w:rsidRPr="004472AF">
        <w:fldChar w:fldCharType="end"/>
      </w:r>
      <w:r w:rsidR="00035E14" w:rsidRPr="004472AF">
        <w:fldChar w:fldCharType="separate"/>
      </w:r>
      <w:r w:rsidR="00151DA8" w:rsidRPr="004472AF">
        <w:rPr>
          <w:noProof/>
        </w:rPr>
        <w:t>(151)</w:t>
      </w:r>
      <w:r w:rsidR="00035E14" w:rsidRPr="004472AF">
        <w:fldChar w:fldCharType="end"/>
      </w:r>
      <w:r w:rsidRPr="004472AF">
        <w:t>.</w:t>
      </w:r>
    </w:p>
    <w:p w14:paraId="4153FC76" w14:textId="09E8C98F" w:rsidR="0035451B" w:rsidRPr="004472AF" w:rsidRDefault="00226332" w:rsidP="00700921">
      <w:pPr>
        <w:spacing w:line="480" w:lineRule="auto"/>
        <w:jc w:val="both"/>
      </w:pPr>
      <w:r w:rsidRPr="004472AF">
        <w:t xml:space="preserve">HRV is not only prevalent in hospitalised adults but also </w:t>
      </w:r>
      <w:r>
        <w:t>has</w:t>
      </w:r>
      <w:r w:rsidRPr="004472AF">
        <w:t xml:space="preserve"> clinical consequences </w:t>
      </w:r>
      <w:r>
        <w:t xml:space="preserve">comparable </w:t>
      </w:r>
      <w:r w:rsidRPr="004472AF">
        <w:t xml:space="preserve">to </w:t>
      </w:r>
      <w:r>
        <w:t xml:space="preserve">those of </w:t>
      </w:r>
      <w:r w:rsidRPr="004472AF">
        <w:t>other viruses.</w:t>
      </w:r>
      <w:r>
        <w:t xml:space="preserve"> </w:t>
      </w:r>
      <w:r w:rsidRPr="004472AF">
        <w:t xml:space="preserve">In a prospective 3-year cohort study, </w:t>
      </w:r>
      <w:r>
        <w:t xml:space="preserve">in </w:t>
      </w:r>
      <w:r w:rsidRPr="004472AF">
        <w:t>adults admitted with ILI</w:t>
      </w:r>
      <w:r>
        <w:t>,</w:t>
      </w:r>
      <w:r w:rsidRPr="004472AF">
        <w:t xml:space="preserve"> Picornaviridae </w:t>
      </w:r>
      <w:r>
        <w:t>w</w:t>
      </w:r>
      <w:r w:rsidR="00BC34F5">
        <w:t>ere</w:t>
      </w:r>
      <w:r w:rsidRPr="004472AF">
        <w:t xml:space="preserve"> the most common non-influenza virus detected (27%). Notably non-influenza viruses exhibited similar </w:t>
      </w:r>
      <w:r>
        <w:t>lengths</w:t>
      </w:r>
      <w:r w:rsidRPr="004472AF">
        <w:t xml:space="preserve"> of stay and in-hospital mortality to influenza patients, although specific </w:t>
      </w:r>
      <w:r>
        <w:t>analyses</w:t>
      </w:r>
      <w:r w:rsidRPr="004472AF">
        <w:t xml:space="preserve"> for Picornaviridae was lacking</w:t>
      </w:r>
      <w:r w:rsidR="00F22AF1" w:rsidRPr="004472AF">
        <w:fldChar w:fldCharType="begin">
          <w:fldData xml:space="preserve">PEVuZE5vdGU+PENpdGU+PEF1dGhvcj5Cw6luw6l6aXQ8L0F1dGhvcj48WWVhcj4yMDIwPC9ZZWFy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</w:fldData>
        </w:fldChar>
      </w:r>
      <w:r w:rsidR="00151DA8" w:rsidRPr="004472AF">
        <w:instrText xml:space="preserve"> ADDIN EN.CITE </w:instrText>
      </w:r>
      <w:r w:rsidR="00151DA8" w:rsidRPr="004472AF">
        <w:fldChar w:fldCharType="begin">
          <w:fldData xml:space="preserve">PEVuZE5vdGU+PENpdGU+PEF1dGhvcj5Cw6luw6l6aXQ8L0F1dGhvcj48WWVhcj4yMDIwPC9ZZWFy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</w:fldData>
        </w:fldChar>
      </w:r>
      <w:r w:rsidR="00151DA8" w:rsidRPr="004472AF">
        <w:instrText xml:space="preserve"> ADDIN EN.CITE.DATA </w:instrText>
      </w:r>
      <w:r w:rsidR="00000000">
        <w:fldChar w:fldCharType="separate"/>
      </w:r>
      <w:r w:rsidR="00151DA8" w:rsidRPr="004472AF">
        <w:fldChar w:fldCharType="end"/>
      </w:r>
      <w:r w:rsidR="00F22AF1" w:rsidRPr="004472AF">
        <w:fldChar w:fldCharType="separate"/>
      </w:r>
      <w:r w:rsidR="00151DA8" w:rsidRPr="004472AF">
        <w:rPr>
          <w:noProof/>
        </w:rPr>
        <w:t>(152)</w:t>
      </w:r>
      <w:r w:rsidR="00F22AF1" w:rsidRPr="004472AF">
        <w:fldChar w:fldCharType="end"/>
      </w:r>
      <w:r w:rsidR="0056358C" w:rsidRPr="004472AF">
        <w:t>.</w:t>
      </w:r>
      <w:r>
        <w:t xml:space="preserve"> </w:t>
      </w:r>
      <w:r w:rsidR="0056358C" w:rsidRPr="004472AF">
        <w:t>Furthermore, a retrospective cohort study in a single centre found comparable adjusted 30-day mortality rates among adults hospitalised due to HRV, RSV or MPV infections compared to</w:t>
      </w:r>
      <w:r w:rsidR="008B4908">
        <w:t xml:space="preserve"> those hospitalised with</w:t>
      </w:r>
      <w:r w:rsidR="0056358C" w:rsidRPr="004472AF">
        <w:t xml:space="preserve"> influenza infection. HRV infections were associated with 8% 30-day mortality</w:t>
      </w:r>
      <w:r>
        <w:t>,</w:t>
      </w:r>
      <w:r w:rsidR="0056358C" w:rsidRPr="004472AF">
        <w:t xml:space="preserve"> and 60% of HRV-infected adults required hospital admission, a proportion </w:t>
      </w:r>
      <w:proofErr w:type="gramStart"/>
      <w:r w:rsidR="0056358C" w:rsidRPr="004472AF">
        <w:t>similar to</w:t>
      </w:r>
      <w:proofErr w:type="gramEnd"/>
      <w:r w:rsidR="0056358C" w:rsidRPr="004472AF">
        <w:t xml:space="preserve"> those admitted with influenza, RSV or MPV (67-71%). Notably, the median age of HRV patients was 69 </w:t>
      </w:r>
      <w:r>
        <w:t xml:space="preserve">years, </w:t>
      </w:r>
      <w:r w:rsidR="0056358C" w:rsidRPr="004472AF">
        <w:t xml:space="preserve">which was lower </w:t>
      </w:r>
      <w:r>
        <w:t>than that of</w:t>
      </w:r>
      <w:r w:rsidR="0056358C" w:rsidRPr="004472AF">
        <w:t xml:space="preserve"> patients with influenza, RSV or MPV</w:t>
      </w:r>
      <w:r w:rsidR="0056358C" w:rsidRPr="004472AF">
        <w:fldChar w:fldCharType="begin">
          <w:fldData xml:space="preserve">PEVuZE5vdGU+PENpdGU+PEF1dGhvcj5Cb29uPC9BdXRob3I+PFllYXI+MjAyNDwvWWVhcj48UmVj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</w:fldData>
        </w:fldChar>
      </w:r>
      <w:r w:rsidR="00151DA8" w:rsidRPr="004472AF">
        <w:instrText xml:space="preserve"> ADDIN EN.CITE </w:instrText>
      </w:r>
      <w:r w:rsidR="00151DA8" w:rsidRPr="004472AF">
        <w:fldChar w:fldCharType="begin">
          <w:fldData xml:space="preserve">PEVuZE5vdGU+PENpdGU+PEF1dGhvcj5Cb29uPC9BdXRob3I+PFllYXI+MjAyNDwvWWVhcj48UmVj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</w:fldData>
        </w:fldChar>
      </w:r>
      <w:r w:rsidR="00151DA8" w:rsidRPr="004472AF">
        <w:instrText xml:space="preserve"> ADDIN EN.CITE.DATA </w:instrText>
      </w:r>
      <w:r w:rsidR="00000000">
        <w:fldChar w:fldCharType="separate"/>
      </w:r>
      <w:r w:rsidR="00151DA8" w:rsidRPr="004472AF">
        <w:fldChar w:fldCharType="end"/>
      </w:r>
      <w:r w:rsidR="0056358C" w:rsidRPr="004472AF">
        <w:fldChar w:fldCharType="separate"/>
      </w:r>
      <w:r w:rsidR="00151DA8" w:rsidRPr="004472AF">
        <w:rPr>
          <w:noProof/>
        </w:rPr>
        <w:t>(153)</w:t>
      </w:r>
      <w:r w:rsidR="0056358C" w:rsidRPr="004472AF">
        <w:fldChar w:fldCharType="end"/>
      </w:r>
      <w:r w:rsidR="00BB4865" w:rsidRPr="004472AF">
        <w:t>.</w:t>
      </w:r>
    </w:p>
    <w:p w14:paraId="470F8C3D" w14:textId="75C71F94" w:rsidR="004472AF" w:rsidRPr="004472AF" w:rsidRDefault="00000000" w:rsidP="00700921">
      <w:pPr>
        <w:spacing w:line="480" w:lineRule="auto"/>
        <w:jc w:val="both"/>
      </w:pPr>
      <w:r w:rsidRPr="004472AF">
        <w:t>Another study focusing on elderly hospitalised adults with pneumonia highlighted that HRV infection was associated with significantly higher mortality rates at 30 days, 90 days, and 1 year, as well as prolonged hospital stays</w:t>
      </w:r>
      <w:r w:rsidR="00F22AF1" w:rsidRPr="004472AF">
        <w:fldChar w:fldCharType="begin">
          <w:fldData xml:space="preserve">PEVuZE5vdGU+PENpdGU+PEF1dGhvcj5IdW5nPC9BdXRob3I+PFllYXI+MjAxNzwvWWVhcj48UmVj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</w:fldData>
        </w:fldChar>
      </w:r>
      <w:r w:rsidR="00151DA8" w:rsidRPr="004472AF">
        <w:instrText xml:space="preserve"> ADDIN EN.CITE </w:instrText>
      </w:r>
      <w:r w:rsidR="00151DA8" w:rsidRPr="004472AF">
        <w:fldChar w:fldCharType="begin">
          <w:fldData xml:space="preserve">PEVuZE5vdGU+PENpdGU+PEF1dGhvcj5IdW5nPC9BdXRob3I+PFllYXI+MjAxNzwvWWVhcj48UmVj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</w:fldData>
        </w:fldChar>
      </w:r>
      <w:r w:rsidR="00151DA8" w:rsidRPr="004472AF">
        <w:instrText xml:space="preserve"> ADDIN EN.CITE.DATA </w:instrText>
      </w:r>
      <w:r>
        <w:fldChar w:fldCharType="separate"/>
      </w:r>
      <w:r w:rsidR="00151DA8" w:rsidRPr="004472AF">
        <w:fldChar w:fldCharType="end"/>
      </w:r>
      <w:r w:rsidR="00F22AF1" w:rsidRPr="004472AF">
        <w:fldChar w:fldCharType="separate"/>
      </w:r>
      <w:r w:rsidR="00151DA8" w:rsidRPr="004472AF">
        <w:rPr>
          <w:noProof/>
        </w:rPr>
        <w:t>(154)</w:t>
      </w:r>
      <w:r w:rsidR="00F22AF1" w:rsidRPr="004472AF">
        <w:fldChar w:fldCharType="end"/>
      </w:r>
      <w:r w:rsidR="00194316" w:rsidRPr="004472AF">
        <w:t>.</w:t>
      </w:r>
      <w:r>
        <w:t xml:space="preserve"> </w:t>
      </w:r>
      <w:r w:rsidR="00194316" w:rsidRPr="004472AF">
        <w:t xml:space="preserve">Those infected with HRV were significantly more likely to require oxygen therapy </w:t>
      </w:r>
      <w:r>
        <w:t>than</w:t>
      </w:r>
      <w:r w:rsidR="00194316" w:rsidRPr="004472AF">
        <w:t xml:space="preserve"> those </w:t>
      </w:r>
      <w:r>
        <w:t xml:space="preserve">infected </w:t>
      </w:r>
      <w:r w:rsidR="00194316" w:rsidRPr="004472AF">
        <w:t xml:space="preserve">with influenza. The study suggested that premorbid functional status might influence outcomes, as a </w:t>
      </w:r>
      <w:r>
        <w:t>greater</w:t>
      </w:r>
      <w:r w:rsidR="00194316" w:rsidRPr="004472AF">
        <w:t xml:space="preserve"> proportion of HRV-infected patients resided in institutional or residential care settings prior to admission. Independent risk factors for 1-year mortality among HRV-infected adults included residence in a care home before admission, low haemoglobin levels (&lt;13.3 g/dl), oxygen therapy </w:t>
      </w:r>
      <w:r>
        <w:t>requirement</w:t>
      </w:r>
      <w:r w:rsidR="00194316" w:rsidRPr="004472AF">
        <w:t>, and intensive care treatment during hospitalisation</w:t>
      </w:r>
      <w:r w:rsidR="00F22AF1" w:rsidRPr="004472AF">
        <w:fldChar w:fldCharType="begin">
          <w:fldData xml:space="preserve">PEVuZE5vdGU+PENpdGU+PEF1dGhvcj5IdW5nPC9BdXRob3I+PFllYXI+MjAxNzwvWWVhcj48UmVj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</w:fldData>
        </w:fldChar>
      </w:r>
      <w:r w:rsidR="00151DA8" w:rsidRPr="004472AF">
        <w:instrText xml:space="preserve"> ADDIN EN.CITE </w:instrText>
      </w:r>
      <w:r w:rsidR="00151DA8" w:rsidRPr="004472AF">
        <w:fldChar w:fldCharType="begin">
          <w:fldData xml:space="preserve">PEVuZE5vdGU+PENpdGU+PEF1dGhvcj5IdW5nPC9BdXRob3I+PFllYXI+MjAxNzwvWWVhcj48UmVj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</w:fldData>
        </w:fldChar>
      </w:r>
      <w:r w:rsidR="00151DA8" w:rsidRPr="004472AF">
        <w:instrText xml:space="preserve"> ADDIN EN.CITE.DATA </w:instrText>
      </w:r>
      <w:r>
        <w:fldChar w:fldCharType="separate"/>
      </w:r>
      <w:r w:rsidR="00151DA8" w:rsidRPr="004472AF">
        <w:fldChar w:fldCharType="end"/>
      </w:r>
      <w:r w:rsidR="00F22AF1" w:rsidRPr="004472AF">
        <w:fldChar w:fldCharType="separate"/>
      </w:r>
      <w:r w:rsidR="00151DA8" w:rsidRPr="004472AF">
        <w:rPr>
          <w:noProof/>
        </w:rPr>
        <w:t>(154)</w:t>
      </w:r>
      <w:r w:rsidR="00F22AF1" w:rsidRPr="004472AF">
        <w:fldChar w:fldCharType="end"/>
      </w:r>
      <w:r w:rsidR="00F22AF1" w:rsidRPr="004472AF">
        <w:t>.</w:t>
      </w:r>
    </w:p>
    <w:p w14:paraId="0151E854" w14:textId="18DEAEDA" w:rsidR="004472AF" w:rsidRPr="004472AF" w:rsidRDefault="00000000" w:rsidP="00700921">
      <w:pPr>
        <w:spacing w:before="100" w:beforeAutospacing="1" w:after="100" w:afterAutospacing="1" w:line="480" w:lineRule="auto"/>
        <w:jc w:val="both"/>
        <w:rPr>
          <w:rFonts w:eastAsia="Times New Roman" w:cs="Times New Roman"/>
          <w:kern w:val="0"/>
          <w:sz w:val="24"/>
          <w:szCs w:val="24"/>
          <w:lang w:eastAsia="en-GB"/>
          <w14:ligatures w14:val="none"/>
        </w:rPr>
      </w:pPr>
      <w:r w:rsidRPr="004472AF">
        <w:rPr>
          <w:rFonts w:eastAsia="Times New Roman" w:cs="Times New Roman"/>
          <w:kern w:val="0"/>
          <w:lang w:eastAsia="en-GB"/>
          <w14:ligatures w14:val="none"/>
        </w:rPr>
        <w:t xml:space="preserve">Adults with obstructive lung </w:t>
      </w:r>
      <w:r>
        <w:rPr>
          <w:rFonts w:eastAsia="Times New Roman" w:cs="Times New Roman"/>
          <w:kern w:val="0"/>
          <w:lang w:eastAsia="en-GB"/>
        </w:rPr>
        <w:t>disease</w:t>
      </w:r>
      <w:r w:rsidRPr="004472AF">
        <w:rPr>
          <w:rFonts w:eastAsia="Times New Roman" w:cs="Times New Roman"/>
          <w:kern w:val="0"/>
          <w:lang w:eastAsia="en-GB"/>
          <w14:ligatures w14:val="none"/>
        </w:rPr>
        <w:t xml:space="preserve"> are particularly vulnerable to severe manifestations of lower respiratory tract infections associated with HRV, a topic we will explore further</w:t>
      </w:r>
      <w:r w:rsidRPr="004472AF">
        <w:rPr>
          <w:rFonts w:eastAsia="Times New Roman" w:cs="Times New Roman"/>
          <w:kern w:val="0"/>
          <w:sz w:val="24"/>
          <w:szCs w:val="24"/>
          <w:lang w:eastAsia="en-GB"/>
          <w14:ligatures w14:val="none"/>
        </w:rPr>
        <w:t>.</w:t>
      </w:r>
    </w:p>
    <w:p w14:paraId="5F5D309F" w14:textId="77054907" w:rsidR="003F4F44" w:rsidRDefault="002107FD" w:rsidP="00700921">
      <w:pPr>
        <w:pStyle w:val="Heading3"/>
        <w:jc w:val="both"/>
      </w:pPr>
      <w:r>
        <w:lastRenderedPageBreak/>
        <w:t xml:space="preserve">HRV and </w:t>
      </w:r>
      <w:r w:rsidR="00884BCE">
        <w:t>Airways</w:t>
      </w:r>
      <w:r>
        <w:t xml:space="preserve"> Disease in adults</w:t>
      </w:r>
    </w:p>
    <w:p w14:paraId="151F3787" w14:textId="62783028" w:rsidR="003F4F44" w:rsidRDefault="00000000" w:rsidP="00700921">
      <w:pPr>
        <w:pStyle w:val="Heading4"/>
        <w:jc w:val="both"/>
        <w:rPr>
          <w:rStyle w:val="Heading3Char"/>
          <w:sz w:val="22"/>
          <w:szCs w:val="22"/>
        </w:rPr>
      </w:pPr>
      <w:r w:rsidRPr="00F51444">
        <w:t xml:space="preserve">HRV and Asthma </w:t>
      </w:r>
      <w:r w:rsidR="002107FD">
        <w:rPr>
          <w:rStyle w:val="Heading3Char"/>
          <w:sz w:val="22"/>
          <w:szCs w:val="22"/>
        </w:rPr>
        <w:t>Exacerbation</w:t>
      </w:r>
    </w:p>
    <w:p w14:paraId="6099699F" w14:textId="6FF4DBEE" w:rsidR="00527BBB" w:rsidRDefault="00000000" w:rsidP="00700921">
      <w:pPr>
        <w:spacing w:line="480" w:lineRule="auto"/>
        <w:jc w:val="both"/>
      </w:pPr>
      <w:r>
        <w:t>Theodore Minor associated HRV infection with asthma exacerbations in the early 1970s</w:t>
      </w:r>
      <w:r>
        <w:fldChar w:fldCharType="begin"/>
      </w:r>
      <w:r w:rsidR="002B4BC9">
        <w:instrText xml:space="preserve"> ADDIN EN.CITE &lt;EndNote&gt;&lt;Cite&gt;&lt;Author&gt;Minor&lt;/Author&gt;&lt;Year&gt;1974&lt;/Year&gt;&lt;RecNum&gt;1041&lt;/RecNum&gt;&lt;DisplayText&gt;(155)&lt;/DisplayText&gt;&lt;record&gt;&lt;rec-number&gt;1041&lt;/rec-number&gt;&lt;foreign-keys&gt;&lt;key app="EN" db-id="zsdsx9ttger9xmevdzjpasa35dsxxd9wz0pr" timestamp="1712896299" guid="62b6ddd2-ce7e-4a38-af4f-5162a9a7baba"&gt;1041&lt;/key&gt;&lt;/foreign-keys&gt;&lt;ref-type name="Journal Article"&gt;17&lt;/ref-type&gt;&lt;contributors&gt;&lt;authors&gt;&lt;author&gt;Minor, Theodore E.&lt;/author&gt;&lt;author&gt;Dick, Elliot C.&lt;/author&gt;&lt;author&gt;DeMeo, Anthony N.&lt;/author&gt;&lt;author&gt;Ouellette, John J.&lt;/author&gt;&lt;author&gt;Cohen, Marcus&lt;/author&gt;&lt;author&gt;Reed, Charles E.&lt;/author&gt;&lt;/authors&gt;&lt;/contributors&gt;&lt;titles&gt;&lt;title&gt;Viruses as Precipitants of Asthmatic Attacks in Children&lt;/title&gt;&lt;secondary-title&gt;JAMA&lt;/secondary-title&gt;&lt;/titles&gt;&lt;periodical&gt;&lt;full-title&gt;Jama&lt;/full-title&gt;&lt;/periodical&gt;&lt;pages&gt;292-298&lt;/pages&gt;&lt;volume&gt;227&lt;/volume&gt;&lt;number&gt;3&lt;/number&gt;&lt;dates&gt;&lt;year&gt;1974&lt;/year&gt;&lt;/dates&gt;&lt;isbn&gt;0098-7484&lt;/isbn&gt;&lt;urls&gt;&lt;related-urls&gt;&lt;url&gt;https://doi.org/10.1001/jama.1974.03230160020004&lt;/url&gt;&lt;/related-urls&gt;&lt;/urls&gt;&lt;electronic-resource-num&gt;10.1001/jama.1974.03230160020004&lt;/electronic-resource-num&gt;&lt;access-date&gt;4/12/2024&lt;/access-date&gt;&lt;/record&gt;&lt;/Cite&gt;&lt;/EndNote&gt;</w:instrText>
      </w:r>
      <w:r>
        <w:fldChar w:fldCharType="separate"/>
      </w:r>
      <w:r w:rsidR="002B4BC9">
        <w:rPr>
          <w:noProof/>
        </w:rPr>
        <w:t>(155)</w:t>
      </w:r>
      <w:r>
        <w:fldChar w:fldCharType="end"/>
      </w:r>
      <w:r w:rsidR="006064EC">
        <w:t xml:space="preserve">. HRV has also been implicated </w:t>
      </w:r>
      <w:r>
        <w:t>in</w:t>
      </w:r>
      <w:r w:rsidR="006064EC">
        <w:t xml:space="preserve"> the development of asthma as well </w:t>
      </w:r>
      <w:r>
        <w:t>as its exacerbation</w:t>
      </w:r>
      <w:r w:rsidR="003F4F44">
        <w:fldChar w:fldCharType="begin">
          <w:fldData xml:space="preserve">PEVuZE5vdGU+PENpdGU+PEF1dGhvcj5SZXNpbGlhYzwvQXV0aG9yPjxZZWFyPjIwMTk8L1llYXI+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</w:fldData>
        </w:fldChar>
      </w:r>
      <w:r w:rsidR="002B4BC9">
        <w:instrText xml:space="preserve"> ADDIN EN.CITE </w:instrText>
      </w:r>
      <w:r w:rsidR="002B4BC9">
        <w:fldChar w:fldCharType="begin">
          <w:fldData xml:space="preserve">PEVuZE5vdGU+PENpdGU+PEF1dGhvcj5SZXNpbGlhYzwvQXV0aG9yPjxZZWFyPjIwMTk8L1llYXI+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</w:fldData>
        </w:fldChar>
      </w:r>
      <w:r w:rsidR="002B4BC9">
        <w:instrText xml:space="preserve"> ADDIN EN.CITE.DATA </w:instrText>
      </w:r>
      <w:r>
        <w:fldChar w:fldCharType="separate"/>
      </w:r>
      <w:r w:rsidR="002B4BC9">
        <w:fldChar w:fldCharType="end"/>
      </w:r>
      <w:r w:rsidR="003F4F44">
        <w:fldChar w:fldCharType="separate"/>
      </w:r>
      <w:r w:rsidR="002B4BC9">
        <w:rPr>
          <w:noProof/>
        </w:rPr>
        <w:t>(156)</w:t>
      </w:r>
      <w:r w:rsidR="003F4F44">
        <w:fldChar w:fldCharType="end"/>
      </w:r>
      <w:r w:rsidR="003F4F44">
        <w:t xml:space="preserve">. Asthma exacerbations are marked by acute worsening of symptoms </w:t>
      </w:r>
      <w:r>
        <w:t xml:space="preserve">and a </w:t>
      </w:r>
      <w:r w:rsidR="003F4F44">
        <w:t>decline in pulmonary function and frequently result in emergency department admission, hospitalisation and death</w:t>
      </w:r>
      <w:r w:rsidR="003F4F44">
        <w:fldChar w:fldCharType="begin"/>
      </w:r>
      <w:r w:rsidR="006945B6">
        <w:instrText xml:space="preserve"> ADDIN EN.CITE &lt;EndNote&gt;&lt;Cite&gt;&lt;Author&gt;Ramsahai&lt;/Author&gt;&lt;Year&gt;2019&lt;/Year&gt;&lt;RecNum&gt;1042&lt;/RecNum&gt;&lt;DisplayText&gt;(157)&lt;/DisplayText&gt;&lt;record&gt;&lt;rec-number&gt;1042&lt;/rec-number&gt;&lt;foreign-keys&gt;&lt;key app="EN" db-id="zsdsx9ttger9xmevdzjpasa35dsxxd9wz0pr" timestamp="1712897070" guid="434a6276-5b1c-4f20-8bf2-6f03b99d3d0a"&gt;1042&lt;/key&gt;&lt;/foreign-keys&gt;&lt;ref-type name="Journal Article"&gt;17&lt;/ref-type&gt;&lt;contributors&gt;&lt;authors&gt;&lt;author&gt;Ramsahai, J. M.&lt;/author&gt;&lt;author&gt;Hansbro, P. M.&lt;/author&gt;&lt;author&gt;Wark, P. A. B.&lt;/author&gt;&lt;/authors&gt;&lt;/contributors&gt;&lt;auth-address&gt;1 Priority Research Centre for Healthy Lungs, Hunter Medical Research Institute, University of Newcastle, Newcastle, New South Wales, Australia.&amp;#xD;2 Division of Respiratory Medicine, Department of Medicine, University of Calgary and Alberta Health Services, Calgary, Alberta, Canada; and.&amp;#xD;3 Centre for Inflammation, Centenary Institute and University of Technology Sydney, Sydney, New South Wales, Australia.&lt;/auth-address&gt;&lt;titles&gt;&lt;title&gt;Mechanisms and Management of Asthma Exacerbations&lt;/title&gt;&lt;secondary-title&gt;Am J Respir Crit Care Med&lt;/secondary-title&gt;&lt;/titles&gt;&lt;periodical&gt;&lt;full-title&gt;Am J Respir Crit Care Med&lt;/full-title&gt;&lt;/periodical&gt;&lt;pages&gt;423-432&lt;/pages&gt;&lt;volume&gt;199&lt;/volume&gt;&lt;number&gt;4&lt;/number&gt;&lt;keywords&gt;&lt;keyword&gt;Acute Disease&lt;/keyword&gt;&lt;keyword&gt;Anti-Asthmatic Agents/*therapeutic use&lt;/keyword&gt;&lt;keyword&gt;Asthma/drug therapy/*etiology/prevention &amp;amp; control&lt;/keyword&gt;&lt;keyword&gt;Humans&lt;/keyword&gt;&lt;keyword&gt;asthma&lt;/keyword&gt;&lt;keyword&gt;asthma exacerbations&lt;/keyword&gt;&lt;keyword&gt;management of acute asthma&lt;/keyword&gt;&lt;keyword&gt;virus-induced asthma exacerbations&lt;/keyword&gt;&lt;/keywords&gt;&lt;dates&gt;&lt;year&gt;2019&lt;/year&gt;&lt;pub-dates&gt;&lt;date&gt;Feb 15&lt;/date&gt;&lt;/pub-dates&gt;&lt;/dates&gt;&lt;isbn&gt;1073-449x&lt;/isbn&gt;&lt;accession-num&gt;30562041&lt;/accession-num&gt;&lt;urls&gt;&lt;/urls&gt;&lt;electronic-resource-num&gt;10.1164/rccm.201810-1931CI&lt;/electronic-resource-num&gt;&lt;remote-database-provider&gt;NLM&lt;/remote-database-provider&gt;&lt;language&gt;eng&lt;/language&gt;&lt;/record&gt;&lt;/Cite&gt;&lt;/EndNote&gt;</w:instrText>
      </w:r>
      <w:r w:rsidR="003F4F44">
        <w:fldChar w:fldCharType="separate"/>
      </w:r>
      <w:r w:rsidR="006945B6">
        <w:rPr>
          <w:noProof/>
        </w:rPr>
        <w:t>(157)</w:t>
      </w:r>
      <w:r w:rsidR="003F4F44">
        <w:fldChar w:fldCharType="end"/>
      </w:r>
      <w:r w:rsidR="003F4F44">
        <w:t>. In the United States</w:t>
      </w:r>
      <w:r>
        <w:t>,</w:t>
      </w:r>
      <w:r w:rsidR="003F4F44">
        <w:t xml:space="preserve"> 43% of adults experienced at least one exacerbation</w:t>
      </w:r>
      <w:r>
        <w:t xml:space="preserve"> </w:t>
      </w:r>
      <w:r w:rsidR="003F4F44">
        <w:t>annually in 2018, despite optimised asthma therapies</w:t>
      </w:r>
      <w:r w:rsidR="003F4F44">
        <w:fldChar w:fldCharType="begin"/>
      </w:r>
      <w:r w:rsidR="006945B6">
        <w:instrText xml:space="preserve"> ADDIN EN.CITE &lt;EndNote&gt;&lt;Cite&gt;&lt;Author&gt;Chen&lt;/Author&gt;&lt;Year&gt;2023&lt;/Year&gt;&lt;RecNum&gt;1043&lt;/RecNum&gt;&lt;DisplayText&gt;(158)&lt;/DisplayText&gt;&lt;record&gt;&lt;rec-number&gt;1043&lt;/rec-number&gt;&lt;foreign-keys&gt;&lt;key app="EN" db-id="zsdsx9ttger9xmevdzjpasa35dsxxd9wz0pr" timestamp="1712897242" guid="b2f92596-aa8b-4728-93f0-438ae1e3f7a2"&gt;1043&lt;/key&gt;&lt;/foreign-keys&gt;&lt;ref-type name="Journal Article"&gt;17&lt;/ref-type&gt;&lt;contributors&gt;&lt;authors&gt;&lt;author&gt;Chen, X.&lt;/author&gt;&lt;author&gt;Zhang, P.&lt;/author&gt;&lt;author&gt;Ma, Y.&lt;/author&gt;&lt;/authors&gt;&lt;/contributors&gt;&lt;auth-address&gt;Department of Respiratory and Critical Care Medicine, Peking University People&amp;apos;s Hospital, Beijing, China.&lt;/auth-address&gt;&lt;titles&gt;&lt;title&gt;Prevalence of acute infection in adults with asthma exacerbation: A systematic review and meta-analysis&lt;/title&gt;&lt;secondary-title&gt;Ann Thorac Med&lt;/secondary-title&gt;&lt;/titles&gt;&lt;periodical&gt;&lt;full-title&gt;Ann Thorac Med&lt;/full-title&gt;&lt;/periodical&gt;&lt;pages&gt;132-151&lt;/pages&gt;&lt;volume&gt;18&lt;/volume&gt;&lt;number&gt;3&lt;/number&gt;&lt;edition&gt;20230719&lt;/edition&gt;&lt;keywords&gt;&lt;keyword&gt;Acute respiratory infections&lt;/keyword&gt;&lt;keyword&gt;adults&lt;/keyword&gt;&lt;keyword&gt;asthma exacerbation&lt;/keyword&gt;&lt;/keywords&gt;&lt;dates&gt;&lt;year&gt;2023&lt;/year&gt;&lt;pub-dates&gt;&lt;date&gt;Jul-Sep&lt;/date&gt;&lt;/pub-dates&gt;&lt;/dates&gt;&lt;isbn&gt;1817-1737 (Print)&amp;#xD;1998-3557&lt;/isbn&gt;&lt;accession-num&gt;37663878&lt;/accession-num&gt;&lt;urls&gt;&lt;/urls&gt;&lt;custom1&gt;There are no conflicts of interest.&lt;/custom1&gt;&lt;custom2&gt;PMC10473064&lt;/custom2&gt;&lt;electronic-resource-num&gt;10.4103/atm.atm_422_22&lt;/electronic-resource-num&gt;&lt;remote-database-provider&gt;NLM&lt;/remote-database-provider&gt;&lt;language&gt;eng&lt;/language&gt;&lt;/record&gt;&lt;/Cite&gt;&lt;/EndNote&gt;</w:instrText>
      </w:r>
      <w:r w:rsidR="003F4F44">
        <w:fldChar w:fldCharType="separate"/>
      </w:r>
      <w:r w:rsidR="006945B6">
        <w:rPr>
          <w:noProof/>
        </w:rPr>
        <w:t>(158)</w:t>
      </w:r>
      <w:r w:rsidR="003F4F44">
        <w:fldChar w:fldCharType="end"/>
      </w:r>
      <w:r w:rsidR="0089038B">
        <w:t>. Globally, respiratory viruses are responsible for half of all asthma exacerbations in adults with HRV being the most common viral</w:t>
      </w:r>
      <w:r w:rsidR="00C61AFF">
        <w:t xml:space="preserve"> pathogen</w:t>
      </w:r>
      <w:r w:rsidR="00F85D07">
        <w:fldChar w:fldCharType="begin">
          <w:fldData xml:space="preserve">PEVuZE5vdGU+PENpdGU+PEF1dGhvcj5GZWRkZW1hPC9BdXRob3I+PFllYXI+MjAyMDwvWWVhcj48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</w:fldData>
        </w:fldChar>
      </w:r>
      <w:r w:rsidR="006945B6">
        <w:instrText xml:space="preserve"> ADDIN EN.CITE </w:instrText>
      </w:r>
      <w:r w:rsidR="006945B6">
        <w:fldChar w:fldCharType="begin">
          <w:fldData xml:space="preserve">PEVuZE5vdGU+PENpdGU+PEF1dGhvcj5GZWRkZW1hPC9BdXRob3I+PFllYXI+MjAyMDwvWWVhcj48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</w:fldData>
        </w:fldChar>
      </w:r>
      <w:r w:rsidR="006945B6">
        <w:instrText xml:space="preserve"> ADDIN EN.CITE.DATA </w:instrText>
      </w:r>
      <w:r>
        <w:fldChar w:fldCharType="separate"/>
      </w:r>
      <w:r w:rsidR="006945B6">
        <w:fldChar w:fldCharType="end"/>
      </w:r>
      <w:r w:rsidR="00F85D07">
        <w:fldChar w:fldCharType="separate"/>
      </w:r>
      <w:r w:rsidR="006945B6">
        <w:rPr>
          <w:noProof/>
        </w:rPr>
        <w:t>(159-162)</w:t>
      </w:r>
      <w:r w:rsidR="00F85D07">
        <w:fldChar w:fldCharType="end"/>
      </w:r>
    </w:p>
    <w:p w14:paraId="3D682920" w14:textId="075C11B6" w:rsidR="00D331A0" w:rsidRDefault="002C701F" w:rsidP="00700921">
      <w:pPr>
        <w:spacing w:line="480" w:lineRule="auto"/>
        <w:jc w:val="both"/>
      </w:pPr>
      <w:r>
        <w:t>Recent meta-analyses have confirmed the significant role of HRVs, with findings showing that HRV was detected in 20-46% of asthma exacerbations in adults</w:t>
      </w:r>
      <w:r>
        <w:fldChar w:fldCharType="begin">
          <w:fldData xml:space="preserve">PEVuZE5vdGU+PENpdGU+PEF1dGhvcj5GZWRkZW1hPC9BdXRob3I+PFllYXI+MjAyMDwvWWVhcj48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=
</w:fldData>
        </w:fldChar>
      </w:r>
      <w:r w:rsidR="006945B6">
        <w:instrText xml:space="preserve"> ADDIN EN.CITE </w:instrText>
      </w:r>
      <w:r w:rsidR="006945B6">
        <w:fldChar w:fldCharType="begin">
          <w:fldData xml:space="preserve">PEVuZE5vdGU+PENpdGU+PEF1dGhvcj5GZWRkZW1hPC9BdXRob3I+PFllYXI+MjAyMDwvWWVhcj48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=
</w:fldData>
        </w:fldChar>
      </w:r>
      <w:r w:rsidR="006945B6">
        <w:instrText xml:space="preserve"> ADDIN EN.CITE.DATA </w:instrText>
      </w:r>
      <w:r w:rsidR="00000000">
        <w:fldChar w:fldCharType="separate"/>
      </w:r>
      <w:r w:rsidR="006945B6">
        <w:fldChar w:fldCharType="end"/>
      </w:r>
      <w:r>
        <w:fldChar w:fldCharType="separate"/>
      </w:r>
      <w:r w:rsidR="006945B6">
        <w:rPr>
          <w:noProof/>
        </w:rPr>
        <w:t>(158, 159)</w:t>
      </w:r>
      <w:r>
        <w:fldChar w:fldCharType="end"/>
      </w:r>
      <w:r w:rsidR="003F4F44">
        <w:t xml:space="preserve">. HRV is consistently identified as among the most common </w:t>
      </w:r>
      <w:r>
        <w:t>causes</w:t>
      </w:r>
      <w:r w:rsidR="003F4F44">
        <w:t xml:space="preserve"> of asthma exacerbation in adults in both outpatient</w:t>
      </w:r>
      <w:r w:rsidR="003F4F44">
        <w:fldChar w:fldCharType="begin">
          <w:fldData xml:space="preserve">PEVuZE5vdGU+PENpdGU+PEF1dGhvcj5BdG1hcjwvQXV0aG9yPjxZZWFyPjE5OTg8L1llYXI+PFJl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</w:fldData>
        </w:fldChar>
      </w:r>
      <w:r w:rsidR="006945B6">
        <w:instrText xml:space="preserve"> ADDIN EN.CITE </w:instrText>
      </w:r>
      <w:r w:rsidR="006945B6">
        <w:fldChar w:fldCharType="begin">
          <w:fldData xml:space="preserve">PEVuZE5vdGU+PENpdGU+PEF1dGhvcj5BdG1hcjwvQXV0aG9yPjxZZWFyPjE5OTg8L1llYXI+PFJl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</w:fldData>
        </w:fldChar>
      </w:r>
      <w:r w:rsidR="006945B6">
        <w:instrText xml:space="preserve"> ADDIN EN.CITE.DATA </w:instrText>
      </w:r>
      <w:r w:rsidR="00000000">
        <w:fldChar w:fldCharType="separate"/>
      </w:r>
      <w:r w:rsidR="006945B6">
        <w:fldChar w:fldCharType="end"/>
      </w:r>
      <w:r w:rsidR="003F4F44">
        <w:fldChar w:fldCharType="separate"/>
      </w:r>
      <w:r w:rsidR="006945B6">
        <w:rPr>
          <w:noProof/>
        </w:rPr>
        <w:t>(160, 162-164)</w:t>
      </w:r>
      <w:r w:rsidR="003F4F44">
        <w:fldChar w:fldCharType="end"/>
      </w:r>
      <w:r w:rsidR="008471F2">
        <w:t xml:space="preserve"> and inpatient settings</w:t>
      </w:r>
      <w:r w:rsidR="003F4F44">
        <w:fldChar w:fldCharType="begin">
          <w:fldData xml:space="preserve">PEVuZE5vdGU+PENpdGU+PEF1dGhvcj5UYW48L0F1dGhvcj48WWVhcj4yMDAzPC9ZZWFyPjxSZWNO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</w:fldData>
        </w:fldChar>
      </w:r>
      <w:r w:rsidR="006945B6">
        <w:instrText xml:space="preserve"> ADDIN EN.CITE </w:instrText>
      </w:r>
      <w:r w:rsidR="006945B6">
        <w:fldChar w:fldCharType="begin">
          <w:fldData xml:space="preserve">PEVuZE5vdGU+PENpdGU+PEF1dGhvcj5UYW48L0F1dGhvcj48WWVhcj4yMDAzPC9ZZWFyPjxSZWNO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</w:fldData>
        </w:fldChar>
      </w:r>
      <w:r w:rsidR="006945B6">
        <w:instrText xml:space="preserve"> ADDIN EN.CITE.DATA </w:instrText>
      </w:r>
      <w:r w:rsidR="00000000">
        <w:fldChar w:fldCharType="separate"/>
      </w:r>
      <w:r w:rsidR="006945B6">
        <w:fldChar w:fldCharType="end"/>
      </w:r>
      <w:r w:rsidR="003F4F44">
        <w:fldChar w:fldCharType="separate"/>
      </w:r>
      <w:r w:rsidR="006945B6">
        <w:rPr>
          <w:noProof/>
        </w:rPr>
        <w:t>(161, 165)</w:t>
      </w:r>
      <w:r w:rsidR="003F4F44">
        <w:fldChar w:fldCharType="end"/>
      </w:r>
      <w:r w:rsidR="003F4F44">
        <w:t xml:space="preserve"> </w:t>
      </w:r>
      <w:r w:rsidR="003F4F44">
        <w:fldChar w:fldCharType="begin">
          <w:fldData xml:space="preserve">PEVuZE5vdGU+PENpdGU+PEF1dGhvcj5OaWNob2xzb248L0F1dGhvcj48WWVhcj4xOTkzPC9ZZWFy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</w:fldData>
        </w:fldChar>
      </w:r>
      <w:r w:rsidR="006945B6">
        <w:instrText xml:space="preserve"> ADDIN EN.CITE </w:instrText>
      </w:r>
      <w:r w:rsidR="006945B6">
        <w:fldChar w:fldCharType="begin">
          <w:fldData xml:space="preserve">PEVuZE5vdGU+PENpdGU+PEF1dGhvcj5OaWNob2xzb248L0F1dGhvcj48WWVhcj4xOTkzPC9ZZWFy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</w:fldData>
        </w:fldChar>
      </w:r>
      <w:r w:rsidR="006945B6">
        <w:instrText xml:space="preserve"> ADDIN EN.CITE.DATA </w:instrText>
      </w:r>
      <w:r w:rsidR="00000000">
        <w:fldChar w:fldCharType="separate"/>
      </w:r>
      <w:r w:rsidR="006945B6">
        <w:fldChar w:fldCharType="end"/>
      </w:r>
      <w:r w:rsidR="003F4F44">
        <w:fldChar w:fldCharType="separate"/>
      </w:r>
      <w:r w:rsidR="006945B6">
        <w:rPr>
          <w:noProof/>
        </w:rPr>
        <w:t>(160, 161, 163, 165, 166)</w:t>
      </w:r>
      <w:r w:rsidR="003F4F44">
        <w:fldChar w:fldCharType="end"/>
      </w:r>
      <w:r w:rsidR="003F4F44">
        <w:t xml:space="preserve">. While </w:t>
      </w:r>
      <w:r>
        <w:t>patients with and without asthma have a</w:t>
      </w:r>
      <w:r w:rsidR="003F4F44">
        <w:t xml:space="preserve"> similar frequency of HRV upper respiratory infections, patients </w:t>
      </w:r>
      <w:r>
        <w:t xml:space="preserve">with asthma </w:t>
      </w:r>
      <w:r w:rsidR="003F4F44">
        <w:t>have more frequent and severe lower respiratory symptoms following HRV infection</w:t>
      </w:r>
      <w:r w:rsidR="003F4F44">
        <w:fldChar w:fldCharType="begin"/>
      </w:r>
      <w:r w:rsidR="004759DE">
        <w:instrText xml:space="preserve"> ADDIN EN.CITE &lt;EndNote&gt;&lt;Cite&gt;&lt;Author&gt;Corne&lt;/Author&gt;&lt;Year&gt;2002&lt;/Year&gt;&lt;RecNum&gt;1006&lt;/RecNum&gt;&lt;DisplayText&gt;(167)&lt;/DisplayText&gt;&lt;record&gt;&lt;rec-number&gt;1006&lt;/rec-number&gt;&lt;foreign-keys&gt;&lt;key app="EN" db-id="zsdsx9ttger9xmevdzjpasa35dsxxd9wz0pr" timestamp="1711135290" guid="2e6d8995-dc5a-4cf2-b982-534ea1ee6a13"&gt;1006&lt;/key&gt;&lt;/foreign-keys&gt;&lt;ref-type name="Journal Article"&gt;17&lt;/ref-type&gt;&lt;contributors&gt;&lt;authors&gt;&lt;author&gt;Corne, J. M.&lt;/author&gt;&lt;author&gt;Marshall, C.&lt;/author&gt;&lt;author&gt;Smith, S.&lt;/author&gt;&lt;author&gt;Schreiber, J.&lt;/author&gt;&lt;author&gt;Sanderson, G.&lt;/author&gt;&lt;author&gt;Holgate, S. T.&lt;/author&gt;&lt;author&gt;Johnston, S. L.&lt;/author&gt;&lt;/authors&gt;&lt;/contributors&gt;&lt;auth-address&gt;University Medicine, Southampton General Hospital, Southampton, UK. Jonathan.Corne@mail.qmcuh-tr.trent.nhs.uk&lt;/auth-address&gt;&lt;titles&gt;&lt;title&gt;Frequency, severity, and duration of rhinovirus infections in asthmatic and non-asthmatic individuals: a longitudinal cohort study&lt;/title&gt;&lt;secondary-title&gt;Lancet&lt;/secondary-title&gt;&lt;/titles&gt;&lt;periodical&gt;&lt;full-title&gt;Lancet&lt;/full-title&gt;&lt;/periodical&gt;&lt;pages&gt;831-4&lt;/pages&gt;&lt;volume&gt;359&lt;/volume&gt;&lt;number&gt;9309&lt;/number&gt;&lt;keywords&gt;&lt;keyword&gt;Adult&lt;/keyword&gt;&lt;keyword&gt;Asthma/*complications&lt;/keyword&gt;&lt;keyword&gt;Cohort Studies&lt;/keyword&gt;&lt;keyword&gt;Common Cold/classification/etiology/*virology&lt;/keyword&gt;&lt;keyword&gt;Disease Susceptibility&lt;/keyword&gt;&lt;keyword&gt;Female&lt;/keyword&gt;&lt;keyword&gt;Humans&lt;/keyword&gt;&lt;keyword&gt;Longitudinal Studies&lt;/keyword&gt;&lt;keyword&gt;Male&lt;/keyword&gt;&lt;keyword&gt;Middle Aged&lt;/keyword&gt;&lt;keyword&gt;Peak Expiratory Flow Rate&lt;/keyword&gt;&lt;keyword&gt;Rhinovirus/*isolation &amp;amp; purification&lt;/keyword&gt;&lt;keyword&gt;Severity of Illness Index&lt;/keyword&gt;&lt;keyword&gt;Time Factors&lt;/keyword&gt;&lt;/keywords&gt;&lt;dates&gt;&lt;year&gt;2002&lt;/year&gt;&lt;pub-dates&gt;&lt;date&gt;Mar 9&lt;/date&gt;&lt;/pub-dates&gt;&lt;/dates&gt;&lt;isbn&gt;0140-6736 (Print)&amp;#xD;0140-6736&lt;/isbn&gt;&lt;accession-num&gt;11897281&lt;/accession-num&gt;&lt;urls&gt;&lt;/urls&gt;&lt;electronic-resource-num&gt;10.1016/s0140-6736(02)07953-9&lt;/electronic-resource-num&gt;&lt;remote-database-provider&gt;NLM&lt;/remote-database-provider&gt;&lt;language&gt;eng&lt;/language&gt;&lt;/record&gt;&lt;/Cite&gt;&lt;/EndNote&gt;</w:instrText>
      </w:r>
      <w:r w:rsidR="003F4F44">
        <w:fldChar w:fldCharType="separate"/>
      </w:r>
      <w:r w:rsidR="004759DE">
        <w:rPr>
          <w:noProof/>
        </w:rPr>
        <w:t>(167)</w:t>
      </w:r>
      <w:r w:rsidR="003F4F44">
        <w:fldChar w:fldCharType="end"/>
      </w:r>
      <w:r w:rsidR="00C1588C">
        <w:t>.</w:t>
      </w:r>
    </w:p>
    <w:p w14:paraId="19772AA9" w14:textId="49ACBBED" w:rsidR="00376AD7" w:rsidRDefault="003F4F44" w:rsidP="00700921">
      <w:pPr>
        <w:spacing w:line="480" w:lineRule="auto"/>
        <w:jc w:val="both"/>
        <w:rPr>
          <w:rFonts w:cs="Times New Roman"/>
          <w:kern w:val="0"/>
        </w:rPr>
      </w:pPr>
      <w:r>
        <w:t xml:space="preserve">HRV infection in asthmatic patients propagates airway hyperresponsiveness and eosinophilic inflammation. </w:t>
      </w:r>
      <w:r w:rsidRPr="00EF0F9C">
        <w:rPr>
          <w:rFonts w:cs="Times New Roman"/>
          <w:color w:val="212121"/>
          <w:shd w:val="clear" w:color="auto" w:fill="FFFFFF"/>
        </w:rPr>
        <w:t>A recent meta-analysis demonstrated that adults with asthma exhibit significantly lower levels of IFN-β and IFN-γ</w:t>
      </w:r>
      <w:r>
        <w:rPr>
          <w:rFonts w:cs="Times New Roman"/>
          <w:color w:val="212121"/>
        </w:rPr>
        <w:t xml:space="preserve"> than</w:t>
      </w:r>
      <w:r w:rsidRPr="00EF0F9C">
        <w:rPr>
          <w:rFonts w:cs="Times New Roman"/>
          <w:color w:val="212121"/>
          <w:shd w:val="clear" w:color="auto" w:fill="FFFFFF"/>
        </w:rPr>
        <w:t xml:space="preserve"> controls following HRV infection</w:t>
      </w:r>
      <w:r w:rsidRPr="00EF0F9C">
        <w:rPr>
          <w:rFonts w:cs="Times New Roman"/>
          <w:color w:val="212121"/>
          <w:shd w:val="clear" w:color="auto" w:fill="FFFFFF"/>
        </w:rPr>
        <w:fldChar w:fldCharType="begin">
          <w:fldData xml:space="preserve">PEVuZE5vdGU+PENpdGU+PEF1dGhvcj5MaWV3PC9BdXRob3I+PFllYXI+MjAyMjwvWWVhcj48UmVj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</w:fldData>
        </w:fldChar>
      </w:r>
      <w:r w:rsidR="004759DE">
        <w:rPr>
          <w:rFonts w:cs="Times New Roman"/>
          <w:color w:val="212121"/>
          <w:shd w:val="clear" w:color="auto" w:fill="FFFFFF"/>
        </w:rPr>
        <w:instrText xml:space="preserve"> ADDIN EN.CITE </w:instrText>
      </w:r>
      <w:r w:rsidR="004759DE">
        <w:rPr>
          <w:rFonts w:cs="Times New Roman"/>
          <w:color w:val="212121"/>
          <w:shd w:val="clear" w:color="auto" w:fill="FFFFFF"/>
        </w:rPr>
        <w:fldChar w:fldCharType="begin">
          <w:fldData xml:space="preserve">PEVuZE5vdGU+PENpdGU+PEF1dGhvcj5MaWV3PC9BdXRob3I+PFllYXI+MjAyMjwvWWVhcj48UmVj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</w:fldData>
        </w:fldChar>
      </w:r>
      <w:r w:rsidR="004759DE">
        <w:rPr>
          <w:rFonts w:cs="Times New Roman"/>
          <w:color w:val="212121"/>
          <w:shd w:val="clear" w:color="auto" w:fill="FFFFFF"/>
        </w:rPr>
        <w:instrText xml:space="preserve"> ADDIN EN.CITE.DATA </w:instrText>
      </w:r>
      <w:r w:rsidR="00000000">
        <w:rPr>
          <w:rFonts w:cs="Times New Roman"/>
          <w:color w:val="212121"/>
          <w:shd w:val="clear" w:color="auto" w:fill="FFFFFF"/>
        </w:rPr>
      </w:r>
      <w:r w:rsidR="00000000">
        <w:rPr>
          <w:rFonts w:cs="Times New Roman"/>
          <w:color w:val="212121"/>
          <w:shd w:val="clear" w:color="auto" w:fill="FFFFFF"/>
        </w:rPr>
        <w:fldChar w:fldCharType="separate"/>
      </w:r>
      <w:r w:rsidR="004759DE">
        <w:rPr>
          <w:rFonts w:cs="Times New Roman"/>
          <w:color w:val="212121"/>
          <w:shd w:val="clear" w:color="auto" w:fill="FFFFFF"/>
        </w:rPr>
        <w:fldChar w:fldCharType="end"/>
      </w:r>
      <w:r w:rsidRPr="00EF0F9C">
        <w:rPr>
          <w:rFonts w:cs="Times New Roman"/>
          <w:color w:val="212121"/>
          <w:shd w:val="clear" w:color="auto" w:fill="FFFFFF"/>
        </w:rPr>
      </w:r>
      <w:r w:rsidRPr="00EF0F9C">
        <w:rPr>
          <w:rFonts w:cs="Times New Roman"/>
          <w:color w:val="212121"/>
          <w:shd w:val="clear" w:color="auto" w:fill="FFFFFF"/>
        </w:rPr>
        <w:fldChar w:fldCharType="separate"/>
      </w:r>
      <w:r w:rsidR="004759DE">
        <w:rPr>
          <w:rFonts w:cs="Times New Roman"/>
          <w:noProof/>
          <w:color w:val="212121"/>
          <w:shd w:val="clear" w:color="auto" w:fill="FFFFFF"/>
        </w:rPr>
        <w:t>(168)</w:t>
      </w:r>
      <w:r w:rsidRPr="00EF0F9C">
        <w:rPr>
          <w:rFonts w:cs="Times New Roman"/>
          <w:color w:val="212121"/>
          <w:shd w:val="clear" w:color="auto" w:fill="FFFFFF"/>
        </w:rPr>
        <w:fldChar w:fldCharType="end"/>
      </w:r>
      <w:r w:rsidR="00EF2503">
        <w:rPr>
          <w:rFonts w:cs="Times New Roman"/>
          <w:color w:val="212121"/>
          <w:shd w:val="clear" w:color="auto" w:fill="FFFFFF"/>
        </w:rPr>
        <w:t>. Moreover, elevated levels of</w:t>
      </w:r>
      <w:r w:rsidR="00575610">
        <w:rPr>
          <w:rFonts w:cs="Times New Roman"/>
          <w:kern w:val="0"/>
        </w:rPr>
        <w:t xml:space="preserve"> IL-4, IL-5, IL-8 and IL-13 correlate with respiratory symptoms in asthmatic patients with HRV infection</w:t>
      </w:r>
      <w:r w:rsidRPr="00EF0F9C">
        <w:rPr>
          <w:rFonts w:cs="Times New Roman"/>
          <w:kern w:val="0"/>
        </w:rPr>
        <w:fldChar w:fldCharType="begin">
          <w:fldData xml:space="preserve">PEVuZE5vdGU+PENpdGU+PEF1dGhvcj5MaWV3PC9BdXRob3I+PFllYXI+MjAyMjwvWWVhcj48UmVj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</w:fldData>
        </w:fldChar>
      </w:r>
      <w:r w:rsidR="004759DE">
        <w:rPr>
          <w:rFonts w:cs="Times New Roman"/>
          <w:kern w:val="0"/>
        </w:rPr>
        <w:instrText xml:space="preserve"> ADDIN EN.CITE </w:instrText>
      </w:r>
      <w:r w:rsidR="004759DE">
        <w:rPr>
          <w:rFonts w:cs="Times New Roman"/>
          <w:kern w:val="0"/>
        </w:rPr>
        <w:fldChar w:fldCharType="begin">
          <w:fldData xml:space="preserve">PEVuZE5vdGU+PENpdGU+PEF1dGhvcj5MaWV3PC9BdXRob3I+PFllYXI+MjAyMjwvWWVhcj48UmVj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</w:fldData>
        </w:fldChar>
      </w:r>
      <w:r w:rsidR="004759DE">
        <w:rPr>
          <w:rFonts w:cs="Times New Roman"/>
          <w:kern w:val="0"/>
        </w:rPr>
        <w:instrText xml:space="preserve"> ADDIN EN.CITE.DATA </w:instrText>
      </w:r>
      <w:r w:rsidR="00000000">
        <w:rPr>
          <w:rFonts w:cs="Times New Roman"/>
          <w:kern w:val="0"/>
        </w:rPr>
      </w:r>
      <w:r w:rsidR="00000000">
        <w:rPr>
          <w:rFonts w:cs="Times New Roman"/>
          <w:kern w:val="0"/>
        </w:rPr>
        <w:fldChar w:fldCharType="separate"/>
      </w:r>
      <w:r w:rsidR="004759DE">
        <w:rPr>
          <w:rFonts w:cs="Times New Roman"/>
          <w:kern w:val="0"/>
        </w:rPr>
        <w:fldChar w:fldCharType="end"/>
      </w:r>
      <w:r w:rsidRPr="00EF0F9C">
        <w:rPr>
          <w:rFonts w:cs="Times New Roman"/>
          <w:kern w:val="0"/>
        </w:rPr>
      </w:r>
      <w:r w:rsidRPr="00EF0F9C">
        <w:rPr>
          <w:rFonts w:cs="Times New Roman"/>
          <w:kern w:val="0"/>
        </w:rPr>
        <w:fldChar w:fldCharType="separate"/>
      </w:r>
      <w:r w:rsidR="004759DE">
        <w:rPr>
          <w:rFonts w:cs="Times New Roman"/>
          <w:noProof/>
          <w:kern w:val="0"/>
        </w:rPr>
        <w:t>(168)</w:t>
      </w:r>
      <w:r w:rsidRPr="00EF0F9C">
        <w:rPr>
          <w:rFonts w:cs="Times New Roman"/>
          <w:kern w:val="0"/>
        </w:rPr>
        <w:fldChar w:fldCharType="end"/>
      </w:r>
      <w:r w:rsidR="00986BAC">
        <w:rPr>
          <w:rFonts w:cs="Times New Roman"/>
          <w:kern w:val="0"/>
        </w:rPr>
        <w:t>.</w:t>
      </w:r>
    </w:p>
    <w:p w14:paraId="22137AD6" w14:textId="30B26DFE" w:rsidR="00020477" w:rsidRDefault="00000000" w:rsidP="00700921">
      <w:pPr>
        <w:spacing w:line="480" w:lineRule="auto"/>
        <w:jc w:val="both"/>
      </w:pPr>
      <w:r>
        <w:rPr>
          <w:rFonts w:cs="Times New Roman"/>
          <w:kern w:val="0"/>
        </w:rPr>
        <w:t>M</w:t>
      </w:r>
      <w:r>
        <w:t>uehling et al. experimentally identified two distinct immunophenotypes among asthmatic adults infected with HRV using analysis of viral load and nasal cytokine profiles</w:t>
      </w:r>
      <w:r w:rsidR="003F4F44">
        <w:fldChar w:fldCharType="begin">
          <w:fldData xml:space="preserve">PEVuZE5vdGU+PENpdGU+PEF1dGhvcj5NdWVobGluZzwvQXV0aG9yPjxZZWFyPjIwMjI8L1llYXI+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</w:fldData>
        </w:fldChar>
      </w:r>
      <w:r w:rsidR="00E031BC">
        <w:instrText xml:space="preserve"> ADDIN EN.CITE </w:instrText>
      </w:r>
      <w:r w:rsidR="00E031BC">
        <w:fldChar w:fldCharType="begin">
          <w:fldData xml:space="preserve">PEVuZE5vdGU+PENpdGU+PEF1dGhvcj5NdWVobGluZzwvQXV0aG9yPjxZZWFyPjIwMjI8L1llYXI+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</w:fldData>
        </w:fldChar>
      </w:r>
      <w:r w:rsidR="00E031BC">
        <w:instrText xml:space="preserve"> ADDIN EN.CITE.DATA </w:instrText>
      </w:r>
      <w:r>
        <w:fldChar w:fldCharType="separate"/>
      </w:r>
      <w:r w:rsidR="00E031BC">
        <w:fldChar w:fldCharType="end"/>
      </w:r>
      <w:r w:rsidR="003F4F44">
        <w:fldChar w:fldCharType="separate"/>
      </w:r>
      <w:r w:rsidR="00E031BC">
        <w:rPr>
          <w:noProof/>
        </w:rPr>
        <w:t>(27)</w:t>
      </w:r>
      <w:r w:rsidR="003F4F44">
        <w:fldChar w:fldCharType="end"/>
      </w:r>
      <w:r w:rsidR="00AA5118">
        <w:t xml:space="preserve">. One immunophenotype exhibited </w:t>
      </w:r>
      <w:r>
        <w:t>increased</w:t>
      </w:r>
      <w:r w:rsidR="00AA5118">
        <w:t xml:space="preserve"> viral loads along with elevated IFN-α </w:t>
      </w:r>
      <w:r>
        <w:t xml:space="preserve">and </w:t>
      </w:r>
      <w:r w:rsidR="00AA5118">
        <w:t xml:space="preserve">IL-15. Conversely, </w:t>
      </w:r>
      <w:r>
        <w:t>patients with</w:t>
      </w:r>
      <w:r w:rsidR="00263A39">
        <w:t xml:space="preserve"> the</w:t>
      </w:r>
      <w:r>
        <w:t xml:space="preserve"> other immunophenotype exhibit</w:t>
      </w:r>
      <w:r w:rsidR="00093581">
        <w:t>s</w:t>
      </w:r>
      <w:r>
        <w:t xml:space="preserve"> a</w:t>
      </w:r>
      <w:r w:rsidR="00AA5118">
        <w:t xml:space="preserve"> lower viral load but more severe symptoms and a dysregulated immune state with increased IgE </w:t>
      </w:r>
      <w:r>
        <w:t xml:space="preserve">and </w:t>
      </w:r>
      <w:r w:rsidR="00AA5118">
        <w:t>IFN-γ</w:t>
      </w:r>
      <w:r w:rsidR="003F4F44">
        <w:fldChar w:fldCharType="begin">
          <w:fldData xml:space="preserve">PEVuZE5vdGU+PENpdGU+PEF1dGhvcj5NdWVobGluZzwvQXV0aG9yPjxZZWFyPjIwMjI8L1llYXI+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</w:fldData>
        </w:fldChar>
      </w:r>
      <w:r w:rsidR="00E031BC">
        <w:instrText xml:space="preserve"> ADDIN EN.CITE </w:instrText>
      </w:r>
      <w:r w:rsidR="00E031BC">
        <w:fldChar w:fldCharType="begin">
          <w:fldData xml:space="preserve">PEVuZE5vdGU+PENpdGU+PEF1dGhvcj5NdWVobGluZzwvQXV0aG9yPjxZZWFyPjIwMjI8L1llYXI+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</w:fldData>
        </w:fldChar>
      </w:r>
      <w:r w:rsidR="00E031BC">
        <w:instrText xml:space="preserve"> ADDIN EN.CITE.DATA </w:instrText>
      </w:r>
      <w:r>
        <w:fldChar w:fldCharType="separate"/>
      </w:r>
      <w:r w:rsidR="00E031BC">
        <w:fldChar w:fldCharType="end"/>
      </w:r>
      <w:r w:rsidR="003F4F44">
        <w:fldChar w:fldCharType="separate"/>
      </w:r>
      <w:r w:rsidR="00E031BC">
        <w:rPr>
          <w:noProof/>
        </w:rPr>
        <w:t>(27)</w:t>
      </w:r>
      <w:r w:rsidR="003F4F44">
        <w:fldChar w:fldCharType="end"/>
      </w:r>
      <w:r w:rsidR="00CA0D74">
        <w:t>. Additionally, excessive activation of RIG-I in asthmatic patients may impair type I/type III IFN responses, leading to impaired viral clearance and prolonged airway inflammation</w:t>
      </w:r>
      <w:r w:rsidR="00840C27">
        <w:fldChar w:fldCharType="begin">
          <w:fldData xml:space="preserve">PEVuZE5vdGU+PENpdGU+PEF1dGhvcj5SYWR6aWtvd3NrYTwvQXV0aG9yPjxZZWFyPjIwMjM8L1ll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</w:fldData>
        </w:fldChar>
      </w:r>
      <w:r w:rsidR="004759DE">
        <w:instrText xml:space="preserve"> ADDIN EN.CITE </w:instrText>
      </w:r>
      <w:r w:rsidR="004759DE">
        <w:fldChar w:fldCharType="begin">
          <w:fldData xml:space="preserve">PEVuZE5vdGU+PENpdGU+PEF1dGhvcj5SYWR6aWtvd3NrYTwvQXV0aG9yPjxZZWFyPjIwMjM8L1ll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</w:fldData>
        </w:fldChar>
      </w:r>
      <w:r w:rsidR="004759DE">
        <w:instrText xml:space="preserve"> ADDIN EN.CITE.DATA </w:instrText>
      </w:r>
      <w:r>
        <w:fldChar w:fldCharType="separate"/>
      </w:r>
      <w:r w:rsidR="004759DE">
        <w:fldChar w:fldCharType="end"/>
      </w:r>
      <w:r w:rsidR="00840C27">
        <w:fldChar w:fldCharType="separate"/>
      </w:r>
      <w:r w:rsidR="004759DE">
        <w:rPr>
          <w:noProof/>
        </w:rPr>
        <w:t>(169)</w:t>
      </w:r>
      <w:r w:rsidR="00840C27">
        <w:fldChar w:fldCharType="end"/>
      </w:r>
      <w:r w:rsidR="001A02F5">
        <w:t xml:space="preserve">. HRV infection in asthmatic patients can also induce airway </w:t>
      </w:r>
      <w:r w:rsidR="00263A39">
        <w:t>remodelling</w:t>
      </w:r>
      <w:r w:rsidR="001A02F5">
        <w:t xml:space="preserve">, </w:t>
      </w:r>
      <w:r w:rsidR="001A02F5">
        <w:lastRenderedPageBreak/>
        <w:t xml:space="preserve">highlighting the need for further research to identify potential therapeutic targets aimed at preventing viral-induced </w:t>
      </w:r>
      <w:r w:rsidR="00263A39">
        <w:t>remodelling</w:t>
      </w:r>
      <w:r w:rsidR="00F5170A">
        <w:fldChar w:fldCharType="begin">
          <w:fldData xml:space="preserve">PEVuZE5vdGU+PENpdGU+PEF1dGhvcj5TcGVjdG9yPC9BdXRob3I+PFllYXI+MjAyMzwvWWVhcj48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</w:fldData>
        </w:fldChar>
      </w:r>
      <w:r w:rsidR="004759DE">
        <w:instrText xml:space="preserve"> ADDIN EN.CITE </w:instrText>
      </w:r>
      <w:r w:rsidR="004759DE">
        <w:fldChar w:fldCharType="begin">
          <w:fldData xml:space="preserve">PEVuZE5vdGU+PENpdGU+PEF1dGhvcj5TcGVjdG9yPC9BdXRob3I+PFllYXI+MjAyMzwvWWVhcj48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</w:fldData>
        </w:fldChar>
      </w:r>
      <w:r w:rsidR="004759DE">
        <w:instrText xml:space="preserve"> ADDIN EN.CITE.DATA </w:instrText>
      </w:r>
      <w:r>
        <w:fldChar w:fldCharType="separate"/>
      </w:r>
      <w:r w:rsidR="004759DE">
        <w:fldChar w:fldCharType="end"/>
      </w:r>
      <w:r w:rsidR="00F5170A">
        <w:fldChar w:fldCharType="separate"/>
      </w:r>
      <w:r w:rsidR="004759DE">
        <w:rPr>
          <w:noProof/>
        </w:rPr>
        <w:t>(170)</w:t>
      </w:r>
      <w:r w:rsidR="00F5170A">
        <w:fldChar w:fldCharType="end"/>
      </w:r>
      <w:r>
        <w:t>. Understanding these processes could pave the way for precision medicine approaches targeting specific endotypes of HRV-induced asthma exacerbation with host-directed biological therapies.</w:t>
      </w:r>
    </w:p>
    <w:p w14:paraId="76F7C1B9" w14:textId="0ED1CF89" w:rsidR="003F4F44" w:rsidRDefault="00021310" w:rsidP="00700921">
      <w:pPr>
        <w:pStyle w:val="Heading4"/>
        <w:jc w:val="both"/>
      </w:pPr>
      <w:r>
        <w:t>HRV and COPD exacerbations</w:t>
      </w:r>
    </w:p>
    <w:p w14:paraId="144AE3D2" w14:textId="77E81EC0" w:rsidR="0036701A" w:rsidRDefault="003F29BC" w:rsidP="00700921">
      <w:pPr>
        <w:spacing w:line="480" w:lineRule="auto"/>
        <w:jc w:val="both"/>
      </w:pPr>
      <w:r>
        <w:t>Acute exacerbations of COPD (AECOPD) drive morbidity and mortality in patients with COPD, and viral infections are common triggers</w:t>
      </w:r>
      <w:r w:rsidR="00D8735D">
        <w:fldChar w:fldCharType="begin"/>
      </w:r>
      <w:r w:rsidR="004759DE">
        <w:instrText xml:space="preserve"> ADDIN EN.CITE &lt;EndNote&gt;&lt;Cite&gt;&lt;Author&gt;Cafferkey&lt;/Author&gt;&lt;Year&gt;2020&lt;/Year&gt;&lt;RecNum&gt;1073&lt;/RecNum&gt;&lt;DisplayText&gt;(171)&lt;/DisplayText&gt;&lt;record&gt;&lt;rec-number&gt;1073&lt;/rec-number&gt;&lt;foreign-keys&gt;&lt;key app="EN" db-id="zsdsx9ttger9xmevdzjpasa35dsxxd9wz0pr" timestamp="1714363487" guid="c0ecc137-88b1-4a11-861f-b721ae37f12d"&gt;1073&lt;/key&gt;&lt;/foreign-keys&gt;&lt;ref-type name="Journal Article"&gt;17&lt;/ref-type&gt;&lt;contributors&gt;&lt;authors&gt;&lt;author&gt;Cafferkey, J.&lt;/author&gt;&lt;author&gt;Coultas, J. A.&lt;/author&gt;&lt;author&gt;Mallia, P.&lt;/author&gt;&lt;/authors&gt;&lt;/contributors&gt;&lt;auth-address&gt;Department of Respiratory Medicine, Imperial College Healthcare NHS Trust , London, UK.&amp;#xD;National Heart and Lung Institute, Imperial College London , London, UK.&lt;/auth-address&gt;&lt;titles&gt;&lt;title&gt;Human rhinovirus infection and COPD: role in exacerbations and potential for therapeutic targets&lt;/title&gt;&lt;secondary-title&gt;Expert Rev Respir Med&lt;/secondary-title&gt;&lt;/titles&gt;&lt;periodical&gt;&lt;full-title&gt;Expert Review of Respiratory Medicine&lt;/full-title&gt;&lt;abbr-1&gt;Expert Rev Respir Med&lt;/abbr-1&gt;&lt;/periodical&gt;&lt;pages&gt;777-789&lt;/pages&gt;&lt;volume&gt;14&lt;/volume&gt;&lt;number&gt;8&lt;/number&gt;&lt;edition&gt;20200604&lt;/edition&gt;&lt;keywords&gt;&lt;keyword&gt;Antiviral Agents&lt;/keyword&gt;&lt;keyword&gt;Disease Progression&lt;/keyword&gt;&lt;keyword&gt;Humans&lt;/keyword&gt;&lt;keyword&gt;Picornaviridae Infections/*complications/drug therapy/immunology&lt;/keyword&gt;&lt;keyword&gt;Pulmonary Disease, Chronic Obstructive/*complications/*immunology/pathology&lt;/keyword&gt;&lt;keyword&gt;*Rhinovirus&lt;/keyword&gt;&lt;keyword&gt;COPD exacerbations&lt;/keyword&gt;&lt;keyword&gt;antiviral drugs&lt;/keyword&gt;&lt;keyword&gt;bacterial infection&lt;/keyword&gt;&lt;keyword&gt;respiratory viruses&lt;/keyword&gt;&lt;keyword&gt;rhinovirus&lt;/keyword&gt;&lt;/keywords&gt;&lt;dates&gt;&lt;year&gt;2020&lt;/year&gt;&lt;pub-dates&gt;&lt;date&gt;Aug&lt;/date&gt;&lt;/pub-dates&gt;&lt;/dates&gt;&lt;isbn&gt;1747-6348&lt;/isbn&gt;&lt;accession-num&gt;32498634&lt;/accession-num&gt;&lt;urls&gt;&lt;/urls&gt;&lt;electronic-resource-num&gt;10.1080/17476348.2020.1764354&lt;/electronic-resource-num&gt;&lt;remote-database-provider&gt;NLM&lt;/remote-database-provider&gt;&lt;language&gt;eng&lt;/language&gt;&lt;/record&gt;&lt;/Cite&gt;&lt;/EndNote&gt;</w:instrText>
      </w:r>
      <w:r w:rsidR="00D8735D">
        <w:fldChar w:fldCharType="separate"/>
      </w:r>
      <w:r w:rsidR="004759DE">
        <w:rPr>
          <w:noProof/>
        </w:rPr>
        <w:t>(171)</w:t>
      </w:r>
      <w:r w:rsidR="00D8735D">
        <w:fldChar w:fldCharType="end"/>
      </w:r>
      <w:r w:rsidR="00272541" w:rsidRPr="005239FC">
        <w:t>.</w:t>
      </w:r>
      <w:r>
        <w:t xml:space="preserve"> </w:t>
      </w:r>
      <w:r w:rsidR="00272541" w:rsidRPr="005239FC">
        <w:t xml:space="preserve">These exacerbations are frequent </w:t>
      </w:r>
      <w:r>
        <w:t>causes</w:t>
      </w:r>
      <w:r w:rsidR="00272541" w:rsidRPr="005239FC">
        <w:t xml:space="preserve"> of hospital admission</w:t>
      </w:r>
      <w:r w:rsidR="00272541">
        <w:fldChar w:fldCharType="begin">
          <w:fldData xml:space="preserve">PEVuZE5vdGU+PENpdGU+PEF1dGhvcj5Sb2hkZTwvQXV0aG9yPjxZZWFyPjIwMDM8L1llYXI+PFJl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</w:fldData>
        </w:fldChar>
      </w:r>
      <w:r w:rsidR="004759DE">
        <w:instrText xml:space="preserve"> ADDIN EN.CITE </w:instrText>
      </w:r>
      <w:r w:rsidR="004759DE">
        <w:fldChar w:fldCharType="begin">
          <w:fldData xml:space="preserve">PEVuZE5vdGU+PENpdGU+PEF1dGhvcj5Sb2hkZTwvQXV0aG9yPjxZZWFyPjIwMDM8L1llYXI+PFJl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</w:fldData>
        </w:fldChar>
      </w:r>
      <w:r w:rsidR="004759DE">
        <w:instrText xml:space="preserve"> ADDIN EN.CITE.DATA </w:instrText>
      </w:r>
      <w:r w:rsidR="00000000">
        <w:fldChar w:fldCharType="separate"/>
      </w:r>
      <w:r w:rsidR="004759DE">
        <w:fldChar w:fldCharType="end"/>
      </w:r>
      <w:r w:rsidR="00272541">
        <w:fldChar w:fldCharType="separate"/>
      </w:r>
      <w:r w:rsidR="004759DE">
        <w:rPr>
          <w:noProof/>
        </w:rPr>
        <w:t>(172)</w:t>
      </w:r>
      <w:r w:rsidR="00272541">
        <w:fldChar w:fldCharType="end"/>
      </w:r>
      <w:r>
        <w:t>.</w:t>
      </w:r>
    </w:p>
    <w:p w14:paraId="0F9679A4" w14:textId="0E0F740D" w:rsidR="00272541" w:rsidRDefault="0065048C" w:rsidP="00700921">
      <w:pPr>
        <w:spacing w:line="480" w:lineRule="auto"/>
        <w:jc w:val="both"/>
      </w:pPr>
      <w:r>
        <w:t>A landmark prospective study in adults with chronic bronchitis in the 1960s demonstrated that HRV infection could cause acute exacerbations of chronic bronchitis, even in patients without typical upper respiratory symptoms</w:t>
      </w:r>
      <w:r>
        <w:fldChar w:fldCharType="begin"/>
      </w:r>
      <w:r w:rsidR="004759DE">
        <w:instrText xml:space="preserve"> ADDIN EN.CITE &lt;EndNote&gt;&lt;Cite&gt;&lt;Author&gt;Stenhouse&lt;/Author&gt;&lt;Year&gt;1967&lt;/Year&gt;&lt;RecNum&gt;911&lt;/RecNum&gt;&lt;DisplayText&gt;(173)&lt;/DisplayText&gt;&lt;record&gt;&lt;rec-number&gt;911&lt;/rec-number&gt;&lt;foreign-keys&gt;&lt;key app="EN" db-id="zsdsx9ttger9xmevdzjpasa35dsxxd9wz0pr" timestamp="1710513078" guid="05b4bf7c-2a69-4386-a2a8-e810b6787816"&gt;911&lt;/key&gt;&lt;/foreign-keys&gt;&lt;ref-type name="Journal Article"&gt;17&lt;/ref-type&gt;&lt;contributors&gt;&lt;authors&gt;&lt;author&gt;Stenhouse, A. C.&lt;/author&gt;&lt;/authors&gt;&lt;/contributors&gt;&lt;titles&gt;&lt;title&gt;Rhinovirus infection in acute exacerbations of chronic bronchitis: a controlled prospective study&lt;/title&gt;&lt;secondary-title&gt;Br Med J&lt;/secondary-title&gt;&lt;/titles&gt;&lt;periodical&gt;&lt;full-title&gt;Br Med J&lt;/full-title&gt;&lt;/periodical&gt;&lt;pages&gt;461-3&lt;/pages&gt;&lt;volume&gt;3&lt;/volume&gt;&lt;number&gt;5563&lt;/number&gt;&lt;dates&gt;&lt;year&gt;1967&lt;/year&gt;&lt;pub-dates&gt;&lt;date&gt;Aug 19&lt;/date&gt;&lt;/pub-dates&gt;&lt;/dates&gt;&lt;isbn&gt;0007-1447 (Print)&amp;#xD;0007-1447&lt;/isbn&gt;&lt;accession-num&gt;20791322&lt;/accession-num&gt;&lt;urls&gt;&lt;/urls&gt;&lt;custom2&gt;PMC1842649&lt;/custom2&gt;&lt;electronic-resource-num&gt;10.1136/bmj.3.5563.461&lt;/electronic-resource-num&gt;&lt;remote-database-provider&gt;NLM&lt;/remote-database-provider&gt;&lt;language&gt;eng&lt;/language&gt;&lt;/record&gt;&lt;/Cite&gt;&lt;/EndNote&gt;</w:instrText>
      </w:r>
      <w:r>
        <w:fldChar w:fldCharType="separate"/>
      </w:r>
      <w:r w:rsidR="004759DE">
        <w:rPr>
          <w:noProof/>
        </w:rPr>
        <w:t>(173)</w:t>
      </w:r>
      <w:r>
        <w:fldChar w:fldCharType="end"/>
      </w:r>
      <w:r>
        <w:t>. Seemungal et al. reported that HRV was the most frequently detected viral pathogen and was responsible for 58% of viral exacerbations of COPD</w:t>
      </w:r>
      <w:r>
        <w:fldChar w:fldCharType="begin">
          <w:fldData xml:space="preserve">PEVuZE5vdGU+PENpdGU+PEF1dGhvcj5TZWVtdW5nYWw8L0F1dGhvcj48WWVhcj4yMDAxPC9ZZWFy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=
</w:fldData>
        </w:fldChar>
      </w:r>
      <w:r w:rsidR="004759DE">
        <w:instrText xml:space="preserve"> ADDIN EN.CITE </w:instrText>
      </w:r>
      <w:r w:rsidR="004759DE">
        <w:fldChar w:fldCharType="begin">
          <w:fldData xml:space="preserve">PEVuZE5vdGU+PENpdGU+PEF1dGhvcj5TZWVtdW5nYWw8L0F1dGhvcj48WWVhcj4yMDAxPC9ZZWFy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=
</w:fldData>
        </w:fldChar>
      </w:r>
      <w:r w:rsidR="004759DE">
        <w:instrText xml:space="preserve"> ADDIN EN.CITE.DATA </w:instrText>
      </w:r>
      <w:r w:rsidR="00000000">
        <w:fldChar w:fldCharType="separate"/>
      </w:r>
      <w:r w:rsidR="004759DE">
        <w:fldChar w:fldCharType="end"/>
      </w:r>
      <w:r>
        <w:fldChar w:fldCharType="separate"/>
      </w:r>
      <w:r w:rsidR="004759DE">
        <w:rPr>
          <w:noProof/>
        </w:rPr>
        <w:t>(174)</w:t>
      </w:r>
      <w:r>
        <w:fldChar w:fldCharType="end"/>
      </w:r>
      <w:r w:rsidR="008B094A" w:rsidRPr="008B094A">
        <w:rPr>
          <w:rFonts w:cs="Times New Roman"/>
        </w:rPr>
        <w:t>.</w:t>
      </w:r>
      <w:r>
        <w:rPr>
          <w:rFonts w:cs="Times New Roman"/>
        </w:rPr>
        <w:t xml:space="preserve"> </w:t>
      </w:r>
      <w:r w:rsidR="008B094A" w:rsidRPr="008B094A">
        <w:rPr>
          <w:rFonts w:cs="Times New Roman"/>
        </w:rPr>
        <w:t>A meta-analysis from 2014 highlighted a prevalence of respiratory</w:t>
      </w:r>
      <w:r w:rsidR="00D207BC" w:rsidRPr="008B094A">
        <w:rPr>
          <w:rFonts w:cs="Times New Roman"/>
          <w:color w:val="212121"/>
          <w:shd w:val="clear" w:color="auto" w:fill="FFFFFF"/>
        </w:rPr>
        <w:t xml:space="preserve"> viruses in COPD exacerbations </w:t>
      </w:r>
      <w:r>
        <w:rPr>
          <w:rFonts w:cs="Times New Roman"/>
          <w:color w:val="212121"/>
        </w:rPr>
        <w:t>of</w:t>
      </w:r>
      <w:r w:rsidR="00D207BC" w:rsidRPr="008B094A">
        <w:rPr>
          <w:rFonts w:cs="Times New Roman"/>
          <w:color w:val="212121"/>
          <w:shd w:val="clear" w:color="auto" w:fill="FFFFFF"/>
        </w:rPr>
        <w:t xml:space="preserve"> 39.3% (95% CI 36.9-41.6)</w:t>
      </w:r>
      <w:r>
        <w:rPr>
          <w:rFonts w:cs="Times New Roman"/>
          <w:color w:val="212121"/>
        </w:rPr>
        <w:t>,</w:t>
      </w:r>
      <w:r w:rsidR="00D207BC" w:rsidRPr="008B094A">
        <w:rPr>
          <w:rFonts w:cs="Times New Roman"/>
          <w:color w:val="212121"/>
          <w:shd w:val="clear" w:color="auto" w:fill="FFFFFF"/>
        </w:rPr>
        <w:t xml:space="preserve"> with a pooled risk ratio of 4.1 (95% CI 2.0-8.5) for AECOPD compared to stable COPD</w:t>
      </w:r>
      <w:r w:rsidR="00EB016C" w:rsidRPr="008B094A">
        <w:rPr>
          <w:rFonts w:cs="Times New Roman"/>
          <w:color w:val="212121"/>
          <w:shd w:val="clear" w:color="auto" w:fill="FFFFFF"/>
        </w:rPr>
        <w:fldChar w:fldCharType="begin">
          <w:fldData xml:space="preserve">PEVuZE5vdGU+PENpdGU+PEF1dGhvcj5XdTwvQXV0aG9yPjxZZWFyPjIwMTQ8L1llYXI+PFJlY051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</w:fldData>
        </w:fldChar>
      </w:r>
      <w:r w:rsidR="004759DE">
        <w:rPr>
          <w:rFonts w:cs="Times New Roman"/>
          <w:color w:val="212121"/>
          <w:shd w:val="clear" w:color="auto" w:fill="FFFFFF"/>
        </w:rPr>
        <w:instrText xml:space="preserve"> ADDIN EN.CITE </w:instrText>
      </w:r>
      <w:r w:rsidR="004759DE">
        <w:rPr>
          <w:rFonts w:cs="Times New Roman"/>
          <w:color w:val="212121"/>
          <w:shd w:val="clear" w:color="auto" w:fill="FFFFFF"/>
        </w:rPr>
        <w:fldChar w:fldCharType="begin">
          <w:fldData xml:space="preserve">PEVuZE5vdGU+PENpdGU+PEF1dGhvcj5XdTwvQXV0aG9yPjxZZWFyPjIwMTQ8L1llYXI+PFJlY051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</w:fldData>
        </w:fldChar>
      </w:r>
      <w:r w:rsidR="004759DE">
        <w:rPr>
          <w:rFonts w:cs="Times New Roman"/>
          <w:color w:val="212121"/>
          <w:shd w:val="clear" w:color="auto" w:fill="FFFFFF"/>
        </w:rPr>
        <w:instrText xml:space="preserve"> ADDIN EN.CITE.DATA </w:instrText>
      </w:r>
      <w:r w:rsidR="00000000">
        <w:rPr>
          <w:rFonts w:cs="Times New Roman"/>
          <w:color w:val="212121"/>
          <w:shd w:val="clear" w:color="auto" w:fill="FFFFFF"/>
        </w:rPr>
      </w:r>
      <w:r w:rsidR="00000000">
        <w:rPr>
          <w:rFonts w:cs="Times New Roman"/>
          <w:color w:val="212121"/>
          <w:shd w:val="clear" w:color="auto" w:fill="FFFFFF"/>
        </w:rPr>
        <w:fldChar w:fldCharType="separate"/>
      </w:r>
      <w:r w:rsidR="004759DE">
        <w:rPr>
          <w:rFonts w:cs="Times New Roman"/>
          <w:color w:val="212121"/>
          <w:shd w:val="clear" w:color="auto" w:fill="FFFFFF"/>
        </w:rPr>
        <w:fldChar w:fldCharType="end"/>
      </w:r>
      <w:r w:rsidR="00EB016C" w:rsidRPr="008B094A">
        <w:rPr>
          <w:rFonts w:cs="Times New Roman"/>
          <w:color w:val="212121"/>
          <w:shd w:val="clear" w:color="auto" w:fill="FFFFFF"/>
        </w:rPr>
      </w:r>
      <w:r w:rsidR="00EB016C" w:rsidRPr="008B094A">
        <w:rPr>
          <w:rFonts w:cs="Times New Roman"/>
          <w:color w:val="212121"/>
          <w:shd w:val="clear" w:color="auto" w:fill="FFFFFF"/>
        </w:rPr>
        <w:fldChar w:fldCharType="separate"/>
      </w:r>
      <w:r w:rsidR="004759DE">
        <w:rPr>
          <w:rFonts w:cs="Times New Roman"/>
          <w:noProof/>
          <w:color w:val="212121"/>
          <w:shd w:val="clear" w:color="auto" w:fill="FFFFFF"/>
        </w:rPr>
        <w:t>(175)</w:t>
      </w:r>
      <w:r w:rsidR="00EB016C" w:rsidRPr="008B094A">
        <w:rPr>
          <w:rFonts w:cs="Times New Roman"/>
          <w:color w:val="212121"/>
          <w:shd w:val="clear" w:color="auto" w:fill="FFFFFF"/>
        </w:rPr>
        <w:fldChar w:fldCharType="end"/>
      </w:r>
      <w:r w:rsidR="00EB016C">
        <w:rPr>
          <w:rFonts w:cs="Times New Roman"/>
          <w:color w:val="212121"/>
          <w:shd w:val="clear" w:color="auto" w:fill="FFFFFF"/>
        </w:rPr>
        <w:t xml:space="preserve">. HRV was identified as a predominant virus with a prevalence of </w:t>
      </w:r>
      <w:proofErr w:type="gramStart"/>
      <w:r w:rsidR="00EB016C">
        <w:rPr>
          <w:rFonts w:cs="Times New Roman"/>
          <w:color w:val="212121"/>
          <w:shd w:val="clear" w:color="auto" w:fill="FFFFFF"/>
        </w:rPr>
        <w:t>15</w:t>
      </w:r>
      <w:proofErr w:type="gramEnd"/>
      <w:r w:rsidR="00EB016C">
        <w:rPr>
          <w:rFonts w:cs="Times New Roman"/>
          <w:color w:val="212121"/>
          <w:shd w:val="clear" w:color="auto" w:fill="FFFFFF"/>
        </w:rPr>
        <w:t>%</w:t>
      </w:r>
      <w:r w:rsidR="004756AF" w:rsidRPr="008B094A">
        <w:rPr>
          <w:rFonts w:cs="Times New Roman"/>
          <w:color w:val="212121"/>
          <w:shd w:val="clear" w:color="auto" w:fill="FFFFFF"/>
        </w:rPr>
        <w:fldChar w:fldCharType="begin">
          <w:fldData xml:space="preserve">PEVuZE5vdGU+PENpdGU+PEF1dGhvcj5XdTwvQXV0aG9yPjxZZWFyPjIwMTQ8L1llYXI+PFJlY051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</w:fldData>
        </w:fldChar>
      </w:r>
      <w:r w:rsidR="004759DE">
        <w:rPr>
          <w:rFonts w:cs="Times New Roman"/>
          <w:color w:val="212121"/>
          <w:shd w:val="clear" w:color="auto" w:fill="FFFFFF"/>
        </w:rPr>
        <w:instrText xml:space="preserve"> ADDIN EN.CITE </w:instrText>
      </w:r>
      <w:r w:rsidR="004759DE">
        <w:rPr>
          <w:rFonts w:cs="Times New Roman"/>
          <w:color w:val="212121"/>
          <w:shd w:val="clear" w:color="auto" w:fill="FFFFFF"/>
        </w:rPr>
        <w:fldChar w:fldCharType="begin">
          <w:fldData xml:space="preserve">PEVuZE5vdGU+PENpdGU+PEF1dGhvcj5XdTwvQXV0aG9yPjxZZWFyPjIwMTQ8L1llYXI+PFJlY051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</w:fldData>
        </w:fldChar>
      </w:r>
      <w:r w:rsidR="004759DE">
        <w:rPr>
          <w:rFonts w:cs="Times New Roman"/>
          <w:color w:val="212121"/>
          <w:shd w:val="clear" w:color="auto" w:fill="FFFFFF"/>
        </w:rPr>
        <w:instrText xml:space="preserve"> ADDIN EN.CITE.DATA </w:instrText>
      </w:r>
      <w:r w:rsidR="00000000">
        <w:rPr>
          <w:rFonts w:cs="Times New Roman"/>
          <w:color w:val="212121"/>
          <w:shd w:val="clear" w:color="auto" w:fill="FFFFFF"/>
        </w:rPr>
      </w:r>
      <w:r w:rsidR="00000000">
        <w:rPr>
          <w:rFonts w:cs="Times New Roman"/>
          <w:color w:val="212121"/>
          <w:shd w:val="clear" w:color="auto" w:fill="FFFFFF"/>
        </w:rPr>
        <w:fldChar w:fldCharType="separate"/>
      </w:r>
      <w:r w:rsidR="004759DE">
        <w:rPr>
          <w:rFonts w:cs="Times New Roman"/>
          <w:color w:val="212121"/>
          <w:shd w:val="clear" w:color="auto" w:fill="FFFFFF"/>
        </w:rPr>
        <w:fldChar w:fldCharType="end"/>
      </w:r>
      <w:r w:rsidR="004756AF" w:rsidRPr="008B094A">
        <w:rPr>
          <w:rFonts w:cs="Times New Roman"/>
          <w:color w:val="212121"/>
          <w:shd w:val="clear" w:color="auto" w:fill="FFFFFF"/>
        </w:rPr>
      </w:r>
      <w:r w:rsidR="004756AF" w:rsidRPr="008B094A">
        <w:rPr>
          <w:rFonts w:cs="Times New Roman"/>
          <w:color w:val="212121"/>
          <w:shd w:val="clear" w:color="auto" w:fill="FFFFFF"/>
        </w:rPr>
        <w:fldChar w:fldCharType="separate"/>
      </w:r>
      <w:r w:rsidR="004759DE">
        <w:rPr>
          <w:rFonts w:cs="Times New Roman"/>
          <w:noProof/>
          <w:color w:val="212121"/>
          <w:shd w:val="clear" w:color="auto" w:fill="FFFFFF"/>
        </w:rPr>
        <w:t>(175)</w:t>
      </w:r>
      <w:r w:rsidR="004756AF" w:rsidRPr="008B094A">
        <w:rPr>
          <w:rFonts w:cs="Times New Roman"/>
          <w:color w:val="212121"/>
          <w:shd w:val="clear" w:color="auto" w:fill="FFFFFF"/>
        </w:rPr>
        <w:fldChar w:fldCharType="end"/>
      </w:r>
      <w:r>
        <w:rPr>
          <w:rFonts w:cs="Times New Roman"/>
          <w:color w:val="212121"/>
          <w:shd w:val="clear" w:color="auto" w:fill="FFFFFF"/>
        </w:rPr>
        <w:t xml:space="preserve">. Many other studies have consistently identified </w:t>
      </w:r>
      <w:r>
        <w:t>HRV as one of the most common pathogens in AECOPD</w:t>
      </w:r>
      <w:r>
        <w:fldChar w:fldCharType="begin">
          <w:fldData xml:space="preserve">c3h4ZDl3ejBwciIgdGltZXN0YW1wPSIxNjk0OTg0NTg4IiBndWlkPSIyYWM1MmU4OC0xNmQ0LTQ4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</w:fldData>
        </w:fldChar>
      </w:r>
      <w:r w:rsidR="006945B6">
        <w:instrText xml:space="preserve"> ADDIN EN.CITE </w:instrText>
      </w:r>
      <w:r w:rsidR="006945B6">
        <w:fldChar w:fldCharType="begin">
          <w:fldData xml:space="preserve">PEVuZE5vdGU+PENpdGU+PEF1dGhvcj5TZWVtdW5nYWw8L0F1dGhvcj48WWVhcj4yMDAxPC9ZZWFy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==
</w:fldData>
        </w:fldChar>
      </w:r>
      <w:r w:rsidR="006945B6">
        <w:instrText xml:space="preserve"> ADDIN EN.CITE.DATA </w:instrText>
      </w:r>
      <w:r w:rsidR="00000000">
        <w:fldChar w:fldCharType="separate"/>
      </w:r>
      <w:r w:rsidR="006945B6">
        <w:fldChar w:fldCharType="end"/>
      </w:r>
      <w:r w:rsidR="006945B6">
        <w:fldChar w:fldCharType="begin">
          <w:fldData xml:space="preserve">c3h4ZDl3ejBwciIgdGltZXN0YW1wPSIxNjk0OTg0NTg4IiBndWlkPSIyYWM1MmU4OC0xNmQ0LTQ4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</w:fldData>
        </w:fldChar>
      </w:r>
      <w:r w:rsidR="006945B6">
        <w:instrText xml:space="preserve"> ADDIN EN.CITE.DATA </w:instrText>
      </w:r>
      <w:r w:rsidR="00000000">
        <w:fldChar w:fldCharType="separate"/>
      </w:r>
      <w:r w:rsidR="006945B6">
        <w:fldChar w:fldCharType="end"/>
      </w:r>
      <w:r>
        <w:fldChar w:fldCharType="separate"/>
      </w:r>
      <w:r w:rsidR="006945B6">
        <w:rPr>
          <w:noProof/>
        </w:rPr>
        <w:t>(161, 172, 174, 176-183)</w:t>
      </w:r>
      <w:r>
        <w:fldChar w:fldCharType="end"/>
      </w:r>
      <w:r>
        <w:t>.</w:t>
      </w:r>
    </w:p>
    <w:p w14:paraId="6026EF47" w14:textId="456D6961" w:rsidR="002A2916" w:rsidRDefault="00000000" w:rsidP="00700921">
      <w:pPr>
        <w:spacing w:line="480" w:lineRule="auto"/>
        <w:jc w:val="both"/>
      </w:pPr>
      <w:r>
        <w:t xml:space="preserve">HRV infections contribute to seasonal peaks in COPD exacerbations, and interestingly, COPD patients colonised with </w:t>
      </w:r>
      <w:r>
        <w:rPr>
          <w:i/>
          <w:iCs/>
        </w:rPr>
        <w:t xml:space="preserve">Haemophilus influenzae </w:t>
      </w:r>
      <w:r>
        <w:t>may be particularly vulnerable to HRV-induced exacerbations</w:t>
      </w:r>
      <w:r>
        <w:fldChar w:fldCharType="begin">
          <w:fldData xml:space="preserve">PEVuZE5vdGU+PENpdGU+PEF1dGhvcj5XaWxraW5zb248L0F1dGhvcj48WWVhcj4yMDE3PC9ZZWFy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</w:fldData>
        </w:fldChar>
      </w:r>
      <w:r w:rsidR="004759DE">
        <w:instrText xml:space="preserve"> ADDIN EN.CITE </w:instrText>
      </w:r>
      <w:r w:rsidR="004759DE">
        <w:fldChar w:fldCharType="begin">
          <w:fldData xml:space="preserve">PEVuZE5vdGU+PENpdGU+PEF1dGhvcj5XaWxraW5zb248L0F1dGhvcj48WWVhcj4yMDE3PC9ZZWFy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</w:fldData>
        </w:fldChar>
      </w:r>
      <w:r w:rsidR="004759DE">
        <w:instrText xml:space="preserve"> ADDIN EN.CITE.DATA </w:instrText>
      </w:r>
      <w:r>
        <w:fldChar w:fldCharType="separate"/>
      </w:r>
      <w:r w:rsidR="004759DE">
        <w:fldChar w:fldCharType="end"/>
      </w:r>
      <w:r>
        <w:fldChar w:fldCharType="separate"/>
      </w:r>
      <w:r w:rsidR="004759DE">
        <w:rPr>
          <w:noProof/>
        </w:rPr>
        <w:t>(180)</w:t>
      </w:r>
      <w:r>
        <w:fldChar w:fldCharType="end"/>
      </w:r>
      <w:r>
        <w:rPr>
          <w:b/>
          <w:bCs/>
        </w:rPr>
        <w:t xml:space="preserve">. </w:t>
      </w:r>
      <w:r>
        <w:t>Acute viral infection in the context of chronic bacterial colonisation can modulate the host inflammatory response in COPD, involving complex interactions of innate and adaptive responses that drive exacerbations and contribute to other clinical consequences of COPD, such as fixed airflow obstruction, lung remodelling and emphysema</w:t>
      </w:r>
      <w:r>
        <w:fldChar w:fldCharType="begin">
          <w:fldData xml:space="preserve">PEVuZE5vdGU+PENpdGU+PEF1dGhvcj5EJmFwb3M7QW5uYTwvQXV0aG9yPjxZZWFyPjIwMjE8L1ll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</w:fldData>
        </w:fldChar>
      </w:r>
      <w:r w:rsidR="004759DE">
        <w:instrText xml:space="preserve"> ADDIN EN.CITE </w:instrText>
      </w:r>
      <w:r w:rsidR="004759DE">
        <w:fldChar w:fldCharType="begin">
          <w:fldData xml:space="preserve">PEVuZE5vdGU+PENpdGU+PEF1dGhvcj5EJmFwb3M7QW5uYTwvQXV0aG9yPjxZZWFyPjIwMjE8L1ll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</w:fldData>
        </w:fldChar>
      </w:r>
      <w:r w:rsidR="004759DE">
        <w:instrText xml:space="preserve"> ADDIN EN.CITE.DATA </w:instrText>
      </w:r>
      <w:r>
        <w:fldChar w:fldCharType="separate"/>
      </w:r>
      <w:r w:rsidR="004759DE">
        <w:fldChar w:fldCharType="end"/>
      </w:r>
      <w:r>
        <w:fldChar w:fldCharType="separate"/>
      </w:r>
      <w:r w:rsidR="004759DE">
        <w:rPr>
          <w:noProof/>
        </w:rPr>
        <w:t>(170, 184)</w:t>
      </w:r>
      <w:r>
        <w:fldChar w:fldCharType="end"/>
      </w:r>
      <w:r w:rsidR="00FD1BB7">
        <w:t xml:space="preserve">. IFN deficiency in COPD, through unclear mechanisms, may increase </w:t>
      </w:r>
      <w:r>
        <w:t xml:space="preserve">the </w:t>
      </w:r>
      <w:r w:rsidR="00FD1BB7">
        <w:t xml:space="preserve">susceptibility of patients to </w:t>
      </w:r>
      <w:r>
        <w:t>a greater</w:t>
      </w:r>
      <w:r w:rsidR="00FD1BB7">
        <w:t xml:space="preserve"> viral load and HRV</w:t>
      </w:r>
      <w:r>
        <w:t>-</w:t>
      </w:r>
      <w:r w:rsidR="00FD1BB7">
        <w:t>associated inflammation</w:t>
      </w:r>
      <w:r w:rsidR="00FD1BB7">
        <w:fldChar w:fldCharType="begin"/>
      </w:r>
      <w:r w:rsidR="004759DE">
        <w:instrText xml:space="preserve"> ADDIN EN.CITE &lt;EndNote&gt;&lt;Cite&gt;&lt;Author&gt;Cafferkey&lt;/Author&gt;&lt;Year&gt;2020&lt;/Year&gt;&lt;RecNum&gt;1073&lt;/RecNum&gt;&lt;DisplayText&gt;(171)&lt;/DisplayText&gt;&lt;record&gt;&lt;rec-number&gt;1073&lt;/rec-number&gt;&lt;foreign-keys&gt;&lt;key app="EN" db-id="zsdsx9ttger9xmevdzjpasa35dsxxd9wz0pr" timestamp="1714363487" guid="c0ecc137-88b1-4a11-861f-b721ae37f12d"&gt;1073&lt;/key&gt;&lt;/foreign-keys&gt;&lt;ref-type name="Journal Article"&gt;17&lt;/ref-type&gt;&lt;contributors&gt;&lt;authors&gt;&lt;author&gt;Cafferkey, J.&lt;/author&gt;&lt;author&gt;Coultas, J. A.&lt;/author&gt;&lt;author&gt;Mallia, P.&lt;/author&gt;&lt;/authors&gt;&lt;/contributors&gt;&lt;auth-address&gt;Department of Respiratory Medicine, Imperial College Healthcare NHS Trust , London, UK.&amp;#xD;National Heart and Lung Institute, Imperial College London , London, UK.&lt;/auth-address&gt;&lt;titles&gt;&lt;title&gt;Human rhinovirus infection and COPD: role in exacerbations and potential for therapeutic targets&lt;/title&gt;&lt;secondary-title&gt;Expert Rev Respir Med&lt;/secondary-title&gt;&lt;/titles&gt;&lt;periodical&gt;&lt;full-title&gt;Expert Review of Respiratory Medicine&lt;/full-title&gt;&lt;abbr-1&gt;Expert Rev Respir Med&lt;/abbr-1&gt;&lt;/periodical&gt;&lt;pages&gt;777-789&lt;/pages&gt;&lt;volume&gt;14&lt;/volume&gt;&lt;number&gt;8&lt;/number&gt;&lt;edition&gt;20200604&lt;/edition&gt;&lt;keywords&gt;&lt;keyword&gt;Antiviral Agents&lt;/keyword&gt;&lt;keyword&gt;Disease Progression&lt;/keyword&gt;&lt;keyword&gt;Humans&lt;/keyword&gt;&lt;keyword&gt;Picornaviridae Infections/*complications/drug therapy/immunology&lt;/keyword&gt;&lt;keyword&gt;Pulmonary Disease, Chronic Obstructive/*complications/*immunology/pathology&lt;/keyword&gt;&lt;keyword&gt;*Rhinovirus&lt;/keyword&gt;&lt;keyword&gt;COPD exacerbations&lt;/keyword&gt;&lt;keyword&gt;antiviral drugs&lt;/keyword&gt;&lt;keyword&gt;bacterial infection&lt;/keyword&gt;&lt;keyword&gt;respiratory viruses&lt;/keyword&gt;&lt;keyword&gt;rhinovirus&lt;/keyword&gt;&lt;/keywords&gt;&lt;dates&gt;&lt;year&gt;2020&lt;/year&gt;&lt;pub-dates&gt;&lt;date&gt;Aug&lt;/date&gt;&lt;/pub-dates&gt;&lt;/dates&gt;&lt;isbn&gt;1747-6348&lt;/isbn&gt;&lt;accession-num&gt;32498634&lt;/accession-num&gt;&lt;urls&gt;&lt;/urls&gt;&lt;electronic-resource-num&gt;10.1080/17476348.2020.1764354&lt;/electronic-resource-num&gt;&lt;remote-database-provider&gt;NLM&lt;/remote-database-provider&gt;&lt;language&gt;eng&lt;/language&gt;&lt;/record&gt;&lt;/Cite&gt;&lt;/EndNote&gt;</w:instrText>
      </w:r>
      <w:r w:rsidR="00FD1BB7">
        <w:fldChar w:fldCharType="separate"/>
      </w:r>
      <w:r w:rsidR="004759DE">
        <w:rPr>
          <w:noProof/>
        </w:rPr>
        <w:t>(171)</w:t>
      </w:r>
      <w:r w:rsidR="00FD1BB7">
        <w:fldChar w:fldCharType="end"/>
      </w:r>
      <w:r w:rsidR="00FD1BB7">
        <w:t>.</w:t>
      </w:r>
    </w:p>
    <w:p w14:paraId="250412A6" w14:textId="4942630E" w:rsidR="009C01DF" w:rsidRDefault="00000000" w:rsidP="00700921">
      <w:pPr>
        <w:pStyle w:val="Heading4"/>
        <w:jc w:val="both"/>
      </w:pPr>
      <w:r>
        <w:lastRenderedPageBreak/>
        <w:t>Other Pulmonary Diseases</w:t>
      </w:r>
    </w:p>
    <w:p w14:paraId="747AD8DC" w14:textId="6C843439" w:rsidR="00D30700" w:rsidRDefault="00000000" w:rsidP="00700921">
      <w:pPr>
        <w:spacing w:line="480" w:lineRule="auto"/>
        <w:jc w:val="both"/>
      </w:pPr>
      <w:r>
        <w:t>The impact of HRV on chronic lung diseases extends beyond asthma and COPD and includes interstitial lung disease (ILD), bronchiectasis, and cystic fibrosis. However, these conditions have been less extensively studied.</w:t>
      </w:r>
      <w:r w:rsidR="00314908">
        <w:t xml:space="preserve"> </w:t>
      </w:r>
      <w:r>
        <w:t>Evidence indicates that HRV, along with other respiratory viruses, plays a significant role in the exacerbation of these diseases.</w:t>
      </w:r>
    </w:p>
    <w:p w14:paraId="53F7BF86" w14:textId="09D92E3A" w:rsidR="00FB078C" w:rsidRDefault="00000000" w:rsidP="00700921">
      <w:pPr>
        <w:spacing w:line="480" w:lineRule="auto"/>
        <w:jc w:val="both"/>
      </w:pPr>
      <w:r>
        <w:t>Li et al. conducted a retrospective study in patients with viral infections and ILD and revealed that HRV accounted for 9.2% of viral infections in the non-immunocompromised group. Interestingly, non-influenza viral infections were associated with higher 30-day mortality than influenza infections</w:t>
      </w:r>
      <w:r w:rsidR="0086394E">
        <w:fldChar w:fldCharType="begin">
          <w:fldData xml:space="preserve">PEVuZE5vdGU+PENpdGU+PEF1dGhvcj5MaTwvQXV0aG9yPjxZZWFyPjIwMjE8L1llYXI+PFJlY051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</w:fldData>
        </w:fldChar>
      </w:r>
      <w:r w:rsidR="004759DE">
        <w:instrText xml:space="preserve"> ADDIN EN.CITE </w:instrText>
      </w:r>
      <w:r w:rsidR="004759DE">
        <w:fldChar w:fldCharType="begin">
          <w:fldData xml:space="preserve">PEVuZE5vdGU+PENpdGU+PEF1dGhvcj5MaTwvQXV0aG9yPjxZZWFyPjIwMjE8L1llYXI+PFJlY051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</w:fldData>
        </w:fldChar>
      </w:r>
      <w:r w:rsidR="004759DE">
        <w:instrText xml:space="preserve"> ADDIN EN.CITE.DATA </w:instrText>
      </w:r>
      <w:r>
        <w:fldChar w:fldCharType="separate"/>
      </w:r>
      <w:r w:rsidR="004759DE">
        <w:fldChar w:fldCharType="end"/>
      </w:r>
      <w:r w:rsidR="0086394E">
        <w:fldChar w:fldCharType="separate"/>
      </w:r>
      <w:r w:rsidR="004759DE">
        <w:rPr>
          <w:noProof/>
        </w:rPr>
        <w:t>(185)</w:t>
      </w:r>
      <w:r w:rsidR="0086394E">
        <w:fldChar w:fldCharType="end"/>
      </w:r>
      <w:r w:rsidR="00613FBF">
        <w:t>.</w:t>
      </w:r>
    </w:p>
    <w:p w14:paraId="14A4DE0C" w14:textId="4880D2FC" w:rsidR="00EA40B5" w:rsidRDefault="00000000" w:rsidP="00700921">
      <w:pPr>
        <w:spacing w:line="480" w:lineRule="auto"/>
        <w:jc w:val="both"/>
      </w:pPr>
      <w:r>
        <w:t>In bronchiectasis, respiratory viruses are isolated in approximately a quarter of exacerbations, with HRV contributing to approximately one-fifth of virus-associated exacerbations, ranking second only to influenza in one study</w:t>
      </w:r>
      <w:r w:rsidR="00151DA8">
        <w:fldChar w:fldCharType="begin">
          <w:fldData xml:space="preserve">PEVuZE5vdGU+PENpdGU+PEF1dGhvcj5QYXJrPC9BdXRob3I+PFllYXI+MjAyMTwvWWVhcj48UmVj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</w:fldData>
        </w:fldChar>
      </w:r>
      <w:r w:rsidR="007E4A87">
        <w:instrText xml:space="preserve"> ADDIN EN.CITE </w:instrText>
      </w:r>
      <w:r w:rsidR="007E4A87">
        <w:fldChar w:fldCharType="begin">
          <w:fldData xml:space="preserve">PEVuZE5vdGU+PENpdGU+PEF1dGhvcj5QYXJrPC9BdXRob3I+PFllYXI+MjAyMTwvWWVhcj48UmVj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</w:fldData>
        </w:fldChar>
      </w:r>
      <w:r w:rsidR="007E4A87">
        <w:instrText xml:space="preserve"> ADDIN EN.CITE.DATA </w:instrText>
      </w:r>
      <w:r>
        <w:fldChar w:fldCharType="separate"/>
      </w:r>
      <w:r w:rsidR="007E4A87">
        <w:fldChar w:fldCharType="end"/>
      </w:r>
      <w:r w:rsidR="00151DA8">
        <w:fldChar w:fldCharType="separate"/>
      </w:r>
      <w:r w:rsidR="00151DA8">
        <w:rPr>
          <w:noProof/>
        </w:rPr>
        <w:t>(186)</w:t>
      </w:r>
      <w:r w:rsidR="00151DA8">
        <w:fldChar w:fldCharType="end"/>
      </w:r>
      <w:r w:rsidR="0093605C">
        <w:t>.</w:t>
      </w:r>
    </w:p>
    <w:p w14:paraId="44B590DF" w14:textId="4E459B0B" w:rsidR="00370ACA" w:rsidRDefault="00000000" w:rsidP="00700921">
      <w:pPr>
        <w:spacing w:line="480" w:lineRule="auto"/>
        <w:jc w:val="both"/>
      </w:pPr>
      <w:r w:rsidRPr="00A377E9">
        <w:t xml:space="preserve">Regarding cystic fibrosis in adults, Flight et al. conducted a prospective study involving </w:t>
      </w:r>
      <w:proofErr w:type="gramStart"/>
      <w:r w:rsidRPr="00A377E9">
        <w:t>100</w:t>
      </w:r>
      <w:proofErr w:type="gramEnd"/>
      <w:r w:rsidRPr="00A377E9">
        <w:t xml:space="preserve"> adults and found that respiratory viruses were detected in 30.5% of visits. HRV accounted for 72.5% of </w:t>
      </w:r>
      <w:r>
        <w:t xml:space="preserve">the </w:t>
      </w:r>
      <w:r w:rsidRPr="00A377E9">
        <w:t>detected viruses, and viral infection was associated with a greater risk of exacerbation (OR 2.26), higher symptom scores, and elevated C-reactive protein (CRP) levels</w:t>
      </w:r>
      <w:r w:rsidR="008E7190">
        <w:fldChar w:fldCharType="begin">
          <w:fldData xml:space="preserve">PEVuZE5vdGU+PENpdGU+PEF1dGhvcj5GbGlnaHQ8L0F1dGhvcj48WWVhcj4yMDE0PC9ZZWFyPjxS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</w:fldData>
        </w:fldChar>
      </w:r>
      <w:r w:rsidR="00151DA8">
        <w:instrText xml:space="preserve"> ADDIN EN.CITE </w:instrText>
      </w:r>
      <w:r w:rsidR="00151DA8">
        <w:fldChar w:fldCharType="begin">
          <w:fldData xml:space="preserve">PEVuZE5vdGU+PENpdGU+PEF1dGhvcj5GbGlnaHQ8L0F1dGhvcj48WWVhcj4yMDE0PC9ZZWFyPjxS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</w:fldData>
        </w:fldChar>
      </w:r>
      <w:r w:rsidR="00151DA8">
        <w:instrText xml:space="preserve"> ADDIN EN.CITE.DATA </w:instrText>
      </w:r>
      <w:r>
        <w:fldChar w:fldCharType="separate"/>
      </w:r>
      <w:r w:rsidR="00151DA8">
        <w:fldChar w:fldCharType="end"/>
      </w:r>
      <w:r w:rsidR="008E7190">
        <w:fldChar w:fldCharType="separate"/>
      </w:r>
      <w:r w:rsidR="00151DA8">
        <w:rPr>
          <w:noProof/>
        </w:rPr>
        <w:t>(187)</w:t>
      </w:r>
      <w:r w:rsidR="008E7190">
        <w:fldChar w:fldCharType="end"/>
      </w:r>
      <w:r w:rsidR="008E0DC8">
        <w:t>.</w:t>
      </w:r>
    </w:p>
    <w:p w14:paraId="52879A5F" w14:textId="5D1790E1" w:rsidR="00995E25" w:rsidRDefault="00AA4F0F" w:rsidP="00700921">
      <w:pPr>
        <w:pStyle w:val="Heading1"/>
        <w:jc w:val="both"/>
      </w:pPr>
      <w:r>
        <w:t>Factors Modulating Severity of HRV Infection</w:t>
      </w:r>
    </w:p>
    <w:p w14:paraId="5AC74994" w14:textId="5FC49DF8" w:rsidR="00193069" w:rsidRDefault="00000000" w:rsidP="00700921">
      <w:pPr>
        <w:pStyle w:val="Heading2"/>
        <w:jc w:val="both"/>
      </w:pPr>
      <w:r>
        <w:t>Viral Factors</w:t>
      </w:r>
    </w:p>
    <w:p w14:paraId="2F7DADE4" w14:textId="30B95368" w:rsidR="00633486" w:rsidRDefault="00000000" w:rsidP="00700921">
      <w:pPr>
        <w:spacing w:line="480" w:lineRule="auto"/>
        <w:jc w:val="both"/>
      </w:pPr>
      <w:r>
        <w:t>A higher HRV viral load has been linked to greater symptom severity, although it does not appear to increase the likelihood of hospitalisation</w:t>
      </w:r>
      <w:r w:rsidR="00955E68" w:rsidRPr="00665DC0">
        <w:fldChar w:fldCharType="begin">
          <w:fldData xml:space="preserve">PEVuZE5vdGU+PENpdGU+PEF1dGhvcj5Wb3M8L0F1dGhvcj48WWVhcj4yMDIxPC9ZZWFyPjxSZWNO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</w:fldData>
        </w:fldChar>
      </w:r>
      <w:r w:rsidR="002B4BC9">
        <w:instrText xml:space="preserve"> ADDIN EN.CITE </w:instrText>
      </w:r>
      <w:r w:rsidR="002B4BC9">
        <w:fldChar w:fldCharType="begin">
          <w:fldData xml:space="preserve">PEVuZE5vdGU+PENpdGU+PEF1dGhvcj5Wb3M8L0F1dGhvcj48WWVhcj4yMDIxPC9ZZWFyPjxSZWNO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</w:fldData>
        </w:fldChar>
      </w:r>
      <w:r w:rsidR="002B4BC9">
        <w:instrText xml:space="preserve"> ADDIN EN.CITE.DATA </w:instrText>
      </w:r>
      <w:r>
        <w:fldChar w:fldCharType="separate"/>
      </w:r>
      <w:r w:rsidR="002B4BC9">
        <w:fldChar w:fldCharType="end"/>
      </w:r>
      <w:r w:rsidR="00955E68" w:rsidRPr="00665DC0">
        <w:fldChar w:fldCharType="separate"/>
      </w:r>
      <w:r w:rsidR="002B4BC9">
        <w:rPr>
          <w:noProof/>
        </w:rPr>
        <w:t>(131, 138)</w:t>
      </w:r>
      <w:r w:rsidR="00955E68" w:rsidRPr="00665DC0">
        <w:fldChar w:fldCharType="end"/>
      </w:r>
      <w:r w:rsidR="00AC15DC">
        <w:t>. In adults, among the rhinovirus species, RV-A and RV-C are more likely to cause severe infections. Conversely, RV-B is associated with asymptomatic infections.</w:t>
      </w:r>
      <w:r>
        <w:t xml:space="preserve"> </w:t>
      </w:r>
      <w:r w:rsidR="00AC15DC">
        <w:t xml:space="preserve">Even in symptomatic </w:t>
      </w:r>
      <w:r>
        <w:t>patients with</w:t>
      </w:r>
      <w:r w:rsidR="00AC15DC">
        <w:t xml:space="preserve"> RV-B infection, RV-B may be milder </w:t>
      </w:r>
      <w:r>
        <w:t>than</w:t>
      </w:r>
      <w:r w:rsidR="00AC15DC">
        <w:t xml:space="preserve"> RV-A and RV-C</w:t>
      </w:r>
      <w:r w:rsidR="00417DAF">
        <w:fldChar w:fldCharType="begin">
          <w:fldData xml:space="preserve">PEVuZE5vdGU+PENpdGU+PEF1dGhvcj5abGF0ZXZhPC9BdXRob3I+PFllYXI+MjAyMDwvWWVhcj48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</w:fldData>
        </w:fldChar>
      </w:r>
      <w:r w:rsidR="00417DAF">
        <w:instrText xml:space="preserve"> ADDIN EN.CITE </w:instrText>
      </w:r>
      <w:r w:rsidR="00417DAF">
        <w:fldChar w:fldCharType="begin">
          <w:fldData xml:space="preserve">PEVuZE5vdGU+PENpdGU+PEF1dGhvcj5abGF0ZXZhPC9BdXRob3I+PFllYXI+MjAyMDwvWWVhcj48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</w:fldData>
        </w:fldChar>
      </w:r>
      <w:r w:rsidR="00417DAF">
        <w:instrText xml:space="preserve"> ADDIN EN.CITE.DATA </w:instrText>
      </w:r>
      <w:r>
        <w:fldChar w:fldCharType="separate"/>
      </w:r>
      <w:r w:rsidR="00417DAF">
        <w:fldChar w:fldCharType="end"/>
      </w:r>
      <w:r w:rsidR="00417DAF">
        <w:fldChar w:fldCharType="separate"/>
      </w:r>
      <w:r w:rsidR="00417DAF">
        <w:rPr>
          <w:noProof/>
        </w:rPr>
        <w:t>(57)</w:t>
      </w:r>
      <w:r w:rsidR="00417DAF">
        <w:fldChar w:fldCharType="end"/>
      </w:r>
      <w:r w:rsidR="00C86EA0" w:rsidRPr="00C86EA0">
        <w:t>.</w:t>
      </w:r>
      <w:r>
        <w:t xml:space="preserve"> </w:t>
      </w:r>
      <w:r w:rsidR="00C86EA0" w:rsidRPr="00C86EA0">
        <w:t xml:space="preserve">In a prospective observational study spanning two years, Chen et al. </w:t>
      </w:r>
      <w:r>
        <w:t>reported</w:t>
      </w:r>
      <w:r w:rsidR="00C86EA0" w:rsidRPr="00C86EA0">
        <w:t xml:space="preserve"> that among 62 healthy adults with ILI, 72.6% were infected with RV-A, 27.7% with RV-B, and 9.7% with RV-C. RV-A and RV-C infections were associated with numerically </w:t>
      </w:r>
      <w:r>
        <w:t>greater</w:t>
      </w:r>
      <w:r w:rsidR="00C86EA0" w:rsidRPr="00C86EA0">
        <w:t xml:space="preserve"> upper respiratory, lower respiratory, </w:t>
      </w:r>
      <w:r>
        <w:t xml:space="preserve">and </w:t>
      </w:r>
      <w:r w:rsidR="00C86EA0" w:rsidRPr="00C86EA0">
        <w:t xml:space="preserve">systemic symptoms and overall symptom severity scores </w:t>
      </w:r>
      <w:r>
        <w:t>than</w:t>
      </w:r>
      <w:r w:rsidR="00C86EA0" w:rsidRPr="00C86EA0">
        <w:t xml:space="preserve"> RV-B</w:t>
      </w:r>
      <w:r>
        <w:t xml:space="preserve"> infections. </w:t>
      </w:r>
      <w:r w:rsidR="00C86EA0" w:rsidRPr="00C86EA0">
        <w:t xml:space="preserve">RV-A </w:t>
      </w:r>
      <w:r>
        <w:t>cause</w:t>
      </w:r>
      <w:r w:rsidR="00314908">
        <w:t>d</w:t>
      </w:r>
      <w:r w:rsidR="00C86EA0" w:rsidRPr="00C86EA0">
        <w:t xml:space="preserve"> </w:t>
      </w:r>
      <w:r w:rsidR="00314908">
        <w:t xml:space="preserve">statistically </w:t>
      </w:r>
      <w:r w:rsidR="00C86EA0" w:rsidRPr="00C86EA0">
        <w:t>significantly more severe upper respiratory symptoms than RV-B</w:t>
      </w:r>
      <w:r w:rsidR="00314908">
        <w:t xml:space="preserve"> infection</w:t>
      </w:r>
      <w:r w:rsidR="00417DAF" w:rsidRPr="00665DC0">
        <w:fldChar w:fldCharType="begin">
          <w:fldData xml:space="preserve">PEVuZE5vdGU+PENpdGU+PEF1dGhvcj5DaGVuPC9BdXRob3I+PFllYXI+MjAxNTwvWWVhcj48UmVj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</w:fldData>
        </w:fldChar>
      </w:r>
      <w:r w:rsidR="00151DA8">
        <w:instrText xml:space="preserve"> ADDIN EN.CITE </w:instrText>
      </w:r>
      <w:r w:rsidR="00151DA8">
        <w:fldChar w:fldCharType="begin">
          <w:fldData xml:space="preserve">PEVuZE5vdGU+PENpdGU+PEF1dGhvcj5DaGVuPC9BdXRob3I+PFllYXI+MjAxNTwvWWVhcj48UmVj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</w:fldData>
        </w:fldChar>
      </w:r>
      <w:r w:rsidR="00151DA8">
        <w:instrText xml:space="preserve"> ADDIN EN.CITE.DATA </w:instrText>
      </w:r>
      <w:r>
        <w:fldChar w:fldCharType="separate"/>
      </w:r>
      <w:r w:rsidR="00151DA8">
        <w:fldChar w:fldCharType="end"/>
      </w:r>
      <w:r w:rsidR="00417DAF" w:rsidRPr="00665DC0">
        <w:fldChar w:fldCharType="separate"/>
      </w:r>
      <w:r w:rsidR="00151DA8">
        <w:rPr>
          <w:noProof/>
        </w:rPr>
        <w:t>(188)</w:t>
      </w:r>
      <w:r w:rsidR="00417DAF" w:rsidRPr="00665DC0">
        <w:fldChar w:fldCharType="end"/>
      </w:r>
      <w:r w:rsidR="00417DAF">
        <w:t>.</w:t>
      </w:r>
    </w:p>
    <w:p w14:paraId="6F3C7420" w14:textId="76F7676C" w:rsidR="00AE4303" w:rsidRDefault="00000000" w:rsidP="00700921">
      <w:pPr>
        <w:spacing w:line="480" w:lineRule="auto"/>
        <w:jc w:val="both"/>
      </w:pPr>
      <w:r w:rsidRPr="00FD12AB">
        <w:lastRenderedPageBreak/>
        <w:t xml:space="preserve">Furthermore, a multicentre prospective observational study conducted over four years indicated that 26% of participants </w:t>
      </w:r>
      <w:proofErr w:type="gramStart"/>
      <w:r w:rsidRPr="00FD12AB">
        <w:t>tested</w:t>
      </w:r>
      <w:proofErr w:type="gramEnd"/>
      <w:r w:rsidRPr="00FD12AB">
        <w:t xml:space="preserve"> positive for HRV, with 67.1% being adults. RV-B infections were significantly less likely to result in hospitalisation (p&lt;0.001)</w:t>
      </w:r>
      <w:r>
        <w:fldChar w:fldCharType="begin">
          <w:fldData xml:space="preserve">PEVuZE5vdGU+PENpdGU+PEF1dGhvcj5HYWxpbmRvLUZyYWdhPC9BdXRob3I+PFllYXI+MjAyMjwv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HYWxpbmRvLUZyYWdhPC9BdXRob3I+PFllYXI+MjAyMjwv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separate"/>
      </w:r>
      <w:r>
        <w:fldChar w:fldCharType="end"/>
      </w:r>
      <w:r>
        <w:fldChar w:fldCharType="separate"/>
      </w:r>
      <w:r>
        <w:rPr>
          <w:noProof/>
        </w:rPr>
        <w:t>(138)</w:t>
      </w:r>
      <w:r>
        <w:fldChar w:fldCharType="end"/>
      </w:r>
      <w:r w:rsidRPr="00FD12AB">
        <w:t xml:space="preserve">. This aligns with in vitro findings showing that RV-B replicates more slowly and induces a more attenuated cytokine response </w:t>
      </w:r>
      <w:r>
        <w:t>than</w:t>
      </w:r>
      <w:r w:rsidRPr="00FD12AB">
        <w:t xml:space="preserve"> RV-A and RV-C</w:t>
      </w:r>
      <w:r w:rsidR="00417DAF">
        <w:fldChar w:fldCharType="begin">
          <w:fldData xml:space="preserve">PEVuZE5vdGU+PENpdGU+PEF1dGhvcj5OYWthZ29tZTwvQXV0aG9yPjxZZWFyPjIwMTQ8L1llYXI+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</w:fldData>
        </w:fldChar>
      </w:r>
      <w:r w:rsidR="00151DA8">
        <w:instrText xml:space="preserve"> ADDIN EN.CITE </w:instrText>
      </w:r>
      <w:r w:rsidR="00151DA8">
        <w:fldChar w:fldCharType="begin">
          <w:fldData xml:space="preserve">PEVuZE5vdGU+PENpdGU+PEF1dGhvcj5OYWthZ29tZTwvQXV0aG9yPjxZZWFyPjIwMTQ8L1llYXI+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</w:fldData>
        </w:fldChar>
      </w:r>
      <w:r w:rsidR="00151DA8">
        <w:instrText xml:space="preserve"> ADDIN EN.CITE.DATA </w:instrText>
      </w:r>
      <w:r>
        <w:fldChar w:fldCharType="separate"/>
      </w:r>
      <w:r w:rsidR="00151DA8">
        <w:fldChar w:fldCharType="end"/>
      </w:r>
      <w:r w:rsidR="00417DAF">
        <w:fldChar w:fldCharType="separate"/>
      </w:r>
      <w:r w:rsidR="00151DA8">
        <w:rPr>
          <w:noProof/>
        </w:rPr>
        <w:t>(189)</w:t>
      </w:r>
      <w:r w:rsidR="00417DAF">
        <w:fldChar w:fldCharType="end"/>
      </w:r>
      <w:r w:rsidR="00417DAF">
        <w:t>.</w:t>
      </w:r>
    </w:p>
    <w:p w14:paraId="41A369AF" w14:textId="0AA34E6D" w:rsidR="00DA78ED" w:rsidRPr="00665DC0" w:rsidRDefault="00224F03" w:rsidP="00700921">
      <w:pPr>
        <w:spacing w:line="480" w:lineRule="auto"/>
        <w:jc w:val="both"/>
      </w:pPr>
      <w:r>
        <w:t>Although one study revealed that RV-C is more common in adults with asthma and COPD</w:t>
      </w:r>
      <w:r w:rsidR="00857795">
        <w:fldChar w:fldCharType="begin">
          <w:fldData xml:space="preserve">PEVuZE5vdGU+PENpdGU+PEF1dGhvcj5LYW48L0F1dGhvcj48WWVhcj4yMDIyPC9ZZWFyPjxSZWNO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</w:fldData>
        </w:fldChar>
      </w:r>
      <w:r w:rsidR="00151DA8">
        <w:instrText xml:space="preserve"> ADDIN EN.CITE </w:instrText>
      </w:r>
      <w:r w:rsidR="00151DA8">
        <w:fldChar w:fldCharType="begin">
          <w:fldData xml:space="preserve">PEVuZE5vdGU+PENpdGU+PEF1dGhvcj5LYW48L0F1dGhvcj48WWVhcj4yMDIyPC9ZZWFyPjxSZWNO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</w:fldData>
        </w:fldChar>
      </w:r>
      <w:r w:rsidR="00151DA8">
        <w:instrText xml:space="preserve"> ADDIN EN.CITE.DATA </w:instrText>
      </w:r>
      <w:r w:rsidR="00000000">
        <w:fldChar w:fldCharType="separate"/>
      </w:r>
      <w:r w:rsidR="00151DA8">
        <w:fldChar w:fldCharType="end"/>
      </w:r>
      <w:r w:rsidR="00857795">
        <w:fldChar w:fldCharType="separate"/>
      </w:r>
      <w:r w:rsidR="00151DA8">
        <w:rPr>
          <w:noProof/>
        </w:rPr>
        <w:t>(190)</w:t>
      </w:r>
      <w:r w:rsidR="00857795">
        <w:fldChar w:fldCharType="end"/>
      </w:r>
      <w:r w:rsidR="00A37F4E">
        <w:t>, other research has not found convincing evidence that specific HRV species are associated with preexisting respiratory conditions such as asthma or COPD</w:t>
      </w:r>
      <w:r w:rsidR="00A37F4E">
        <w:fldChar w:fldCharType="begin">
          <w:fldData xml:space="preserve">PEVuZE5vdGU+PENpdGU+PEF1dGhvcj5Hb2xrZTwvQXV0aG9yPjxZZWFyPjIwMjE8L1llYXI+PFJl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</w:fldData>
        </w:fldChar>
      </w:r>
      <w:r w:rsidR="00151DA8">
        <w:instrText xml:space="preserve"> ADDIN EN.CITE </w:instrText>
      </w:r>
      <w:r w:rsidR="00151DA8">
        <w:fldChar w:fldCharType="begin">
          <w:fldData xml:space="preserve">PEVuZE5vdGU+PENpdGU+PEF1dGhvcj5Hb2xrZTwvQXV0aG9yPjxZZWFyPjIwMjE8L1llYXI+PFJl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</w:fldData>
        </w:fldChar>
      </w:r>
      <w:r w:rsidR="00151DA8">
        <w:instrText xml:space="preserve"> ADDIN EN.CITE.DATA </w:instrText>
      </w:r>
      <w:r w:rsidR="00000000">
        <w:fldChar w:fldCharType="separate"/>
      </w:r>
      <w:r w:rsidR="00151DA8">
        <w:fldChar w:fldCharType="end"/>
      </w:r>
      <w:r w:rsidR="00A37F4E">
        <w:fldChar w:fldCharType="separate"/>
      </w:r>
      <w:r w:rsidR="00151DA8">
        <w:rPr>
          <w:noProof/>
        </w:rPr>
        <w:t>(55, 65)</w:t>
      </w:r>
      <w:r w:rsidR="00A37F4E">
        <w:fldChar w:fldCharType="end"/>
      </w:r>
      <w:r w:rsidR="00570B25" w:rsidRPr="00665DC0">
        <w:t>.</w:t>
      </w:r>
    </w:p>
    <w:p w14:paraId="26810962" w14:textId="21B1944B" w:rsidR="00665DC0" w:rsidRDefault="00000000" w:rsidP="00700921">
      <w:pPr>
        <w:pStyle w:val="Heading2"/>
        <w:spacing w:line="480" w:lineRule="auto"/>
        <w:jc w:val="both"/>
      </w:pPr>
      <w:r>
        <w:t>Host Factors</w:t>
      </w:r>
    </w:p>
    <w:p w14:paraId="0B322862" w14:textId="2F79A822" w:rsidR="00A3145F" w:rsidRDefault="00000000" w:rsidP="00700921">
      <w:pPr>
        <w:spacing w:line="480" w:lineRule="auto"/>
        <w:jc w:val="both"/>
      </w:pPr>
      <w:r>
        <w:t>Hospitalised adults often present with multiple comorbidities, including prevalent conditions such as diabetes, hypertension, and cardiorespiratory diseases.</w:t>
      </w:r>
      <w:r w:rsidR="00C41E77">
        <w:fldChar w:fldCharType="begin">
          <w:fldData xml:space="preserve">PEVuZE5vdGU+PENpdGU+PEF1dGhvcj5CYWhhYnJpPC9BdXRob3I+PFllYXI+MjAyMjwvWWVhcj48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</w:fldData>
        </w:fldChar>
      </w:r>
      <w:r w:rsidR="00DB47B1">
        <w:instrText xml:space="preserve"> ADDIN EN.CITE </w:instrText>
      </w:r>
      <w:r w:rsidR="00DB47B1">
        <w:fldChar w:fldCharType="begin">
          <w:fldData xml:space="preserve">PEVuZE5vdGU+PENpdGU+PEF1dGhvcj5CYWhhYnJpPC9BdXRob3I+PFllYXI+MjAyMjwvWWVhcj48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</w:fldData>
        </w:fldChar>
      </w:r>
      <w:r w:rsidR="00DB47B1">
        <w:instrText xml:space="preserve"> ADDIN EN.CITE.DATA </w:instrText>
      </w:r>
      <w:r w:rsidR="00DB47B1">
        <w:fldChar w:fldCharType="end"/>
      </w:r>
      <w:r w:rsidR="00C41E77">
        <w:fldChar w:fldCharType="separate"/>
      </w:r>
      <w:r w:rsidR="00DB47B1">
        <w:rPr>
          <w:noProof/>
        </w:rPr>
        <w:t>(55, 99, 100, 138)</w:t>
      </w:r>
      <w:r w:rsidR="00C41E77">
        <w:fldChar w:fldCharType="end"/>
      </w:r>
      <w:r w:rsidR="00222CC4">
        <w:t xml:space="preserve"> Elderly individuals, immunocompromised patients, </w:t>
      </w:r>
      <w:r>
        <w:t>and</w:t>
      </w:r>
      <w:r w:rsidR="00222CC4">
        <w:t xml:space="preserve"> those with multiple comorbidities are particularly at risk for severe HRV infections</w:t>
      </w:r>
      <w:r w:rsidR="00C41E77">
        <w:fldChar w:fldCharType="begin">
          <w:fldData xml:space="preserve">PEVuZE5vdGU+PENpdGU+PEF1dGhvcj5CYWhhYnJpPC9BdXRob3I+PFllYXI+MjAyMjwvWWVhcj48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</w:fldData>
        </w:fldChar>
      </w:r>
      <w:r w:rsidR="00DB47B1">
        <w:instrText xml:space="preserve"> ADDIN EN.CITE </w:instrText>
      </w:r>
      <w:r w:rsidR="00DB47B1">
        <w:fldChar w:fldCharType="begin">
          <w:fldData xml:space="preserve">PEVuZE5vdGU+PENpdGU+PEF1dGhvcj5CYWhhYnJpPC9BdXRob3I+PFllYXI+MjAyMjwvWWVhcj48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</w:fldData>
        </w:fldChar>
      </w:r>
      <w:r w:rsidR="00DB47B1">
        <w:instrText xml:space="preserve"> ADDIN EN.CITE.DATA </w:instrText>
      </w:r>
      <w:r w:rsidR="00DB47B1">
        <w:fldChar w:fldCharType="end"/>
      </w:r>
      <w:r w:rsidR="00C41E77">
        <w:fldChar w:fldCharType="separate"/>
      </w:r>
      <w:r w:rsidR="00DB47B1">
        <w:rPr>
          <w:noProof/>
        </w:rPr>
        <w:t>(99, 100, 191, 192)</w:t>
      </w:r>
      <w:r w:rsidR="00C41E77">
        <w:fldChar w:fldCharType="end"/>
      </w:r>
      <w:r w:rsidR="00C41E77">
        <w:t>.</w:t>
      </w:r>
    </w:p>
    <w:p w14:paraId="434C2781" w14:textId="1B59B4E7" w:rsidR="000C0F2F" w:rsidRDefault="00000000" w:rsidP="00700921">
      <w:pPr>
        <w:spacing w:line="480" w:lineRule="auto"/>
        <w:jc w:val="both"/>
      </w:pPr>
      <w:r>
        <w:t>In a retrospective cohort study involving adults with community-acquired pneumonia (CAP) and HRV infection, most patients were elderly with multiple comorbidities, with a median age of 71 years. Common comorbidities included diabetes and hypertension</w:t>
      </w:r>
      <w:r w:rsidR="00C41E77">
        <w:fldChar w:fldCharType="begin">
          <w:fldData xml:space="preserve">PEVuZE5vdGU+PENpdGU+PEF1dGhvcj5CYWhhYnJpPC9BdXRob3I+PFllYXI+MjAyMjwvWWVhcj48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</w:fldData>
        </w:fldChar>
      </w:r>
      <w:r w:rsidR="00DB47B1">
        <w:instrText xml:space="preserve"> ADDIN EN.CITE </w:instrText>
      </w:r>
      <w:r w:rsidR="00DB47B1">
        <w:fldChar w:fldCharType="begin">
          <w:fldData xml:space="preserve">PEVuZE5vdGU+PENpdGU+PEF1dGhvcj5CYWhhYnJpPC9BdXRob3I+PFllYXI+MjAyMjwvWWVhcj48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</w:fldData>
        </w:fldChar>
      </w:r>
      <w:r w:rsidR="00DB47B1">
        <w:instrText xml:space="preserve"> ADDIN EN.CITE.DATA </w:instrText>
      </w:r>
      <w:r w:rsidR="00DB47B1">
        <w:fldChar w:fldCharType="end"/>
      </w:r>
      <w:r w:rsidR="00C41E77">
        <w:fldChar w:fldCharType="separate"/>
      </w:r>
      <w:r w:rsidR="00DB47B1">
        <w:rPr>
          <w:noProof/>
        </w:rPr>
        <w:t>(99)</w:t>
      </w:r>
      <w:r w:rsidR="00C41E77">
        <w:fldChar w:fldCharType="end"/>
      </w:r>
      <w:r w:rsidR="00C478F9">
        <w:t>.</w:t>
      </w:r>
      <w:r>
        <w:t xml:space="preserve"> </w:t>
      </w:r>
      <w:r w:rsidR="00C478F9">
        <w:t>Among these patients, 15.1% required ICU admission, and notably, there was no significant difference in pneumonia severity index between ICU and non-ICU patients</w:t>
      </w:r>
      <w:r w:rsidR="00C41E77">
        <w:fldChar w:fldCharType="begin">
          <w:fldData xml:space="preserve">PEVuZE5vdGU+PENpdGU+PEF1dGhvcj5CYWhhYnJpPC9BdXRob3I+PFllYXI+MjAyMjwvWWVhcj48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</w:fldData>
        </w:fldChar>
      </w:r>
      <w:r w:rsidR="00DB47B1">
        <w:instrText xml:space="preserve"> ADDIN EN.CITE </w:instrText>
      </w:r>
      <w:r w:rsidR="00DB47B1">
        <w:fldChar w:fldCharType="begin">
          <w:fldData xml:space="preserve">PEVuZE5vdGU+PENpdGU+PEF1dGhvcj5CYWhhYnJpPC9BdXRob3I+PFllYXI+MjAyMjwvWWVhcj48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</w:fldData>
        </w:fldChar>
      </w:r>
      <w:r w:rsidR="00DB47B1">
        <w:instrText xml:space="preserve"> ADDIN EN.CITE.DATA </w:instrText>
      </w:r>
      <w:r w:rsidR="00DB47B1">
        <w:fldChar w:fldCharType="end"/>
      </w:r>
      <w:r w:rsidR="00C41E77">
        <w:fldChar w:fldCharType="separate"/>
      </w:r>
      <w:r w:rsidR="00DB47B1">
        <w:rPr>
          <w:noProof/>
        </w:rPr>
        <w:t>(99)</w:t>
      </w:r>
      <w:r w:rsidR="00C41E77">
        <w:fldChar w:fldCharType="end"/>
      </w:r>
      <w:r w:rsidR="00C41E77">
        <w:t>.</w:t>
      </w:r>
      <w:r>
        <w:t xml:space="preserve"> </w:t>
      </w:r>
      <w:r w:rsidR="00C41E77">
        <w:t xml:space="preserve">Chronic respiratory disease and male sex </w:t>
      </w:r>
      <w:proofErr w:type="gramStart"/>
      <w:r>
        <w:t>in particular</w:t>
      </w:r>
      <w:r w:rsidR="00C41E77">
        <w:t xml:space="preserve"> may</w:t>
      </w:r>
      <w:proofErr w:type="gramEnd"/>
      <w:r w:rsidR="00C41E77">
        <w:t xml:space="preserve"> be associated with more severe </w:t>
      </w:r>
      <w:r>
        <w:t>infections</w:t>
      </w:r>
      <w:r w:rsidR="00C41E77">
        <w:t xml:space="preserve"> requiring intensive care admission</w:t>
      </w:r>
      <w:r w:rsidR="00C41E77">
        <w:fldChar w:fldCharType="begin">
          <w:fldData xml:space="preserve">PEVuZE5vdGU+PENpdGU+PEF1dGhvcj5DaG9uZzwvQXV0aG9yPjxZZWFyPjIwMjI8L1llYXI+PFJl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C41E77">
        <w:instrText xml:space="preserve"> ADDIN EN.CITE </w:instrText>
      </w:r>
      <w:r w:rsidR="00C41E77">
        <w:fldChar w:fldCharType="begin">
          <w:fldData xml:space="preserve">PEVuZE5vdGU+PENpdGU+PEF1dGhvcj5DaG9uZzwvQXV0aG9yPjxZZWFyPjIwMjI8L1llYXI+PFJl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C41E77">
        <w:instrText xml:space="preserve"> ADDIN EN.CITE.DATA </w:instrText>
      </w:r>
      <w:r>
        <w:fldChar w:fldCharType="separate"/>
      </w:r>
      <w:r w:rsidR="00C41E77">
        <w:fldChar w:fldCharType="end"/>
      </w:r>
      <w:r w:rsidR="00C41E77">
        <w:fldChar w:fldCharType="separate"/>
      </w:r>
      <w:r w:rsidR="00C41E77">
        <w:rPr>
          <w:noProof/>
        </w:rPr>
        <w:t>(141)</w:t>
      </w:r>
      <w:r w:rsidR="00C41E77">
        <w:fldChar w:fldCharType="end"/>
      </w:r>
      <w:r w:rsidR="00C41E77">
        <w:t>. Reduced functional status, such as being bedbound, is identified as a risk factor for hospitalisation due to HRV infection</w:t>
      </w:r>
      <w:r w:rsidR="00C41E77">
        <w:fldChar w:fldCharType="begin">
          <w:fldData xml:space="preserve">PEVuZE5vdGU+PENpdGU+PEF1dGhvcj5CYWhhYnJpPC9BdXRob3I+PFllYXI+MjAyMjwvWWVhcj48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</w:fldData>
        </w:fldChar>
      </w:r>
      <w:r w:rsidR="00DB47B1">
        <w:instrText xml:space="preserve"> ADDIN EN.CITE </w:instrText>
      </w:r>
      <w:r w:rsidR="00DB47B1">
        <w:fldChar w:fldCharType="begin">
          <w:fldData xml:space="preserve">PEVuZE5vdGU+PENpdGU+PEF1dGhvcj5CYWhhYnJpPC9BdXRob3I+PFllYXI+MjAyMjwvWWVhcj48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</w:fldData>
        </w:fldChar>
      </w:r>
      <w:r w:rsidR="00DB47B1">
        <w:instrText xml:space="preserve"> ADDIN EN.CITE.DATA </w:instrText>
      </w:r>
      <w:r w:rsidR="00DB47B1">
        <w:fldChar w:fldCharType="end"/>
      </w:r>
      <w:r w:rsidR="00C41E77">
        <w:fldChar w:fldCharType="separate"/>
      </w:r>
      <w:r w:rsidR="00DB47B1">
        <w:rPr>
          <w:noProof/>
        </w:rPr>
        <w:t>(99)</w:t>
      </w:r>
      <w:r w:rsidR="00C41E77">
        <w:fldChar w:fldCharType="end"/>
      </w:r>
      <w:r>
        <w:t>. Current tobacco smoking has also been implicated as a potential risk factor among adults attending the emergency department with HRV infection</w:t>
      </w:r>
      <w:r w:rsidRPr="00665DC0">
        <w:fldChar w:fldCharType="begin">
          <w:fldData xml:space="preserve">PEVuZE5vdGU+PENpdGU+PEF1dGhvcj5NaWxsZXI8L0F1dGhvcj48WWVhcj4yMDE2PC9ZZWFyPjxS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</w:fldData>
        </w:fldChar>
      </w:r>
      <w:r w:rsidR="001F5B39">
        <w:instrText xml:space="preserve"> ADDIN EN.CITE </w:instrText>
      </w:r>
      <w:r w:rsidR="001F5B39">
        <w:fldChar w:fldCharType="begin">
          <w:fldData xml:space="preserve">PEVuZE5vdGU+PENpdGU+PEF1dGhvcj5NaWxsZXI8L0F1dGhvcj48WWVhcj4yMDE2PC9ZZWFyPjxS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</w:fldData>
        </w:fldChar>
      </w:r>
      <w:r w:rsidR="001F5B39">
        <w:instrText xml:space="preserve"> ADDIN EN.CITE.DATA </w:instrText>
      </w:r>
      <w:r>
        <w:fldChar w:fldCharType="separate"/>
      </w:r>
      <w:r w:rsidR="001F5B39">
        <w:fldChar w:fldCharType="end"/>
      </w:r>
      <w:r w:rsidRPr="00665DC0">
        <w:fldChar w:fldCharType="separate"/>
      </w:r>
      <w:r w:rsidR="001F5B39">
        <w:rPr>
          <w:noProof/>
        </w:rPr>
        <w:t>(193)</w:t>
      </w:r>
      <w:r w:rsidRPr="00665DC0">
        <w:fldChar w:fldCharType="end"/>
      </w:r>
      <w:r>
        <w:t>.</w:t>
      </w:r>
    </w:p>
    <w:p w14:paraId="1EB4AEA8" w14:textId="26299347" w:rsidR="00013104" w:rsidRDefault="00000000" w:rsidP="00700921">
      <w:pPr>
        <w:spacing w:line="480" w:lineRule="auto"/>
        <w:jc w:val="both"/>
      </w:pPr>
      <w:r>
        <w:t>Elucidating</w:t>
      </w:r>
      <w:r w:rsidR="00703780">
        <w:t xml:space="preserve"> how the diverse factors associated with multimorbidity drive impaired outcomes in </w:t>
      </w:r>
      <w:r>
        <w:t xml:space="preserve">patients with </w:t>
      </w:r>
      <w:r w:rsidR="00703780">
        <w:t>rhinovirus infection is crucial</w:t>
      </w:r>
      <w:r>
        <w:fldChar w:fldCharType="begin">
          <w:fldData xml:space="preserve">PEVuZE5vdGU+PENpdGU+PEF1dGhvcj5XYXRzb248L0F1dGhvcj48WWVhcj4yMDIxPC9ZZWFyPjxS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</w:fldData>
        </w:fldChar>
      </w:r>
      <w:r w:rsidR="001F5B39">
        <w:instrText xml:space="preserve"> ADDIN EN.CITE </w:instrText>
      </w:r>
      <w:r w:rsidR="001F5B39">
        <w:fldChar w:fldCharType="begin">
          <w:fldData xml:space="preserve">PEVuZE5vdGU+PENpdGU+PEF1dGhvcj5XYXRzb248L0F1dGhvcj48WWVhcj4yMDIxPC9ZZWFyPjxS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</w:fldData>
        </w:fldChar>
      </w:r>
      <w:r w:rsidR="001F5B39">
        <w:instrText xml:space="preserve"> ADDIN EN.CITE.DATA </w:instrText>
      </w:r>
      <w:r>
        <w:fldChar w:fldCharType="separate"/>
      </w:r>
      <w:r w:rsidR="001F5B39">
        <w:fldChar w:fldCharType="end"/>
      </w:r>
      <w:r>
        <w:fldChar w:fldCharType="separate"/>
      </w:r>
      <w:r w:rsidR="001F5B39">
        <w:rPr>
          <w:noProof/>
        </w:rPr>
        <w:t>(194)</w:t>
      </w:r>
      <w:r>
        <w:fldChar w:fldCharType="end"/>
      </w:r>
      <w:r>
        <w:t>. Elderly patients may present atypically with attenuated symptoms, potentially due to altered host pathogen interactions associated with immunosenescence</w:t>
      </w:r>
      <w:r>
        <w:fldChar w:fldCharType="begin">
          <w:fldData xml:space="preserve">PEVuZE5vdGU+PENpdGU+PEF1dGhvcj5XYXRzb248L0F1dGhvcj48WWVhcj4yMDIxPC9ZZWFyPjxS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</w:fldData>
        </w:fldChar>
      </w:r>
      <w:r w:rsidR="001F5B39">
        <w:instrText xml:space="preserve"> ADDIN EN.CITE </w:instrText>
      </w:r>
      <w:r w:rsidR="001F5B39">
        <w:fldChar w:fldCharType="begin">
          <w:fldData xml:space="preserve">PEVuZE5vdGU+PENpdGU+PEF1dGhvcj5XYXRzb248L0F1dGhvcj48WWVhcj4yMDIxPC9ZZWFyPjxS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</w:fldData>
        </w:fldChar>
      </w:r>
      <w:r w:rsidR="001F5B39">
        <w:instrText xml:space="preserve"> ADDIN EN.CITE.DATA </w:instrText>
      </w:r>
      <w:r>
        <w:fldChar w:fldCharType="separate"/>
      </w:r>
      <w:r w:rsidR="001F5B39">
        <w:fldChar w:fldCharType="end"/>
      </w:r>
      <w:r>
        <w:fldChar w:fldCharType="separate"/>
      </w:r>
      <w:r w:rsidR="001F5B39">
        <w:rPr>
          <w:noProof/>
        </w:rPr>
        <w:t>(194)</w:t>
      </w:r>
      <w:r>
        <w:fldChar w:fldCharType="end"/>
      </w:r>
      <w:r w:rsidR="00860131">
        <w:t>. Immunosenescence involves diminished B-cell production,</w:t>
      </w:r>
      <w:r>
        <w:t xml:space="preserve"> </w:t>
      </w:r>
      <w:r w:rsidR="00860131">
        <w:t>dysregulated T</w:t>
      </w:r>
      <w:r>
        <w:t>-</w:t>
      </w:r>
      <w:r w:rsidR="00860131">
        <w:lastRenderedPageBreak/>
        <w:t xml:space="preserve">cell immunity, thymic involution, reduced naive T cells and a </w:t>
      </w:r>
      <w:r>
        <w:t>greater</w:t>
      </w:r>
      <w:r w:rsidR="00860131">
        <w:t xml:space="preserve"> proportion of terminally differentiated, functionally impaired, exhausted T cells, thus impacting </w:t>
      </w:r>
      <w:r>
        <w:t xml:space="preserve">the </w:t>
      </w:r>
      <w:r w:rsidR="00860131">
        <w:t>response to respiratory viral infections</w:t>
      </w:r>
      <w:r>
        <w:fldChar w:fldCharType="begin">
          <w:fldData xml:space="preserve">PEVuZE5vdGU+PENpdGU+PEF1dGhvcj5NY0tlbmRyeTwvQXV0aG9yPjxZZWFyPjIwMTY8L1llYXI+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</w:fldData>
        </w:fldChar>
      </w:r>
      <w:r w:rsidR="001F5B39">
        <w:instrText xml:space="preserve"> ADDIN EN.CITE </w:instrText>
      </w:r>
      <w:r w:rsidR="001F5B39">
        <w:fldChar w:fldCharType="begin">
          <w:fldData xml:space="preserve">PEVuZE5vdGU+PENpdGU+PEF1dGhvcj5NY0tlbmRyeTwvQXV0aG9yPjxZZWFyPjIwMTY8L1llYXI+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</w:fldData>
        </w:fldChar>
      </w:r>
      <w:r w:rsidR="001F5B39">
        <w:instrText xml:space="preserve"> ADDIN EN.CITE.DATA </w:instrText>
      </w:r>
      <w:r>
        <w:fldChar w:fldCharType="separate"/>
      </w:r>
      <w:r w:rsidR="001F5B39">
        <w:fldChar w:fldCharType="end"/>
      </w:r>
      <w:r>
        <w:fldChar w:fldCharType="separate"/>
      </w:r>
      <w:r w:rsidR="001F5B39">
        <w:rPr>
          <w:noProof/>
        </w:rPr>
        <w:t>(194, 195)</w:t>
      </w:r>
      <w:r>
        <w:fldChar w:fldCharType="end"/>
      </w:r>
      <w:r w:rsidR="001F5B39">
        <w:t xml:space="preserve">. IFNs play a crucial role in antiviral defence and given the diversity of HRV strains, </w:t>
      </w:r>
      <w:r>
        <w:t>HRVs</w:t>
      </w:r>
      <w:r w:rsidR="001F5B39">
        <w:t xml:space="preserve"> can </w:t>
      </w:r>
      <w:proofErr w:type="gramStart"/>
      <w:r w:rsidR="001F5B39">
        <w:t>largely escape</w:t>
      </w:r>
      <w:proofErr w:type="gramEnd"/>
      <w:r w:rsidR="001F5B39">
        <w:t xml:space="preserve"> the protection normally provided by the adaptive immune response. Hence</w:t>
      </w:r>
      <w:r>
        <w:t>,</w:t>
      </w:r>
      <w:r w:rsidR="001F5B39">
        <w:t xml:space="preserve"> a competent innate immune response is essential. Defective IFN expression has been demonstrated in both asthma and COPD</w:t>
      </w:r>
      <w:r>
        <w:t xml:space="preserve"> patients</w:t>
      </w:r>
      <w:r w:rsidR="001F5B39">
        <w:t>, which may provide insight into the increased susceptibility of these patients to respiratory viral infection</w:t>
      </w:r>
      <w:r>
        <w:t>,</w:t>
      </w:r>
      <w:r w:rsidR="001F5B39">
        <w:t xml:space="preserve"> including HRV</w:t>
      </w:r>
      <w:r>
        <w:fldChar w:fldCharType="begin">
          <w:fldData xml:space="preserve">PEVuZE5vdGU+PENpdGU+PEF1dGhvcj5XYXRzb248L0F1dGhvcj48WWVhcj4yMDIwPC9ZZWFyPjxS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</w:fldData>
        </w:fldChar>
      </w:r>
      <w:r w:rsidR="004759DE">
        <w:instrText xml:space="preserve"> ADDIN EN.CITE </w:instrText>
      </w:r>
      <w:r w:rsidR="004759DE">
        <w:fldChar w:fldCharType="begin">
          <w:fldData xml:space="preserve">PEVuZE5vdGU+PENpdGU+PEF1dGhvcj5XYXRzb248L0F1dGhvcj48WWVhcj4yMDIwPC9ZZWFyPjxS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</w:fldData>
        </w:fldChar>
      </w:r>
      <w:r w:rsidR="004759DE">
        <w:instrText xml:space="preserve"> ADDIN EN.CITE.DATA </w:instrText>
      </w:r>
      <w:r>
        <w:fldChar w:fldCharType="separate"/>
      </w:r>
      <w:r w:rsidR="004759DE">
        <w:fldChar w:fldCharType="end"/>
      </w:r>
      <w:r>
        <w:fldChar w:fldCharType="separate"/>
      </w:r>
      <w:r w:rsidR="004759DE">
        <w:rPr>
          <w:noProof/>
        </w:rPr>
        <w:t>(196-198)</w:t>
      </w:r>
      <w:r>
        <w:fldChar w:fldCharType="end"/>
      </w:r>
      <w:r w:rsidR="00E10EED">
        <w:t xml:space="preserve">. Both immunodeficient and dysregulated immune </w:t>
      </w:r>
      <w:r>
        <w:t>responses</w:t>
      </w:r>
      <w:r w:rsidR="00E10EED">
        <w:t xml:space="preserve"> may drive disease severity</w:t>
      </w:r>
      <w:r w:rsidR="00BA0883">
        <w:fldChar w:fldCharType="begin"/>
      </w:r>
      <w:r w:rsidR="007E4A87">
        <w:instrText xml:space="preserve"> ADDIN EN.CITE &lt;EndNote&gt;&lt;Cite&gt;&lt;Author&gt;Morelli&lt;/Author&gt;&lt;Year&gt;2023&lt;/Year&gt;&lt;RecNum&gt;1101&lt;/RecNum&gt;&lt;DisplayText&gt;(199)&lt;/DisplayText&gt;&lt;record&gt;&lt;rec-number&gt;1101&lt;/rec-number&gt;&lt;foreign-keys&gt;&lt;key app="EN" db-id="zsdsx9ttger9xmevdzjpasa35dsxxd9wz0pr" timestamp="1718387363" guid="10ff822f-cf55-433c-a662-1769f44db81d"&gt;1101&lt;/key&gt;&lt;/foreign-keys&gt;&lt;ref-type name="Generic"&gt;13&lt;/ref-type&gt;&lt;contributors&gt;&lt;authors&gt;&lt;author&gt;Morelli, T&lt;/author&gt;&lt;author&gt;Purcell, M&lt;/author&gt;&lt;author&gt;Kong, A&lt;/author&gt;&lt;author&gt;Welham, B&lt;/author&gt;&lt;author&gt;Roberts, C&lt;/author&gt;&lt;author&gt;Allen, A&lt;/author&gt;&lt;author&gt;Scott, N&lt;/author&gt;&lt;author&gt;Thorne, K&lt;/author&gt;&lt;author&gt;Lee, P&lt;/author&gt;&lt;author&gt;Cazaly, A&lt;/author&gt;&lt;/authors&gt;&lt;/contributors&gt;&lt;titles&gt;&lt;title&gt;S108 Biological predictors of severity in respiratory viral infection (RVI): preliminary data from UNIVERSAL, a multicentre prospective observational study&lt;/title&gt;&lt;/titles&gt;&lt;dates&gt;&lt;year&gt;2023&lt;/year&gt;&lt;/dates&gt;&lt;publisher&gt;BMJ Publishing Group Ltd&lt;/publisher&gt;&lt;isbn&gt;0040-6376&lt;/isbn&gt;&lt;urls&gt;&lt;/urls&gt;&lt;/record&gt;&lt;/Cite&gt;&lt;/EndNote&gt;</w:instrText>
      </w:r>
      <w:r w:rsidR="00BA0883">
        <w:fldChar w:fldCharType="separate"/>
      </w:r>
      <w:r w:rsidR="00BA0883">
        <w:rPr>
          <w:noProof/>
        </w:rPr>
        <w:t>(199)</w:t>
      </w:r>
      <w:r w:rsidR="00BA0883">
        <w:fldChar w:fldCharType="end"/>
      </w:r>
      <w:r w:rsidR="00BA0883">
        <w:t>.</w:t>
      </w:r>
    </w:p>
    <w:p w14:paraId="05E59904" w14:textId="4AFA2A76" w:rsidR="00A33D6A" w:rsidRDefault="00834C34" w:rsidP="00700921">
      <w:pPr>
        <w:pStyle w:val="Heading1"/>
        <w:jc w:val="both"/>
      </w:pPr>
      <w:r>
        <w:t>Viral and Bacterial Coinfection</w:t>
      </w:r>
    </w:p>
    <w:p w14:paraId="52892AC2" w14:textId="7AB83905" w:rsidR="0047766C" w:rsidRDefault="00000000" w:rsidP="00700921">
      <w:pPr>
        <w:spacing w:line="480" w:lineRule="auto"/>
        <w:jc w:val="both"/>
        <w:rPr>
          <w:color w:val="000000" w:themeColor="text1"/>
        </w:rPr>
      </w:pPr>
      <w:r w:rsidRPr="008A402F">
        <w:rPr>
          <w:color w:val="000000" w:themeColor="text1"/>
        </w:rPr>
        <w:t>Viral co-infection has been reported to be common in children</w:t>
      </w:r>
      <w:r>
        <w:rPr>
          <w:color w:val="000000"/>
        </w:rPr>
        <w:t>;</w:t>
      </w:r>
      <w:r w:rsidRPr="008A402F">
        <w:rPr>
          <w:color w:val="000000" w:themeColor="text1"/>
        </w:rPr>
        <w:t xml:space="preserve"> however</w:t>
      </w:r>
      <w:r>
        <w:rPr>
          <w:color w:val="000000"/>
        </w:rPr>
        <w:t>,</w:t>
      </w:r>
      <w:r w:rsidRPr="008A402F">
        <w:rPr>
          <w:color w:val="000000" w:themeColor="text1"/>
        </w:rPr>
        <w:t xml:space="preserve"> in adults, viral coinfection is less common</w:t>
      </w:r>
      <w:r w:rsidRPr="008A402F">
        <w:rPr>
          <w:color w:val="000000" w:themeColor="text1"/>
        </w:rPr>
        <w:fldChar w:fldCharType="begin">
          <w:fldData xml:space="preserve">PEVuZE5vdGU+PENpdGU+PEF1dGhvcj5LcnVtYmVpbjwvQXV0aG9yPjxZZWFyPjIwMjM8L1llYXI+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</w:fldData>
        </w:fldChar>
      </w:r>
      <w:r w:rsidR="00BA0883">
        <w:rPr>
          <w:color w:val="000000" w:themeColor="text1"/>
        </w:rPr>
        <w:instrText xml:space="preserve"> ADDIN EN.CITE </w:instrText>
      </w:r>
      <w:r w:rsidR="00BA0883">
        <w:rPr>
          <w:color w:val="000000" w:themeColor="text1"/>
        </w:rPr>
        <w:fldChar w:fldCharType="begin">
          <w:fldData xml:space="preserve">PEVuZE5vdGU+PENpdGU+PEF1dGhvcj5LcnVtYmVpbjwvQXV0aG9yPjxZZWFyPjIwMjM8L1llYXI+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</w:fldData>
        </w:fldChar>
      </w:r>
      <w:r w:rsidR="00BA0883">
        <w:rPr>
          <w:color w:val="000000" w:themeColor="text1"/>
        </w:rPr>
        <w:instrText xml:space="preserve"> ADDIN EN.CITE.DATA </w:instrText>
      </w:r>
      <w:r>
        <w:rPr>
          <w:color w:val="000000" w:themeColor="text1"/>
        </w:rPr>
      </w:r>
      <w:r>
        <w:rPr>
          <w:color w:val="000000" w:themeColor="text1"/>
        </w:rPr>
        <w:fldChar w:fldCharType="separate"/>
      </w:r>
      <w:r w:rsidR="00BA0883">
        <w:rPr>
          <w:color w:val="000000" w:themeColor="text1"/>
        </w:rPr>
        <w:fldChar w:fldCharType="end"/>
      </w:r>
      <w:r w:rsidRPr="008A402F">
        <w:rPr>
          <w:color w:val="000000" w:themeColor="text1"/>
        </w:rPr>
      </w:r>
      <w:r w:rsidRPr="008A402F">
        <w:rPr>
          <w:color w:val="000000" w:themeColor="text1"/>
        </w:rPr>
        <w:fldChar w:fldCharType="separate"/>
      </w:r>
      <w:r w:rsidR="00BA0883">
        <w:rPr>
          <w:noProof/>
          <w:color w:val="000000" w:themeColor="text1"/>
        </w:rPr>
        <w:t>(200-203)</w:t>
      </w:r>
      <w:r w:rsidRPr="008A402F">
        <w:rPr>
          <w:color w:val="000000" w:themeColor="text1"/>
        </w:rPr>
        <w:fldChar w:fldCharType="end"/>
      </w:r>
      <w:r w:rsidRPr="008A402F">
        <w:rPr>
          <w:color w:val="000000" w:themeColor="text1"/>
        </w:rPr>
        <w:t>.</w:t>
      </w:r>
      <w:r>
        <w:t xml:space="preserve"> V</w:t>
      </w:r>
      <w:r w:rsidRPr="008A402F">
        <w:rPr>
          <w:color w:val="000000" w:themeColor="text1"/>
        </w:rPr>
        <w:t>iral co-infection in adults has been reported at around 1-5%</w:t>
      </w:r>
      <w:r w:rsidRPr="008A402F">
        <w:rPr>
          <w:color w:val="000000" w:themeColor="text1"/>
        </w:rPr>
        <w:fldChar w:fldCharType="begin">
          <w:fldData xml:space="preserve">PEVuZE5vdGU+PENpdGU+PEF1dGhvcj5MZSBHbGFzczwvQXV0aG9yPjxZZWFyPjIwMjE8L1llYXI+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=
</w:fldData>
        </w:fldChar>
      </w:r>
      <w:r w:rsidR="00BA0883">
        <w:rPr>
          <w:color w:val="000000" w:themeColor="text1"/>
        </w:rPr>
        <w:instrText xml:space="preserve"> ADDIN EN.CITE </w:instrText>
      </w:r>
      <w:r w:rsidR="00BA0883">
        <w:rPr>
          <w:color w:val="000000" w:themeColor="text1"/>
        </w:rPr>
        <w:fldChar w:fldCharType="begin">
          <w:fldData xml:space="preserve">PEVuZE5vdGU+PENpdGU+PEF1dGhvcj5MZSBHbGFzczwvQXV0aG9yPjxZZWFyPjIwMjE8L1llYXI+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=
</w:fldData>
        </w:fldChar>
      </w:r>
      <w:r w:rsidR="00BA0883">
        <w:rPr>
          <w:color w:val="000000" w:themeColor="text1"/>
        </w:rPr>
        <w:instrText xml:space="preserve"> ADDIN EN.CITE.DATA </w:instrText>
      </w:r>
      <w:r>
        <w:rPr>
          <w:color w:val="000000" w:themeColor="text1"/>
        </w:rPr>
      </w:r>
      <w:r>
        <w:rPr>
          <w:color w:val="000000" w:themeColor="text1"/>
        </w:rPr>
        <w:fldChar w:fldCharType="separate"/>
      </w:r>
      <w:r w:rsidR="00BA0883">
        <w:rPr>
          <w:color w:val="000000" w:themeColor="text1"/>
        </w:rPr>
        <w:fldChar w:fldCharType="end"/>
      </w:r>
      <w:r w:rsidRPr="008A402F">
        <w:rPr>
          <w:color w:val="000000" w:themeColor="text1"/>
        </w:rPr>
      </w:r>
      <w:r w:rsidRPr="008A402F">
        <w:rPr>
          <w:color w:val="000000" w:themeColor="text1"/>
        </w:rPr>
        <w:fldChar w:fldCharType="separate"/>
      </w:r>
      <w:r w:rsidR="00BA0883">
        <w:rPr>
          <w:noProof/>
          <w:color w:val="000000" w:themeColor="text1"/>
        </w:rPr>
        <w:t>(200, 201, 204-206)</w:t>
      </w:r>
      <w:r w:rsidRPr="008A402F">
        <w:rPr>
          <w:color w:val="000000" w:themeColor="text1"/>
        </w:rPr>
        <w:fldChar w:fldCharType="end"/>
      </w:r>
      <w:r>
        <w:rPr>
          <w:color w:val="000000" w:themeColor="text1"/>
        </w:rPr>
        <w:t>.</w:t>
      </w:r>
    </w:p>
    <w:p w14:paraId="577ABDBD" w14:textId="7906EEE6" w:rsidR="00814518" w:rsidRDefault="00AD7EE6" w:rsidP="00700921">
      <w:pPr>
        <w:spacing w:line="480" w:lineRule="auto"/>
        <w:jc w:val="both"/>
      </w:pPr>
      <w:r>
        <w:t>Golke et al identified that in a hospital centre in Germany, 21% of HRV infections were associated</w:t>
      </w:r>
      <w:r w:rsidR="004C7390">
        <w:t xml:space="preserve"> with</w:t>
      </w:r>
      <w:r>
        <w:t xml:space="preserve"> co-infection. Bacterial co-infection was by far the most common coinfection (71% of all co-infections)</w:t>
      </w:r>
      <w:r w:rsidR="00DA00E2" w:rsidRPr="00975287">
        <w:fldChar w:fldCharType="begin">
          <w:fldData xml:space="preserve">PEVuZE5vdGU+PENpdGU+PEF1dGhvcj5Hb2xrZTwvQXV0aG9yPjxZZWFyPjIwMjE8L1llYXI+PFJl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</w:fldData>
        </w:fldChar>
      </w:r>
      <w:r w:rsidR="00E031BC">
        <w:instrText xml:space="preserve"> ADDIN EN.CITE </w:instrText>
      </w:r>
      <w:r w:rsidR="00E031BC">
        <w:fldChar w:fldCharType="begin">
          <w:fldData xml:space="preserve">PEVuZE5vdGU+PENpdGU+PEF1dGhvcj5Hb2xrZTwvQXV0aG9yPjxZZWFyPjIwMjE8L1llYXI+PFJl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</w:fldData>
        </w:fldChar>
      </w:r>
      <w:r w:rsidR="00E031BC">
        <w:instrText xml:space="preserve"> ADDIN EN.CITE.DATA </w:instrText>
      </w:r>
      <w:r w:rsidR="00000000">
        <w:fldChar w:fldCharType="separate"/>
      </w:r>
      <w:r w:rsidR="00E031BC">
        <w:fldChar w:fldCharType="end"/>
      </w:r>
      <w:r w:rsidR="00DA00E2" w:rsidRPr="00975287">
        <w:fldChar w:fldCharType="separate"/>
      </w:r>
      <w:r w:rsidR="00E031BC">
        <w:rPr>
          <w:noProof/>
        </w:rPr>
        <w:t>(55)</w:t>
      </w:r>
      <w:r w:rsidR="00DA00E2" w:rsidRPr="00975287">
        <w:fldChar w:fldCharType="end"/>
      </w:r>
      <w:r w:rsidR="004928DA">
        <w:t>.</w:t>
      </w:r>
      <w:r w:rsidR="000D5E33" w:rsidRPr="00975287">
        <w:rPr>
          <w:rStyle w:val="Emphasis"/>
          <w:rFonts w:ascii="Cambria" w:hAnsi="Cambria"/>
          <w:sz w:val="30"/>
          <w:szCs w:val="30"/>
          <w:shd w:val="clear" w:color="auto" w:fill="FFFFFF"/>
        </w:rPr>
        <w:t xml:space="preserve"> </w:t>
      </w:r>
      <w:r w:rsidR="000D5E33" w:rsidRPr="00975287">
        <w:rPr>
          <w:rStyle w:val="Emphasis"/>
          <w:rFonts w:cs="Times New Roman"/>
          <w:shd w:val="clear" w:color="auto" w:fill="FFFFFF"/>
        </w:rPr>
        <w:t>Staphylococcus aureus,</w:t>
      </w:r>
      <w:r w:rsidR="000D5E33" w:rsidRPr="00975287">
        <w:rPr>
          <w:rFonts w:cs="Times New Roman"/>
          <w:shd w:val="clear" w:color="auto" w:fill="FFFFFF"/>
        </w:rPr>
        <w:t xml:space="preserve"> </w:t>
      </w:r>
      <w:r w:rsidR="000D5E33" w:rsidRPr="00975287">
        <w:rPr>
          <w:rStyle w:val="Emphasis"/>
          <w:rFonts w:cs="Times New Roman"/>
          <w:shd w:val="clear" w:color="auto" w:fill="FFFFFF"/>
        </w:rPr>
        <w:t>Pseudomonas aeruginosa</w:t>
      </w:r>
      <w:r w:rsidR="004928DA">
        <w:rPr>
          <w:rFonts w:cs="Times New Roman"/>
          <w:shd w:val="clear" w:color="auto" w:fill="FFFFFF"/>
        </w:rPr>
        <w:t xml:space="preserve">, </w:t>
      </w:r>
      <w:r w:rsidR="000D5E33" w:rsidRPr="00975287">
        <w:rPr>
          <w:rStyle w:val="Emphasis"/>
          <w:rFonts w:cs="Times New Roman"/>
          <w:shd w:val="clear" w:color="auto" w:fill="FFFFFF"/>
        </w:rPr>
        <w:t>Haemophilus influenzae</w:t>
      </w:r>
      <w:r w:rsidR="004928DA">
        <w:rPr>
          <w:rFonts w:cs="Times New Roman"/>
          <w:shd w:val="clear" w:color="auto" w:fill="FFFFFF"/>
        </w:rPr>
        <w:t xml:space="preserve">, </w:t>
      </w:r>
      <w:r w:rsidR="000D5E33" w:rsidRPr="00975287">
        <w:rPr>
          <w:rStyle w:val="Emphasis"/>
          <w:rFonts w:cs="Times New Roman"/>
          <w:shd w:val="clear" w:color="auto" w:fill="FFFFFF"/>
        </w:rPr>
        <w:t>Klebsiella pneumoniae,</w:t>
      </w:r>
      <w:r w:rsidR="004928DA">
        <w:rPr>
          <w:rFonts w:cs="Times New Roman"/>
          <w:shd w:val="clear" w:color="auto" w:fill="FFFFFF"/>
        </w:rPr>
        <w:t xml:space="preserve"> and </w:t>
      </w:r>
      <w:r w:rsidR="004928DA" w:rsidRPr="00975287">
        <w:rPr>
          <w:rStyle w:val="Emphasis"/>
          <w:rFonts w:cs="Times New Roman"/>
          <w:shd w:val="clear" w:color="auto" w:fill="FFFFFF"/>
        </w:rPr>
        <w:t>Escherichia coli</w:t>
      </w:r>
      <w:r w:rsidR="00597567" w:rsidRPr="00975287">
        <w:rPr>
          <w:rFonts w:cs="Times New Roman"/>
          <w:shd w:val="clear" w:color="auto" w:fill="FFFFFF"/>
        </w:rPr>
        <w:t xml:space="preserve"> were the detected bacterial co-pathogens. The study identified associations between viral-bacterial co-infection and </w:t>
      </w:r>
      <w:r>
        <w:rPr>
          <w:rFonts w:cs="Times New Roman"/>
        </w:rPr>
        <w:t xml:space="preserve">the </w:t>
      </w:r>
      <w:r w:rsidR="00597567" w:rsidRPr="00975287">
        <w:rPr>
          <w:rFonts w:cs="Times New Roman"/>
          <w:shd w:val="clear" w:color="auto" w:fill="FFFFFF"/>
        </w:rPr>
        <w:t xml:space="preserve">development of lower respiratory infections. and pneumonia, prolonged length of stay and admission to </w:t>
      </w:r>
      <w:r>
        <w:rPr>
          <w:rFonts w:cs="Times New Roman"/>
        </w:rPr>
        <w:t xml:space="preserve">the </w:t>
      </w:r>
      <w:r w:rsidR="00597567" w:rsidRPr="00975287">
        <w:rPr>
          <w:rFonts w:cs="Times New Roman"/>
          <w:shd w:val="clear" w:color="auto" w:fill="FFFFFF"/>
        </w:rPr>
        <w:t>ICU</w:t>
      </w:r>
      <w:r w:rsidR="00597567" w:rsidRPr="00975287">
        <w:rPr>
          <w:rFonts w:cs="Times New Roman"/>
          <w:shd w:val="clear" w:color="auto" w:fill="FFFFFF"/>
        </w:rPr>
        <w:fldChar w:fldCharType="begin">
          <w:fldData xml:space="preserve">PEVuZE5vdGU+PENpdGU+PEF1dGhvcj5Hb2xrZTwvQXV0aG9yPjxZZWFyPjIwMjE8L1llYXI+PFJl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</w:fldData>
        </w:fldChar>
      </w:r>
      <w:r w:rsidR="00E031BC">
        <w:rPr>
          <w:rFonts w:cs="Times New Roman"/>
          <w:shd w:val="clear" w:color="auto" w:fill="FFFFFF"/>
        </w:rPr>
        <w:instrText xml:space="preserve"> ADDIN EN.CITE </w:instrText>
      </w:r>
      <w:r w:rsidR="00E031BC">
        <w:rPr>
          <w:rFonts w:cs="Times New Roman"/>
          <w:shd w:val="clear" w:color="auto" w:fill="FFFFFF"/>
        </w:rPr>
        <w:fldChar w:fldCharType="begin">
          <w:fldData xml:space="preserve">PEVuZE5vdGU+PENpdGU+PEF1dGhvcj5Hb2xrZTwvQXV0aG9yPjxZZWFyPjIwMjE8L1llYXI+PFJl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</w:fldData>
        </w:fldChar>
      </w:r>
      <w:r w:rsidR="00E031BC">
        <w:rPr>
          <w:rFonts w:cs="Times New Roman"/>
          <w:shd w:val="clear" w:color="auto" w:fill="FFFFFF"/>
        </w:rPr>
        <w:instrText xml:space="preserve"> ADDIN EN.CITE.DATA </w:instrText>
      </w:r>
      <w:r w:rsidR="00000000">
        <w:rPr>
          <w:rFonts w:cs="Times New Roman"/>
          <w:shd w:val="clear" w:color="auto" w:fill="FFFFFF"/>
        </w:rPr>
      </w:r>
      <w:r w:rsidR="00000000">
        <w:rPr>
          <w:rFonts w:cs="Times New Roman"/>
          <w:shd w:val="clear" w:color="auto" w:fill="FFFFFF"/>
        </w:rPr>
        <w:fldChar w:fldCharType="separate"/>
      </w:r>
      <w:r w:rsidR="00E031BC">
        <w:rPr>
          <w:rFonts w:cs="Times New Roman"/>
          <w:shd w:val="clear" w:color="auto" w:fill="FFFFFF"/>
        </w:rPr>
        <w:fldChar w:fldCharType="end"/>
      </w:r>
      <w:r w:rsidR="00597567" w:rsidRPr="00975287">
        <w:rPr>
          <w:rFonts w:cs="Times New Roman"/>
          <w:shd w:val="clear" w:color="auto" w:fill="FFFFFF"/>
        </w:rPr>
      </w:r>
      <w:r w:rsidR="00597567" w:rsidRPr="00975287">
        <w:rPr>
          <w:rFonts w:cs="Times New Roman"/>
          <w:shd w:val="clear" w:color="auto" w:fill="FFFFFF"/>
        </w:rPr>
        <w:fldChar w:fldCharType="separate"/>
      </w:r>
      <w:r w:rsidR="00E031BC">
        <w:rPr>
          <w:rFonts w:cs="Times New Roman"/>
          <w:noProof/>
          <w:shd w:val="clear" w:color="auto" w:fill="FFFFFF"/>
        </w:rPr>
        <w:t>(55)</w:t>
      </w:r>
      <w:r w:rsidR="00597567" w:rsidRPr="00975287">
        <w:rPr>
          <w:rFonts w:cs="Times New Roman"/>
          <w:shd w:val="clear" w:color="auto" w:fill="FFFFFF"/>
        </w:rPr>
        <w:fldChar w:fldCharType="end"/>
      </w:r>
      <w:r w:rsidR="007F3AC7">
        <w:rPr>
          <w:rFonts w:cs="Times New Roman"/>
          <w:color w:val="212121"/>
          <w:shd w:val="clear" w:color="auto" w:fill="FFFFFF"/>
        </w:rPr>
        <w:t xml:space="preserve">. </w:t>
      </w:r>
      <w:r>
        <w:t>A positive</w:t>
      </w:r>
      <w:r w:rsidR="00727449">
        <w:t xml:space="preserve"> bacterial blood culture has been associated with </w:t>
      </w:r>
      <w:r>
        <w:t>a greater</w:t>
      </w:r>
      <w:r w:rsidR="00727449">
        <w:t xml:space="preserve"> risk of critical illness in adults with HRV infection</w:t>
      </w:r>
      <w:r w:rsidR="00A027BC">
        <w:fldChar w:fldCharType="begin">
          <w:fldData xml:space="preserve">PEVuZE5vdGU+PENpdGU+PEF1dGhvcj5DaG9uZzwvQXV0aG9yPjxZZWFyPjIwMjI8L1llYXI+PFJl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151DA8">
        <w:instrText xml:space="preserve"> ADDIN EN.CITE </w:instrText>
      </w:r>
      <w:r w:rsidR="00151DA8">
        <w:fldChar w:fldCharType="begin">
          <w:fldData xml:space="preserve">PEVuZE5vdGU+PENpdGU+PEF1dGhvcj5DaG9uZzwvQXV0aG9yPjxZZWFyPjIwMjI8L1llYXI+PFJl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151DA8">
        <w:instrText xml:space="preserve"> ADDIN EN.CITE.DATA </w:instrText>
      </w:r>
      <w:r w:rsidR="00000000">
        <w:fldChar w:fldCharType="separate"/>
      </w:r>
      <w:r w:rsidR="00151DA8">
        <w:fldChar w:fldCharType="end"/>
      </w:r>
      <w:r w:rsidR="00A027BC">
        <w:fldChar w:fldCharType="separate"/>
      </w:r>
      <w:r w:rsidR="00151DA8">
        <w:rPr>
          <w:noProof/>
        </w:rPr>
        <w:t>(141)</w:t>
      </w:r>
      <w:r w:rsidR="00A027BC">
        <w:fldChar w:fldCharType="end"/>
      </w:r>
      <w:r w:rsidR="007D57D6">
        <w:t>.</w:t>
      </w:r>
    </w:p>
    <w:p w14:paraId="2532B544" w14:textId="1542B577" w:rsidR="002F466F" w:rsidRDefault="0044592D" w:rsidP="00700921">
      <w:pPr>
        <w:spacing w:line="480" w:lineRule="auto"/>
        <w:jc w:val="both"/>
      </w:pPr>
      <w:r>
        <w:t>Bidirectional interactions between bacteria and viruses may occur, whereby colonisation of the respiratory epithelium by bacteria may increase susceptibility to HRV infection. Conversely, HRV infection can disrupt epithelial integrity, potentially predisposing individuals to secondary bacterial infections</w:t>
      </w:r>
      <w:r w:rsidR="00F300D2">
        <w:fldChar w:fldCharType="begin">
          <w:fldData xml:space="preserve">PEVuZE5vdGU+PENpdGU+PEF1dGhvcj5XaWxraW5zb248L0F1dGhvcj48WWVhcj4yMDA2PC9ZZWFy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</w:fldData>
        </w:fldChar>
      </w:r>
      <w:r w:rsidR="00BA0883">
        <w:instrText xml:space="preserve"> ADDIN EN.CITE </w:instrText>
      </w:r>
      <w:r w:rsidR="00BA0883">
        <w:fldChar w:fldCharType="begin">
          <w:fldData xml:space="preserve">PEVuZE5vdGU+PENpdGU+PEF1dGhvcj5XaWxraW5zb248L0F1dGhvcj48WWVhcj4yMDA2PC9ZZWFy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</w:fldData>
        </w:fldChar>
      </w:r>
      <w:r w:rsidR="00BA0883">
        <w:instrText xml:space="preserve"> ADDIN EN.CITE.DATA </w:instrText>
      </w:r>
      <w:r w:rsidR="00000000">
        <w:fldChar w:fldCharType="separate"/>
      </w:r>
      <w:r w:rsidR="00BA0883">
        <w:fldChar w:fldCharType="end"/>
      </w:r>
      <w:r w:rsidR="00F300D2">
        <w:fldChar w:fldCharType="separate"/>
      </w:r>
      <w:r w:rsidR="00BA0883">
        <w:rPr>
          <w:noProof/>
        </w:rPr>
        <w:t>(207)</w:t>
      </w:r>
      <w:r w:rsidR="00F300D2">
        <w:fldChar w:fldCharType="end"/>
      </w:r>
      <w:r>
        <w:rPr>
          <w:rFonts w:cs="Times New Roman"/>
        </w:rPr>
        <w:t>. Notably, while HRV-associated CAP requiring ICU admission has been described without identifiable bacterial coinfection, high rates of antibiotic prescription may lead to negative culture results, masking the influence of bacterial pathogens</w:t>
      </w:r>
      <w:r w:rsidR="007F3AC7">
        <w:rPr>
          <w:rFonts w:cs="Times New Roman"/>
        </w:rPr>
        <w:fldChar w:fldCharType="begin">
          <w:fldData xml:space="preserve">PEVuZE5vdGU+PENpdGU+PEF1dGhvcj5CYWhhYnJpPC9BdXRob3I+PFllYXI+MjAyMjwvWWVhcj48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</w:fldData>
        </w:fldChar>
      </w:r>
      <w:r w:rsidR="00DB47B1">
        <w:rPr>
          <w:rFonts w:cs="Times New Roman"/>
        </w:rPr>
        <w:instrText xml:space="preserve"> ADDIN EN.CITE </w:instrText>
      </w:r>
      <w:r w:rsidR="00DB47B1">
        <w:rPr>
          <w:rFonts w:cs="Times New Roman"/>
        </w:rPr>
        <w:fldChar w:fldCharType="begin">
          <w:fldData xml:space="preserve">PEVuZE5vdGU+PENpdGU+PEF1dGhvcj5CYWhhYnJpPC9BdXRob3I+PFllYXI+MjAyMjwvWWVhcj48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</w:fldData>
        </w:fldChar>
      </w:r>
      <w:r w:rsidR="00DB47B1">
        <w:rPr>
          <w:rFonts w:cs="Times New Roman"/>
        </w:rPr>
        <w:instrText xml:space="preserve"> ADDIN EN.CITE.DATA </w:instrText>
      </w:r>
      <w:r w:rsidR="00DB47B1">
        <w:rPr>
          <w:rFonts w:cs="Times New Roman"/>
        </w:rPr>
      </w:r>
      <w:r w:rsidR="00DB47B1">
        <w:rPr>
          <w:rFonts w:cs="Times New Roman"/>
        </w:rPr>
        <w:fldChar w:fldCharType="end"/>
      </w:r>
      <w:r w:rsidR="007F3AC7">
        <w:rPr>
          <w:rFonts w:cs="Times New Roman"/>
        </w:rPr>
      </w:r>
      <w:r w:rsidR="007F3AC7">
        <w:rPr>
          <w:rFonts w:cs="Times New Roman"/>
        </w:rPr>
        <w:fldChar w:fldCharType="separate"/>
      </w:r>
      <w:r w:rsidR="00DB47B1">
        <w:rPr>
          <w:rFonts w:cs="Times New Roman"/>
          <w:noProof/>
        </w:rPr>
        <w:t>(99)</w:t>
      </w:r>
      <w:r w:rsidR="007F3AC7">
        <w:rPr>
          <w:rFonts w:cs="Times New Roman"/>
        </w:rPr>
        <w:fldChar w:fldCharType="end"/>
      </w:r>
      <w:r w:rsidR="003842C5">
        <w:t>.</w:t>
      </w:r>
    </w:p>
    <w:p w14:paraId="437CC500" w14:textId="34567763" w:rsidR="007F3AC7" w:rsidRDefault="0085206D" w:rsidP="00700921">
      <w:pPr>
        <w:spacing w:line="480" w:lineRule="auto"/>
        <w:jc w:val="both"/>
      </w:pPr>
      <w:r>
        <w:lastRenderedPageBreak/>
        <w:t>Interestingly, a recent systematic review found  that due to the limited number of studies, there is no evidence that pneumococcal conjugate vaccines provide protection against severe outcomes in adults with rhinovirus infection, which contrasts with some evidence for protection against influenza and coronavirus infections</w:t>
      </w:r>
      <w:r w:rsidRPr="009D6D4F">
        <w:fldChar w:fldCharType="begin"/>
      </w:r>
      <w:r w:rsidR="00BA0883">
        <w:instrText xml:space="preserve"> ADDIN EN.CITE &lt;EndNote&gt;&lt;Cite&gt;&lt;Author&gt;Sepúlveda-Pachón&lt;/Author&gt;&lt;Year&gt;2024&lt;/Year&gt;&lt;RecNum&gt;955&lt;/RecNum&gt;&lt;DisplayText&gt;(208)&lt;/DisplayText&gt;&lt;record&gt;&lt;rec-number&gt;955&lt;/rec-number&gt;&lt;foreign-keys&gt;&lt;key app="EN" db-id="zsdsx9ttger9xmevdzjpasa35dsxxd9wz0pr" timestamp="1711003209" guid="083c590c-7a21-49dd-8de2-0f45941a375f"&gt;955&lt;/key&gt;&lt;/foreign-keys&gt;&lt;ref-type name="Journal Article"&gt;17&lt;/ref-type&gt;&lt;contributors&gt;&lt;authors&gt;&lt;author&gt;Sepúlveda-Pachón, I. T.&lt;/author&gt;&lt;author&gt;Dunne, E. M.&lt;/author&gt;&lt;author&gt;Hanquet, G.&lt;/author&gt;&lt;author&gt;Baay, M.&lt;/author&gt;&lt;author&gt;Menon, S.&lt;/author&gt;&lt;author&gt;Jodar, L.&lt;/author&gt;&lt;author&gt;Gessner, B. D.&lt;/author&gt;&lt;author&gt;Theilacker, C.&lt;/author&gt;&lt;/authors&gt;&lt;/contributors&gt;&lt;auth-address&gt;P95 Epidemiology &amp;amp; Pharmacovigilance, Leuven, Belgium.&amp;#xD;Pfizer Inc, Collegeville, PA, USA.&lt;/auth-address&gt;&lt;titles&gt;&lt;title&gt;Effect of pneumococcal conjugate vaccines on viral respiratory infections: a systematic literature review&lt;/title&gt;&lt;secondary-title&gt;J Infect Dis&lt;/secondary-title&gt;&lt;/titles&gt;&lt;periodical&gt;&lt;full-title&gt;J Infect Dis&lt;/full-title&gt;&lt;/periodical&gt;&lt;edition&gt;20240311&lt;/edition&gt;&lt;keywords&gt;&lt;keyword&gt;Lrti&lt;/keyword&gt;&lt;keyword&gt;Lower Tract Respiratory Infection&lt;/keyword&gt;&lt;keyword&gt;Pcv10&lt;/keyword&gt;&lt;keyword&gt;Pcv13&lt;/keyword&gt;&lt;keyword&gt;Pcv7&lt;/keyword&gt;&lt;keyword&gt;Pcv9&lt;/keyword&gt;&lt;keyword&gt;Pneumococcal conjugate vaccine&lt;/keyword&gt;&lt;keyword&gt;Pneumonia&lt;/keyword&gt;&lt;keyword&gt;Viral&lt;/keyword&gt;&lt;keyword&gt;Virus&lt;/keyword&gt;&lt;keyword&gt;systematic review&lt;/keyword&gt;&lt;/keywords&gt;&lt;dates&gt;&lt;year&gt;2024&lt;/year&gt;&lt;pub-dates&gt;&lt;date&gt;Mar 11&lt;/date&gt;&lt;/pub-dates&gt;&lt;/dates&gt;&lt;isbn&gt;0022-1899&lt;/isbn&gt;&lt;accession-num&gt;38462672&lt;/accession-num&gt;&lt;urls&gt;&lt;/urls&gt;&lt;electronic-resource-num&gt;10.1093/infdis/jiae125&lt;/electronic-resource-num&gt;&lt;remote-database-provider&gt;NLM&lt;/remote-database-provider&gt;&lt;language&gt;eng&lt;/language&gt;&lt;/record&gt;&lt;/Cite&gt;&lt;/EndNote&gt;</w:instrText>
      </w:r>
      <w:r w:rsidRPr="009D6D4F">
        <w:fldChar w:fldCharType="separate"/>
      </w:r>
      <w:r w:rsidR="00BA0883">
        <w:rPr>
          <w:noProof/>
        </w:rPr>
        <w:t>(208)</w:t>
      </w:r>
      <w:r w:rsidRPr="009D6D4F">
        <w:fldChar w:fldCharType="end"/>
      </w:r>
      <w:r w:rsidR="00CB50A8">
        <w:t>.</w:t>
      </w:r>
    </w:p>
    <w:p w14:paraId="79D1E06D" w14:textId="26BE60A3" w:rsidR="004646DB" w:rsidRPr="003842C5" w:rsidRDefault="008118F3" w:rsidP="00700921">
      <w:pPr>
        <w:spacing w:line="480" w:lineRule="auto"/>
        <w:jc w:val="both"/>
      </w:pPr>
      <w:r>
        <w:t>Identifying bacterial coinfection remains challenging, highlighting the need for novel biomarkers to guide appropriate antibiotic use.</w:t>
      </w:r>
      <w:r w:rsidRPr="00D95D9F">
        <w:rPr>
          <w:color w:val="FF0000"/>
        </w:rPr>
        <w:t xml:space="preserve"> </w:t>
      </w:r>
      <w:r>
        <w:t>FebriDx is a rapid point-of-care immunoassay that measures mxyovirus resistance protein A (MxA) and C-reactive protein (CRP) from a finger-prick test</w:t>
      </w:r>
      <w:r>
        <w:fldChar w:fldCharType="begin">
          <w:fldData xml:space="preserve">PEVuZE5vdGU+PENpdGU+PEF1dGhvcj5TaGFwaXJvPC9BdXRob3I+PFllYXI+MjAyMjwvWWVhcj48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</w:fldData>
        </w:fldChar>
      </w:r>
      <w:r w:rsidR="00BA0883">
        <w:instrText xml:space="preserve"> ADDIN EN.CITE </w:instrText>
      </w:r>
      <w:r w:rsidR="00BA0883">
        <w:fldChar w:fldCharType="begin">
          <w:fldData xml:space="preserve">PEVuZE5vdGU+PENpdGU+PEF1dGhvcj5TaGFwaXJvPC9BdXRob3I+PFllYXI+MjAyMjwvWWVhcj48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</w:fldData>
        </w:fldChar>
      </w:r>
      <w:r w:rsidR="00BA0883">
        <w:instrText xml:space="preserve"> ADDIN EN.CITE.DATA </w:instrText>
      </w:r>
      <w:r w:rsidR="00000000">
        <w:fldChar w:fldCharType="separate"/>
      </w:r>
      <w:r w:rsidR="00BA0883">
        <w:fldChar w:fldCharType="end"/>
      </w:r>
      <w:r>
        <w:fldChar w:fldCharType="separate"/>
      </w:r>
      <w:r w:rsidR="00BA0883">
        <w:rPr>
          <w:noProof/>
        </w:rPr>
        <w:t>(209)</w:t>
      </w:r>
      <w:r>
        <w:fldChar w:fldCharType="end"/>
      </w:r>
      <w:r>
        <w:t>. It has shown promising sensitivities of 92.2% for bacterial infection and 70.3% for viral infection, with specificities of 88.4% and 88.0%, respectively</w:t>
      </w:r>
      <w:r w:rsidR="003842C5">
        <w:fldChar w:fldCharType="begin">
          <w:fldData xml:space="preserve">PEVuZE5vdGU+PENpdGU+PEF1dGhvcj5TaGFwaXJvPC9BdXRob3I+PFllYXI+MjAyMjwvWWVhcj48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</w:fldData>
        </w:fldChar>
      </w:r>
      <w:r w:rsidR="00BA0883">
        <w:instrText xml:space="preserve"> ADDIN EN.CITE </w:instrText>
      </w:r>
      <w:r w:rsidR="00BA0883">
        <w:fldChar w:fldCharType="begin">
          <w:fldData xml:space="preserve">PEVuZE5vdGU+PENpdGU+PEF1dGhvcj5TaGFwaXJvPC9BdXRob3I+PFllYXI+MjAyMjwvWWVhcj48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</w:fldData>
        </w:fldChar>
      </w:r>
      <w:r w:rsidR="00BA0883">
        <w:instrText xml:space="preserve"> ADDIN EN.CITE.DATA </w:instrText>
      </w:r>
      <w:r w:rsidR="00000000">
        <w:fldChar w:fldCharType="separate"/>
      </w:r>
      <w:r w:rsidR="00BA0883">
        <w:fldChar w:fldCharType="end"/>
      </w:r>
      <w:r w:rsidR="003842C5">
        <w:fldChar w:fldCharType="separate"/>
      </w:r>
      <w:r w:rsidR="00BA0883">
        <w:rPr>
          <w:noProof/>
        </w:rPr>
        <w:t>(209)</w:t>
      </w:r>
      <w:r w:rsidR="003842C5">
        <w:fldChar w:fldCharType="end"/>
      </w:r>
      <w:r w:rsidR="005742E6">
        <w:t xml:space="preserve">. Clinicians need objective, validated tools in the future to properly guide antibiotic prescription and combat emerging </w:t>
      </w:r>
      <w:r>
        <w:t>antimicrobial</w:t>
      </w:r>
      <w:r w:rsidR="005742E6">
        <w:t xml:space="preserve"> resistance.</w:t>
      </w:r>
      <w:r>
        <w:t xml:space="preserve"> </w:t>
      </w:r>
      <w:r w:rsidR="005742E6">
        <w:t>Transcriptomic profiling may also hold promise for identifying bacterial co-infection, particularly in acutely unwell patients where obtaining invasive lower respiratory samples for culture/PCR can be challenging</w:t>
      </w:r>
      <w:r w:rsidR="003842C5">
        <w:fldChar w:fldCharType="begin">
          <w:fldData xml:space="preserve">PEVuZE5vdGU+PENpdGU+PEF1dGhvcj5LbzwvQXV0aG9yPjxZZWFyPjIwMjI8L1llYXI+PFJlY051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</w:fldData>
        </w:fldChar>
      </w:r>
      <w:r w:rsidR="00BA0883">
        <w:instrText xml:space="preserve"> ADDIN EN.CITE </w:instrText>
      </w:r>
      <w:r w:rsidR="00BA0883">
        <w:fldChar w:fldCharType="begin">
          <w:fldData xml:space="preserve">PEVuZE5vdGU+PENpdGU+PEF1dGhvcj5LbzwvQXV0aG9yPjxZZWFyPjIwMjI8L1llYXI+PFJlY051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</w:fldData>
        </w:fldChar>
      </w:r>
      <w:r w:rsidR="00BA0883">
        <w:instrText xml:space="preserve"> ADDIN EN.CITE.DATA </w:instrText>
      </w:r>
      <w:r w:rsidR="00000000">
        <w:fldChar w:fldCharType="separate"/>
      </w:r>
      <w:r w:rsidR="00BA0883">
        <w:fldChar w:fldCharType="end"/>
      </w:r>
      <w:r w:rsidR="003842C5">
        <w:fldChar w:fldCharType="separate"/>
      </w:r>
      <w:r w:rsidR="00BA0883">
        <w:rPr>
          <w:noProof/>
        </w:rPr>
        <w:t>(210-213)</w:t>
      </w:r>
      <w:r w:rsidR="003842C5">
        <w:fldChar w:fldCharType="end"/>
      </w:r>
      <w:r w:rsidR="003842C5">
        <w:t>.</w:t>
      </w:r>
    </w:p>
    <w:p w14:paraId="716BEE1C" w14:textId="1645AC28" w:rsidR="007233DC" w:rsidRDefault="00615A67" w:rsidP="00700921">
      <w:pPr>
        <w:pStyle w:val="Heading1"/>
        <w:jc w:val="both"/>
      </w:pPr>
      <w:r>
        <w:t>HRV Therapeutic Challenges</w:t>
      </w:r>
    </w:p>
    <w:p w14:paraId="2C0A26A7" w14:textId="049B1796" w:rsidR="0009584D" w:rsidRPr="0009584D" w:rsidRDefault="004D2985" w:rsidP="00700921">
      <w:pPr>
        <w:spacing w:line="480" w:lineRule="auto"/>
        <w:jc w:val="both"/>
      </w:pPr>
      <w:r>
        <w:t>As mentioned above, HRV is frequently underrecognized. Rapid detection of HRV will be a prerequisite for timely delivery of HRV therapies in acutely unwell adults, although specific therapies are currently lacking</w:t>
      </w:r>
      <w:r w:rsidR="003A5CDC">
        <w:fldChar w:fldCharType="begin">
          <w:fldData xml:space="preserve">PEVuZE5vdGU+PENpdGU+PEF1dGhvcj5BbGltaTwvQXV0aG9yPjxZZWFyPjIwMTc8L1llYXI+PFJl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</w:fldData>
        </w:fldChar>
      </w:r>
      <w:r w:rsidR="00DB47B1">
        <w:instrText xml:space="preserve"> ADDIN EN.CITE </w:instrText>
      </w:r>
      <w:r w:rsidR="00DB47B1">
        <w:fldChar w:fldCharType="begin">
          <w:fldData xml:space="preserve">PEVuZE5vdGU+PENpdGU+PEF1dGhvcj5BbGltaTwvQXV0aG9yPjxZZWFyPjIwMTc8L1llYXI+PFJl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</w:fldData>
        </w:fldChar>
      </w:r>
      <w:r w:rsidR="00DB47B1">
        <w:instrText xml:space="preserve"> ADDIN EN.CITE.DATA </w:instrText>
      </w:r>
      <w:r w:rsidR="00DB47B1">
        <w:fldChar w:fldCharType="end"/>
      </w:r>
      <w:r w:rsidR="003A5CDC">
        <w:fldChar w:fldCharType="separate"/>
      </w:r>
      <w:r w:rsidR="00DB47B1">
        <w:rPr>
          <w:noProof/>
        </w:rPr>
        <w:t>(111, 115, 116)</w:t>
      </w:r>
      <w:r w:rsidR="003A5CDC">
        <w:fldChar w:fldCharType="end"/>
      </w:r>
      <w:r>
        <w:t>.</w:t>
      </w:r>
    </w:p>
    <w:p w14:paraId="53637490" w14:textId="130FBBCA" w:rsidR="00CC5530" w:rsidRDefault="00000000" w:rsidP="00700921">
      <w:pPr>
        <w:spacing w:line="480" w:lineRule="auto"/>
        <w:jc w:val="both"/>
      </w:pPr>
      <w:r>
        <w:t>Current treatments for HRV infection are supportive. Analgesics/antipyretics such as paracetamol, ibuprofen, and aspirin are used to alleviate symptoms such as fever, headache, muscle aches, and sore throat. Nasal congestion, although temporarily relieved with sympathomimetics such as xylometazoline and pseudoephedrine, often recurs upon cessation of treatment</w:t>
      </w:r>
      <w:r w:rsidR="00494C50">
        <w:fldChar w:fldCharType="begin"/>
      </w:r>
      <w:r w:rsidR="00151DA8">
        <w:instrText xml:space="preserve"> ADDIN EN.CITE &lt;EndNote&gt;&lt;Cite&gt;&lt;Author&gt;Eccles&lt;/Author&gt;&lt;Year&gt;2023&lt;/Year&gt;&lt;RecNum&gt;920&lt;/RecNum&gt;&lt;DisplayText&gt;(82)&lt;/DisplayText&gt;&lt;record&gt;&lt;rec-number&gt;920&lt;/rec-number&gt;&lt;foreign-keys&gt;&lt;key app="EN" db-id="zsdsx9ttger9xmevdzjpasa35dsxxd9wz0pr" timestamp="1710680048" guid="6fe6e2fe-b865-4648-ba40-cf247f80c211"&gt;920&lt;/key&gt;&lt;/foreign-keys&gt;&lt;ref-type name="Journal Article"&gt;17&lt;/ref-type&gt;&lt;contributors&gt;&lt;authors&gt;&lt;author&gt;Eccles, R.&lt;/author&gt;&lt;/authors&gt;&lt;/contributors&gt;&lt;auth-address&gt;Cardiff School of Biosciences, Cardiff University, Cardiff, United Kingdom.&lt;/auth-address&gt;&lt;titles&gt;&lt;title&gt;Common cold&lt;/title&gt;&lt;secondary-title&gt;Front Allergy&lt;/secondary-title&gt;&lt;/titles&gt;&lt;periodical&gt;&lt;full-title&gt;Front Allergy&lt;/full-title&gt;&lt;/periodical&gt;&lt;pages&gt;1224988&lt;/pages&gt;&lt;volume&gt;4&lt;/volume&gt;&lt;edition&gt;20230622&lt;/edition&gt;&lt;keywords&gt;&lt;keyword&gt;chilling&lt;/keyword&gt;&lt;keyword&gt;common cold&lt;/keyword&gt;&lt;keyword&gt;crowding&lt;/keyword&gt;&lt;keyword&gt;respiratory viruses&lt;/keyword&gt;&lt;keyword&gt;vitamin C&lt;/keyword&gt;&lt;keyword&gt;vitamin D&lt;/keyword&gt;&lt;/keywords&gt;&lt;dates&gt;&lt;year&gt;2023&lt;/year&gt;&lt;/dates&gt;&lt;isbn&gt;2673-6101 (Print)&amp;#xD;2673-6101&lt;/isbn&gt;&lt;accession-num&gt;37426629&lt;/accession-num&gt;&lt;urls&gt;&lt;related-urls&gt;&lt;url&gt;https://www.ncbi.nlm.nih.gov/pmc/articles/PMC10324571/pdf/falgy-04-1224988.pdf&lt;/url&gt;&lt;/related-urls&gt;&lt;/urls&gt;&lt;custom1&gt;The author declares that the research was conducted in the absence of any commercial or financial relationships that could be construed as a potential conflict of interest.&lt;/custom1&gt;&lt;custom2&gt;PMC10324571&lt;/custom2&gt;&lt;electronic-resource-num&gt;10.3389/falgy.2023.1224988&lt;/electronic-resource-num&gt;&lt;remote-database-provider&gt;NLM&lt;/remote-database-provider&gt;&lt;language&gt;eng&lt;/language&gt;&lt;/record&gt;&lt;/Cite&gt;&lt;/EndNote&gt;</w:instrText>
      </w:r>
      <w:r w:rsidR="00494C50">
        <w:fldChar w:fldCharType="separate"/>
      </w:r>
      <w:r w:rsidR="00151DA8">
        <w:rPr>
          <w:noProof/>
        </w:rPr>
        <w:t>(82)</w:t>
      </w:r>
      <w:r w:rsidR="00494C50">
        <w:fldChar w:fldCharType="end"/>
      </w:r>
      <w:r w:rsidR="00BB146A">
        <w:t>.</w:t>
      </w:r>
    </w:p>
    <w:p w14:paraId="6020BB33" w14:textId="77777777" w:rsidR="004D2985" w:rsidRDefault="00000000" w:rsidP="00700921">
      <w:pPr>
        <w:spacing w:line="480" w:lineRule="auto"/>
        <w:jc w:val="both"/>
      </w:pPr>
      <w:r>
        <w:t>Several promising treatments are currently in development, including capsid binders, viral enzyme inhibitors, and host-targeted antivirals</w:t>
      </w:r>
      <w:r w:rsidR="00171ECF">
        <w:fldChar w:fldCharType="begin">
          <w:fldData xml:space="preserve">PEVuZE5vdGU+PENpdGU+PEF1dGhvcj5CYXVlcjwvQXV0aG9yPjxZZWFyPjIwMTc8L1llYXI+PFJl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</w:fldData>
        </w:fldChar>
      </w:r>
      <w:r w:rsidR="00BA0883">
        <w:instrText xml:space="preserve"> ADDIN EN.CITE </w:instrText>
      </w:r>
      <w:r w:rsidR="00BA0883">
        <w:fldChar w:fldCharType="begin">
          <w:fldData xml:space="preserve">PEVuZE5vdGU+PENpdGU+PEF1dGhvcj5CYXVlcjwvQXV0aG9yPjxZZWFyPjIwMTc8L1llYXI+PFJl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</w:fldData>
        </w:fldChar>
      </w:r>
      <w:r w:rsidR="00BA0883">
        <w:instrText xml:space="preserve"> ADDIN EN.CITE.DATA </w:instrText>
      </w:r>
      <w:r>
        <w:fldChar w:fldCharType="separate"/>
      </w:r>
      <w:r w:rsidR="00BA0883">
        <w:fldChar w:fldCharType="end"/>
      </w:r>
      <w:r w:rsidR="00171ECF">
        <w:fldChar w:fldCharType="separate"/>
      </w:r>
      <w:r w:rsidR="00BA0883">
        <w:rPr>
          <w:noProof/>
        </w:rPr>
        <w:t>(214, 215)</w:t>
      </w:r>
      <w:r w:rsidR="00171ECF">
        <w:fldChar w:fldCharType="end"/>
      </w:r>
      <w:r>
        <w:t>.</w:t>
      </w:r>
    </w:p>
    <w:p w14:paraId="79C1A681" w14:textId="6FF246AC" w:rsidR="000340E5" w:rsidRDefault="00000000" w:rsidP="00700921">
      <w:pPr>
        <w:spacing w:line="480" w:lineRule="auto"/>
        <w:jc w:val="both"/>
      </w:pPr>
      <w:r>
        <w:t>Capsid binders act by preventing viral uncoating post-entry into host cells, binding to VP-1 and thereby inhibiting the release of HRV RNA into the cytoplasm</w:t>
      </w:r>
      <w:r w:rsidR="007D5E36">
        <w:fldChar w:fldCharType="begin"/>
      </w:r>
      <w:r w:rsidR="00BA0883">
        <w:instrText xml:space="preserve"> ADDIN EN.CITE &lt;EndNote&gt;&lt;Cite&gt;&lt;Author&gt;Pevear&lt;/Author&gt;&lt;Year&gt;2005&lt;/Year&gt;&lt;RecNum&gt;929&lt;/RecNum&gt;&lt;DisplayText&gt;(216)&lt;/DisplayText&gt;&lt;record&gt;&lt;rec-number&gt;929&lt;/rec-number&gt;&lt;foreign-keys&gt;&lt;key app="EN" db-id="zsdsx9ttger9xmevdzjpasa35dsxxd9wz0pr" timestamp="1710881107" guid="a4471483-d3c0-4fdc-8c10-c9a9d38d0ed2"&gt;929&lt;/key&gt;&lt;/foreign-keys&gt;&lt;ref-type name="Journal Article"&gt;17&lt;/ref-type&gt;&lt;contributors&gt;&lt;authors&gt;&lt;author&gt;Pevear, D. C.&lt;/author&gt;&lt;author&gt;Hayden, F. G.&lt;/author&gt;&lt;author&gt;Demenczuk, T. M.&lt;/author&gt;&lt;author&gt;Barone, L. R.&lt;/author&gt;&lt;author&gt;McKinlay, M. A.&lt;/author&gt;&lt;author&gt;Collett, M. S.&lt;/author&gt;&lt;/authors&gt;&lt;/contributors&gt;&lt;auth-address&gt;ViroPharma Incorporated, Exton, Pennsylvania 19341, USA. dpevear@progenics.com&lt;/auth-address&gt;&lt;titles&gt;&lt;title&gt;Relationship of pleconaril susceptibility and clinical outcomes in treatment of common colds caused by rhinoviruses&lt;/title&gt;&lt;secondary-title&gt;Antimicrob Agents Chemother&lt;/secondary-title&gt;&lt;/titles&gt;&lt;periodical&gt;&lt;full-title&gt;Antimicrob Agents Chemother&lt;/full-title&gt;&lt;/periodical&gt;&lt;pages&gt;4492-9&lt;/pages&gt;&lt;volume&gt;49&lt;/volume&gt;&lt;number&gt;11&lt;/number&gt;&lt;keywords&gt;&lt;keyword&gt;Antiviral Agents/*therapeutic use&lt;/keyword&gt;&lt;keyword&gt;Common Cold/*drug therapy/virology&lt;/keyword&gt;&lt;keyword&gt;Double-Blind Method&lt;/keyword&gt;&lt;keyword&gt;Drug Resistance, Bacterial&lt;/keyword&gt;&lt;keyword&gt;Humans&lt;/keyword&gt;&lt;keyword&gt;Oxadiazoles/*therapeutic use&lt;/keyword&gt;&lt;keyword&gt;Oxazoles&lt;/keyword&gt;&lt;keyword&gt;Rhinovirus/drug effects&lt;/keyword&gt;&lt;/keywords&gt;&lt;dates&gt;&lt;year&gt;2005&lt;/year&gt;&lt;pub-dates&gt;&lt;date&gt;Nov&lt;/date&gt;&lt;/pub-dates&gt;&lt;/dates&gt;&lt;isbn&gt;0066-4804 (Print)&amp;#xD;0066-4804&lt;/isbn&gt;&lt;accession-num&gt;16251287&lt;/accession-num&gt;&lt;urls&gt;&lt;related-urls&gt;&lt;url&gt;https://www.ncbi.nlm.nih.gov/pmc/articles/PMC1280128/pdf/0473-05.pdf&lt;/url&gt;&lt;/related-urls&gt;&lt;/urls&gt;&lt;custom2&gt;PMC1280128&lt;/custom2&gt;&lt;electronic-resource-num&gt;10.1128/aac.49.11.4492-4499.2005&lt;/electronic-resource-num&gt;&lt;remote-database-provider&gt;NLM&lt;/remote-database-provider&gt;&lt;language&gt;eng&lt;/language&gt;&lt;/record&gt;&lt;/Cite&gt;&lt;/EndNote&gt;</w:instrText>
      </w:r>
      <w:r w:rsidR="007D5E36">
        <w:fldChar w:fldCharType="separate"/>
      </w:r>
      <w:r w:rsidR="00BA0883">
        <w:rPr>
          <w:noProof/>
        </w:rPr>
        <w:t>(216)</w:t>
      </w:r>
      <w:r w:rsidR="007D5E36">
        <w:fldChar w:fldCharType="end"/>
      </w:r>
      <w:r w:rsidR="007A5DC1">
        <w:t xml:space="preserve">. </w:t>
      </w:r>
      <w:r w:rsidR="00115857">
        <w:t>Plec</w:t>
      </w:r>
      <w:r w:rsidR="00C52C09">
        <w:t>onaril an</w:t>
      </w:r>
      <w:r w:rsidR="007A5DC1">
        <w:t xml:space="preserve"> oral capsid-binding antiviral, </w:t>
      </w:r>
      <w:r w:rsidR="007A5DC1">
        <w:lastRenderedPageBreak/>
        <w:t>has shown efficacy in reducing viral RNA levels and culture positivity, as well as shortening illness duration by approximately one day. However, its effectiveness is influenced by viral susceptibility, and up to 10.7% of post-treatment virus isolates may exhibit partial or total resistance. Pleconaril is also associated with notable side effects, including interference with contraceptive efficacy and moderate gastrointestinal upset</w:t>
      </w:r>
      <w:r w:rsidR="00B54FC4">
        <w:fldChar w:fldCharType="begin">
          <w:fldData xml:space="preserve">PEVuZE5vdGU+PENpdGU+PEF1dGhvcj5QZXZlYXI8L0F1dGhvcj48WWVhcj4yMDA1PC9ZZWFyPjxS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</w:fldData>
        </w:fldChar>
      </w:r>
      <w:r w:rsidR="00BA0883">
        <w:instrText xml:space="preserve"> ADDIN EN.CITE </w:instrText>
      </w:r>
      <w:r w:rsidR="00BA0883">
        <w:fldChar w:fldCharType="begin">
          <w:fldData xml:space="preserve">PEVuZE5vdGU+PENpdGU+PEF1dGhvcj5QZXZlYXI8L0F1dGhvcj48WWVhcj4yMDA1PC9ZZWFyPjxS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</w:fldData>
        </w:fldChar>
      </w:r>
      <w:r w:rsidR="00BA0883">
        <w:instrText xml:space="preserve"> ADDIN EN.CITE.DATA </w:instrText>
      </w:r>
      <w:r>
        <w:fldChar w:fldCharType="separate"/>
      </w:r>
      <w:r w:rsidR="00BA0883">
        <w:fldChar w:fldCharType="end"/>
      </w:r>
      <w:r w:rsidR="00B54FC4">
        <w:fldChar w:fldCharType="separate"/>
      </w:r>
      <w:r w:rsidR="00BA0883">
        <w:rPr>
          <w:noProof/>
        </w:rPr>
        <w:t>(216, 217)</w:t>
      </w:r>
      <w:r w:rsidR="00B54FC4">
        <w:fldChar w:fldCharType="end"/>
      </w:r>
      <w:r w:rsidR="00061315">
        <w:t xml:space="preserve">. Pirodavir, another capsid binder administered intranasally, has </w:t>
      </w:r>
      <w:r>
        <w:t>been shown to reduce</w:t>
      </w:r>
      <w:r w:rsidR="00061315">
        <w:t xml:space="preserve"> viral shedding but </w:t>
      </w:r>
      <w:r>
        <w:t xml:space="preserve">has </w:t>
      </w:r>
      <w:r w:rsidR="00061315">
        <w:t xml:space="preserve">no significant clinical benefit </w:t>
      </w:r>
      <w:r>
        <w:t>on</w:t>
      </w:r>
      <w:r w:rsidR="00061315">
        <w:t xml:space="preserve"> symptom duration</w:t>
      </w:r>
      <w:r w:rsidR="007726FB">
        <w:fldChar w:fldCharType="begin"/>
      </w:r>
      <w:r w:rsidR="00BA0883">
        <w:instrText xml:space="preserve"> ADDIN EN.CITE &lt;EndNote&gt;&lt;Cite&gt;&lt;Author&gt;Hayden&lt;/Author&gt;&lt;Year&gt;1995&lt;/Year&gt;&lt;RecNum&gt;932&lt;/RecNum&gt;&lt;DisplayText&gt;(218)&lt;/DisplayText&gt;&lt;record&gt;&lt;rec-number&gt;932&lt;/rec-number&gt;&lt;foreign-keys&gt;&lt;key app="EN" db-id="zsdsx9ttger9xmevdzjpasa35dsxxd9wz0pr" timestamp="1710882085" guid="7afbc90b-1a0e-44c4-81a5-7efe67b9ab26"&gt;932&lt;/key&gt;&lt;/foreign-keys&gt;&lt;ref-type name="Journal Article"&gt;17&lt;/ref-type&gt;&lt;contributors&gt;&lt;authors&gt;&lt;author&gt;Hayden, F. G.&lt;/author&gt;&lt;author&gt;Hipskind, G. J.&lt;/author&gt;&lt;author&gt;Woerner, D. H.&lt;/author&gt;&lt;author&gt;Eisen, G. F.&lt;/author&gt;&lt;author&gt;Janssens, M.&lt;/author&gt;&lt;author&gt;Janssen, P. A.&lt;/author&gt;&lt;author&gt;Andries, K.&lt;/author&gt;&lt;/authors&gt;&lt;/contributors&gt;&lt;auth-address&gt;University of Virginia School of Medicine, Charlottesville 22908, USA.&lt;/auth-address&gt;&lt;titles&gt;&lt;title&gt;Intranasal pirodavir (R77,975) treatment of rhinovirus colds&lt;/title&gt;&lt;secondary-title&gt;Antimicrob Agents Chemother&lt;/secondary-title&gt;&lt;/titles&gt;&lt;periodical&gt;&lt;full-title&gt;Antimicrob Agents Chemother&lt;/full-title&gt;&lt;/periodical&gt;&lt;pages&gt;290-4&lt;/pages&gt;&lt;volume&gt;39&lt;/volume&gt;&lt;number&gt;2&lt;/number&gt;&lt;keywords&gt;&lt;keyword&gt;Administration, Intranasal&lt;/keyword&gt;&lt;keyword&gt;Adolescent&lt;/keyword&gt;&lt;keyword&gt;Adult&lt;/keyword&gt;&lt;keyword&gt;Aged&lt;/keyword&gt;&lt;keyword&gt;Antiviral Agents/*therapeutic use&lt;/keyword&gt;&lt;keyword&gt;Common Cold/*drug therapy&lt;/keyword&gt;&lt;keyword&gt;Double-Blind Method&lt;/keyword&gt;&lt;keyword&gt;Female&lt;/keyword&gt;&lt;keyword&gt;Humans&lt;/keyword&gt;&lt;keyword&gt;Male&lt;/keyword&gt;&lt;keyword&gt;Middle Aged&lt;/keyword&gt;&lt;keyword&gt;Patient Compliance&lt;/keyword&gt;&lt;keyword&gt;Piperidines/administration &amp;amp; dosage/pharmacology/*therapeutic use&lt;/keyword&gt;&lt;keyword&gt;Pyridazines/administration &amp;amp; dosage/pharmacology/*therapeutic use&lt;/keyword&gt;&lt;keyword&gt;Rhinovirus/*drug effects&lt;/keyword&gt;&lt;/keywords&gt;&lt;dates&gt;&lt;year&gt;1995&lt;/year&gt;&lt;pub-dates&gt;&lt;date&gt;Feb&lt;/date&gt;&lt;/pub-dates&gt;&lt;/dates&gt;&lt;isbn&gt;0066-4804 (Print)&amp;#xD;0066-4804&lt;/isbn&gt;&lt;accession-num&gt;7726484&lt;/accession-num&gt;&lt;urls&gt;&lt;/urls&gt;&lt;custom2&gt;PMC162529&lt;/custom2&gt;&lt;electronic-resource-num&gt;10.1128/aac.39.2.290&lt;/electronic-resource-num&gt;&lt;remote-database-provider&gt;NLM&lt;/remote-database-provider&gt;&lt;language&gt;eng&lt;/language&gt;&lt;/record&gt;&lt;/Cite&gt;&lt;/EndNote&gt;</w:instrText>
      </w:r>
      <w:r w:rsidR="007726FB">
        <w:fldChar w:fldCharType="separate"/>
      </w:r>
      <w:r w:rsidR="00BA0883">
        <w:rPr>
          <w:noProof/>
        </w:rPr>
        <w:t>(218)</w:t>
      </w:r>
      <w:r w:rsidR="007726FB">
        <w:fldChar w:fldCharType="end"/>
      </w:r>
      <w:r w:rsidR="007726FB">
        <w:t>. A key limitation of capsid binders is their inability to effectively target RV-C species</w:t>
      </w:r>
      <w:r w:rsidR="006D61D2">
        <w:fldChar w:fldCharType="begin">
          <w:fldData xml:space="preserve">PEVuZE5vdGU+PENpdGU+PEF1dGhvcj5NZWxsbzwvQXV0aG9yPjxZZWFyPjIwMTQ8L1llYXI+PFJl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</w:fldData>
        </w:fldChar>
      </w:r>
      <w:r w:rsidR="00BA0883">
        <w:instrText xml:space="preserve"> ADDIN EN.CITE </w:instrText>
      </w:r>
      <w:r w:rsidR="00BA0883">
        <w:fldChar w:fldCharType="begin">
          <w:fldData xml:space="preserve">PEVuZE5vdGU+PENpdGU+PEF1dGhvcj5NZWxsbzwvQXV0aG9yPjxZZWFyPjIwMTQ8L1llYXI+PFJl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</w:fldData>
        </w:fldChar>
      </w:r>
      <w:r w:rsidR="00BA0883">
        <w:instrText xml:space="preserve"> ADDIN EN.CITE.DATA </w:instrText>
      </w:r>
      <w:r>
        <w:fldChar w:fldCharType="separate"/>
      </w:r>
      <w:r w:rsidR="00BA0883">
        <w:fldChar w:fldCharType="end"/>
      </w:r>
      <w:r w:rsidR="006D61D2">
        <w:fldChar w:fldCharType="separate"/>
      </w:r>
      <w:r w:rsidR="00BA0883">
        <w:rPr>
          <w:noProof/>
        </w:rPr>
        <w:t>(219)</w:t>
      </w:r>
      <w:r w:rsidR="006D61D2">
        <w:fldChar w:fldCharType="end"/>
      </w:r>
      <w:r>
        <w:t xml:space="preserve"> </w:t>
      </w:r>
      <w:r w:rsidR="0074556A">
        <w:t>and concerns</w:t>
      </w:r>
      <w:r>
        <w:t xml:space="preserve"> </w:t>
      </w:r>
      <w:r w:rsidR="0074556A">
        <w:t xml:space="preserve">regarding </w:t>
      </w:r>
      <w:r>
        <w:t xml:space="preserve">the </w:t>
      </w:r>
      <w:r w:rsidR="0074556A">
        <w:t>induction of antiviral</w:t>
      </w:r>
      <w:r>
        <w:t>-</w:t>
      </w:r>
      <w:r w:rsidR="0074556A">
        <w:t>resistant HRVs</w:t>
      </w:r>
      <w:r w:rsidR="00B36B1A">
        <w:fldChar w:fldCharType="begin">
          <w:fldData xml:space="preserve">PEVuZE5vdGU+PENpdGU+PEF1dGhvcj5MYW5rbzwvQXV0aG9yPjxZZWFyPjIwMjE8L1llYXI+PFJl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==
</w:fldData>
        </w:fldChar>
      </w:r>
      <w:r w:rsidR="00BA0883">
        <w:instrText xml:space="preserve"> ADDIN EN.CITE </w:instrText>
      </w:r>
      <w:r w:rsidR="00BA0883">
        <w:fldChar w:fldCharType="begin">
          <w:fldData xml:space="preserve">PEVuZE5vdGU+PENpdGU+PEF1dGhvcj5MYW5rbzwvQXV0aG9yPjxZZWFyPjIwMjE8L1llYXI+PFJl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==
</w:fldData>
        </w:fldChar>
      </w:r>
      <w:r w:rsidR="00BA0883">
        <w:instrText xml:space="preserve"> ADDIN EN.CITE.DATA </w:instrText>
      </w:r>
      <w:r>
        <w:fldChar w:fldCharType="separate"/>
      </w:r>
      <w:r w:rsidR="00BA0883">
        <w:fldChar w:fldCharType="end"/>
      </w:r>
      <w:r w:rsidR="00B36B1A">
        <w:fldChar w:fldCharType="separate"/>
      </w:r>
      <w:r w:rsidR="00BA0883">
        <w:rPr>
          <w:noProof/>
        </w:rPr>
        <w:t>(220)</w:t>
      </w:r>
      <w:r w:rsidR="00B36B1A">
        <w:fldChar w:fldCharType="end"/>
      </w:r>
      <w:r w:rsidR="006C4F65">
        <w:t xml:space="preserve">. Viral enzyme inhibitors, such as rupintrivir, which inhibits </w:t>
      </w:r>
      <w:r>
        <w:t xml:space="preserve">the </w:t>
      </w:r>
      <w:r w:rsidR="006C4F65">
        <w:t>picornavirus 3C protease, show potent activity against HRV, although their clinical efficacy remains uncertain</w:t>
      </w:r>
      <w:r w:rsidR="007163A5">
        <w:fldChar w:fldCharType="begin">
          <w:fldData xml:space="preserve">PEVuZE5vdGU+PENpdGU+PEF1dGhvcj5CaW5mb3JkPC9BdXRob3I+PFllYXI+MjAwNTwvWWVhcj48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</w:fldData>
        </w:fldChar>
      </w:r>
      <w:r w:rsidR="00BA0883">
        <w:instrText xml:space="preserve"> ADDIN EN.CITE </w:instrText>
      </w:r>
      <w:r w:rsidR="00BA0883">
        <w:fldChar w:fldCharType="begin">
          <w:fldData xml:space="preserve">PEVuZE5vdGU+PENpdGU+PEF1dGhvcj5CaW5mb3JkPC9BdXRob3I+PFllYXI+MjAwNTwvWWVhcj48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</w:fldData>
        </w:fldChar>
      </w:r>
      <w:r w:rsidR="00BA0883">
        <w:instrText xml:space="preserve"> ADDIN EN.CITE.DATA </w:instrText>
      </w:r>
      <w:r>
        <w:fldChar w:fldCharType="separate"/>
      </w:r>
      <w:r w:rsidR="00BA0883">
        <w:fldChar w:fldCharType="end"/>
      </w:r>
      <w:r w:rsidR="007163A5">
        <w:fldChar w:fldCharType="separate"/>
      </w:r>
      <w:r w:rsidR="00BA0883">
        <w:rPr>
          <w:noProof/>
        </w:rPr>
        <w:t>(221)</w:t>
      </w:r>
      <w:r w:rsidR="007163A5">
        <w:fldChar w:fldCharType="end"/>
      </w:r>
      <w:r w:rsidR="00E7237A">
        <w:t xml:space="preserve">. Additionally, gemcitabine, originally used in cancer therapy, exhibits viral enzyme inhibitor properties by inhibiting viral polymerase activity in enteroviruses when </w:t>
      </w:r>
      <w:r>
        <w:t xml:space="preserve">it is </w:t>
      </w:r>
      <w:r w:rsidR="00E7237A">
        <w:t>administered at lower doses</w:t>
      </w:r>
      <w:r w:rsidR="00F17399">
        <w:fldChar w:fldCharType="begin">
          <w:fldData xml:space="preserve">PEVuZE5vdGU+PENpdGU+PEF1dGhvcj5aaGFuZzwvQXV0aG9yPjxZZWFyPjIwMTc8L1llYXI+PFJl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</w:fldData>
        </w:fldChar>
      </w:r>
      <w:r w:rsidR="00BA0883">
        <w:instrText xml:space="preserve"> ADDIN EN.CITE </w:instrText>
      </w:r>
      <w:r w:rsidR="00BA0883">
        <w:fldChar w:fldCharType="begin">
          <w:fldData xml:space="preserve">PEVuZE5vdGU+PENpdGU+PEF1dGhvcj5aaGFuZzwvQXV0aG9yPjxZZWFyPjIwMTc8L1llYXI+PFJl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</w:fldData>
        </w:fldChar>
      </w:r>
      <w:r w:rsidR="00BA0883">
        <w:instrText xml:space="preserve"> ADDIN EN.CITE.DATA </w:instrText>
      </w:r>
      <w:r>
        <w:fldChar w:fldCharType="separate"/>
      </w:r>
      <w:r w:rsidR="00BA0883">
        <w:fldChar w:fldCharType="end"/>
      </w:r>
      <w:r w:rsidR="00F17399">
        <w:fldChar w:fldCharType="separate"/>
      </w:r>
      <w:r w:rsidR="00BA0883">
        <w:rPr>
          <w:noProof/>
        </w:rPr>
        <w:t>(222)</w:t>
      </w:r>
      <w:r w:rsidR="00F17399">
        <w:fldChar w:fldCharType="end"/>
      </w:r>
      <w:r w:rsidR="00D27033">
        <w:t>.</w:t>
      </w:r>
    </w:p>
    <w:p w14:paraId="6ADE868D" w14:textId="71193B54" w:rsidR="00186909" w:rsidRDefault="00000000" w:rsidP="00700921">
      <w:pPr>
        <w:spacing w:line="480" w:lineRule="auto"/>
        <w:jc w:val="both"/>
      </w:pPr>
      <w:r>
        <w:t>Host-targeted antivirals represent another approach, with compounds such as 25/27-hydroxycholesterol reducing phosphatidylinositol 4-phosphate on the endoplasmic reticulum, thereby preventing the recruitment of viral RNA polymerase</w:t>
      </w:r>
      <w:r w:rsidR="00895A49">
        <w:fldChar w:fldCharType="begin">
          <w:fldData xml:space="preserve">PEVuZE5vdGU+PENpdGU+PEF1dGhvcj5MZW1ibzwvQXV0aG9yPjxZZWFyPjIwMTY8L1llYXI+PFJl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==
</w:fldData>
        </w:fldChar>
      </w:r>
      <w:r w:rsidR="00BA0883">
        <w:instrText xml:space="preserve"> ADDIN EN.CITE </w:instrText>
      </w:r>
      <w:r w:rsidR="00BA0883">
        <w:fldChar w:fldCharType="begin">
          <w:fldData xml:space="preserve">PEVuZE5vdGU+PENpdGU+PEF1dGhvcj5MZW1ibzwvQXV0aG9yPjxZZWFyPjIwMTY8L1llYXI+PFJl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==
</w:fldData>
        </w:fldChar>
      </w:r>
      <w:r w:rsidR="00BA0883">
        <w:instrText xml:space="preserve"> ADDIN EN.CITE.DATA </w:instrText>
      </w:r>
      <w:r>
        <w:fldChar w:fldCharType="separate"/>
      </w:r>
      <w:r w:rsidR="00BA0883">
        <w:fldChar w:fldCharType="end"/>
      </w:r>
      <w:r w:rsidR="00895A49">
        <w:fldChar w:fldCharType="separate"/>
      </w:r>
      <w:r w:rsidR="00BA0883">
        <w:rPr>
          <w:noProof/>
        </w:rPr>
        <w:t>(223)</w:t>
      </w:r>
      <w:r w:rsidR="00895A49">
        <w:fldChar w:fldCharType="end"/>
      </w:r>
      <w:r w:rsidR="00515564">
        <w:t>. These drugs show potential for broad-spectrum antiviral activity</w:t>
      </w:r>
      <w:r w:rsidR="0092005F">
        <w:fldChar w:fldCharType="begin">
          <w:fldData xml:space="preserve">PEVuZE5vdGU+PENpdGU+PEF1dGhvcj5DaXZyYTwvQXV0aG9yPjxZZWFyPjIwMTQ8L1llYXI+PFJl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==
</w:fldData>
        </w:fldChar>
      </w:r>
      <w:r w:rsidR="00BA0883">
        <w:instrText xml:space="preserve"> ADDIN EN.CITE </w:instrText>
      </w:r>
      <w:r w:rsidR="00BA0883">
        <w:fldChar w:fldCharType="begin">
          <w:fldData xml:space="preserve">PEVuZE5vdGU+PENpdGU+PEF1dGhvcj5DaXZyYTwvQXV0aG9yPjxZZWFyPjIwMTQ8L1llYXI+PFJl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==
</w:fldData>
        </w:fldChar>
      </w:r>
      <w:r w:rsidR="00BA0883">
        <w:instrText xml:space="preserve"> ADDIN EN.CITE.DATA </w:instrText>
      </w:r>
      <w:r>
        <w:fldChar w:fldCharType="separate"/>
      </w:r>
      <w:r w:rsidR="00BA0883">
        <w:fldChar w:fldCharType="end"/>
      </w:r>
      <w:r w:rsidR="0092005F">
        <w:fldChar w:fldCharType="separate"/>
      </w:r>
      <w:r w:rsidR="00BA0883">
        <w:rPr>
          <w:noProof/>
        </w:rPr>
        <w:t>(224, 225)</w:t>
      </w:r>
      <w:r w:rsidR="0092005F">
        <w:fldChar w:fldCharType="end"/>
      </w:r>
      <w:r w:rsidR="00BB146A">
        <w:t>. Other host</w:t>
      </w:r>
      <w:r>
        <w:t>-</w:t>
      </w:r>
      <w:r w:rsidR="00BB146A">
        <w:t xml:space="preserve">targeted antivirals include </w:t>
      </w:r>
      <w:r>
        <w:t>phosphatidylinositol</w:t>
      </w:r>
      <w:r w:rsidR="00BB146A">
        <w:t xml:space="preserve"> 4-kinase IIIB (PI4KB) inhibitors, which also have potentially broad-spectrum antiviral activity. However</w:t>
      </w:r>
      <w:r>
        <w:t>,</w:t>
      </w:r>
      <w:r w:rsidR="00BB146A">
        <w:t xml:space="preserve"> there have been concerns regarding their toxicity to the host</w:t>
      </w:r>
      <w:r w:rsidR="00F21303">
        <w:fldChar w:fldCharType="begin">
          <w:fldData xml:space="preserve">PEVuZE5vdGU+PENpdGU+PEF1dGhvcj5SdXRhZ2FuaXJhPC9BdXRob3I+PFllYXI+MjAxNjwvWWVh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</w:fldData>
        </w:fldChar>
      </w:r>
      <w:r w:rsidR="00BA0883">
        <w:instrText xml:space="preserve"> ADDIN EN.CITE </w:instrText>
      </w:r>
      <w:r w:rsidR="00BA0883">
        <w:fldChar w:fldCharType="begin">
          <w:fldData xml:space="preserve">PEVuZE5vdGU+PENpdGU+PEF1dGhvcj5SdXRhZ2FuaXJhPC9BdXRob3I+PFllYXI+MjAxNjwvWWVh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</w:fldData>
        </w:fldChar>
      </w:r>
      <w:r w:rsidR="00BA0883">
        <w:instrText xml:space="preserve"> ADDIN EN.CITE.DATA </w:instrText>
      </w:r>
      <w:r>
        <w:fldChar w:fldCharType="separate"/>
      </w:r>
      <w:r w:rsidR="00BA0883">
        <w:fldChar w:fldCharType="end"/>
      </w:r>
      <w:r w:rsidR="00F21303">
        <w:fldChar w:fldCharType="separate"/>
      </w:r>
      <w:r w:rsidR="00BA0883">
        <w:rPr>
          <w:noProof/>
        </w:rPr>
        <w:t>(226, 227)</w:t>
      </w:r>
      <w:r w:rsidR="00F21303">
        <w:fldChar w:fldCharType="end"/>
      </w:r>
      <w:r w:rsidR="00380403">
        <w:t>.</w:t>
      </w:r>
    </w:p>
    <w:p w14:paraId="22656243" w14:textId="2EEA7CFB" w:rsidR="00D27033" w:rsidRDefault="00000000" w:rsidP="00700921">
      <w:pPr>
        <w:spacing w:line="480" w:lineRule="auto"/>
        <w:jc w:val="both"/>
      </w:pPr>
      <w:r>
        <w:t>The use</w:t>
      </w:r>
      <w:r w:rsidR="00CF3955">
        <w:t xml:space="preserve"> of IFNs to enhance host anti-viral defence has also been explored. Nebulised IFN-β has been studied for potential use in viral exacerbations of asthma and SARS-CoV-2 infection, and although not meeting primary endpoints, there </w:t>
      </w:r>
      <w:r>
        <w:t>is</w:t>
      </w:r>
      <w:r w:rsidR="00CF3955">
        <w:t xml:space="preserve"> </w:t>
      </w:r>
      <w:proofErr w:type="gramStart"/>
      <w:r w:rsidR="00CF3955">
        <w:t>some</w:t>
      </w:r>
      <w:proofErr w:type="gramEnd"/>
      <w:r w:rsidR="00CF3955">
        <w:t xml:space="preserve"> evidence of a signal suggesting prevention of progression to more severe disease. </w:t>
      </w:r>
      <w:r>
        <w:t>However, further</w:t>
      </w:r>
      <w:r w:rsidR="00CF3955">
        <w:t xml:space="preserve"> studies are required to investigate these findings</w:t>
      </w:r>
      <w:r w:rsidR="00EF0603">
        <w:fldChar w:fldCharType="begin">
          <w:fldData xml:space="preserve">PEVuZE5vdGU+PENpdGU+PEF1dGhvcj5EanVrYW5vdmnEhzwvQXV0aG9yPjxZZWFyPjIwMTQ8L1ll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</w:fldData>
        </w:fldChar>
      </w:r>
      <w:r w:rsidR="00BA0883">
        <w:instrText xml:space="preserve"> ADDIN EN.CITE </w:instrText>
      </w:r>
      <w:r w:rsidR="00BA0883">
        <w:fldChar w:fldCharType="begin">
          <w:fldData xml:space="preserve">PEVuZE5vdGU+PENpdGU+PEF1dGhvcj5EanVrYW5vdmnEhzwvQXV0aG9yPjxZZWFyPjIwMTQ8L1ll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</w:fldData>
        </w:fldChar>
      </w:r>
      <w:r w:rsidR="00BA0883">
        <w:instrText xml:space="preserve"> ADDIN EN.CITE.DATA </w:instrText>
      </w:r>
      <w:r>
        <w:fldChar w:fldCharType="separate"/>
      </w:r>
      <w:r w:rsidR="00BA0883">
        <w:fldChar w:fldCharType="end"/>
      </w:r>
      <w:r w:rsidR="00EF0603">
        <w:fldChar w:fldCharType="separate"/>
      </w:r>
      <w:r w:rsidR="00BA0883">
        <w:rPr>
          <w:noProof/>
        </w:rPr>
        <w:t>(228, 229)</w:t>
      </w:r>
      <w:r w:rsidR="00EF0603">
        <w:fldChar w:fldCharType="end"/>
      </w:r>
      <w:r w:rsidR="00E06BD7">
        <w:t>.</w:t>
      </w:r>
    </w:p>
    <w:p w14:paraId="166B95EF" w14:textId="42B9694C" w:rsidR="004F05E8" w:rsidRDefault="00615A67" w:rsidP="00700921">
      <w:pPr>
        <w:pStyle w:val="Heading1"/>
        <w:spacing w:line="240" w:lineRule="auto"/>
        <w:jc w:val="both"/>
      </w:pPr>
      <w:r>
        <w:t>Vaccine Challenges</w:t>
      </w:r>
    </w:p>
    <w:p w14:paraId="48843F6B" w14:textId="649FE1F7" w:rsidR="005F77F8" w:rsidRDefault="00000000" w:rsidP="00700921">
      <w:pPr>
        <w:spacing w:line="480" w:lineRule="auto"/>
        <w:jc w:val="both"/>
      </w:pPr>
      <w:r>
        <w:t>Efforts to develop effective HRV vaccines have been ongoing since the 1960s, when it was established that deliberate inoculation could induce protective antibodies against specific HRV strains</w:t>
      </w:r>
      <w:r w:rsidR="004F05E8">
        <w:fldChar w:fldCharType="begin"/>
      </w:r>
      <w:r w:rsidR="00BA0883">
        <w:instrText xml:space="preserve"> ADDIN EN.CITE &lt;EndNote&gt;&lt;Cite&gt;&lt;Author&gt;Bynoe&lt;/Author&gt;&lt;Year&gt;1961&lt;/Year&gt;&lt;RecNum&gt;872&lt;/RecNum&gt;&lt;DisplayText&gt;(230)&lt;/DisplayText&gt;&lt;record&gt;&lt;rec-number&gt;872&lt;/rec-number&gt;&lt;foreign-keys&gt;&lt;key app="EN" db-id="zsdsx9ttger9xmevdzjpasa35dsxxd9wz0pr" timestamp="1709518905" guid="5ce99377-ec10-4c07-9055-3c98edd98ec3"&gt;872&lt;/key&gt;&lt;/foreign-keys&gt;&lt;ref-type name="Journal Article"&gt;17&lt;/ref-type&gt;&lt;contributors&gt;&lt;authors&gt;&lt;author&gt;Bynoe, M. L.&lt;/author&gt;&lt;author&gt;Hobson, D.&lt;/author&gt;&lt;author&gt;Horner, J.&lt;/author&gt;&lt;author&gt;Kipps, A.&lt;/author&gt;&lt;author&gt;Schild, G. C.&lt;/author&gt;&lt;author&gt;Tyrrell, D. A.&lt;/author&gt;&lt;/authors&gt;&lt;/contributors&gt;&lt;titles&gt;&lt;title&gt;Inoculation of human volunteers with a strain of virus isolated from a common cold&lt;/title&gt;&lt;secondary-title&gt;Lancet&lt;/secondary-title&gt;&lt;/titles&gt;&lt;periodical&gt;&lt;full-title&gt;Lancet&lt;/full-title&gt;&lt;/periodical&gt;&lt;pages&gt;1194-6&lt;/pages&gt;&lt;volume&gt;1&lt;/volume&gt;&lt;number&gt;7188&lt;/number&gt;&lt;keywords&gt;&lt;keyword&gt;Common Cold/*virology&lt;/keyword&gt;&lt;keyword&gt;*Healthy Volunteers&lt;/keyword&gt;&lt;keyword&gt;*Vaccination&lt;/keyword&gt;&lt;keyword&gt;*COMMON COLD/virology&lt;/keyword&gt;&lt;/keywords&gt;&lt;dates&gt;&lt;year&gt;1961&lt;/year&gt;&lt;pub-dates&gt;&lt;date&gt;Jun 3&lt;/date&gt;&lt;/pub-dates&gt;&lt;/dates&gt;&lt;isbn&gt;0140-6736 (Print)&amp;#xD;0140-6736&lt;/isbn&gt;&lt;accession-num&gt;13689577&lt;/accession-num&gt;&lt;urls&gt;&lt;related-urls&gt;&lt;url&gt;https://www.sciencedirect.com/science/article/pii/S0140673661919419?via%3Dihub&lt;/url&gt;&lt;/related-urls&gt;&lt;/urls&gt;&lt;electronic-resource-num&gt;10.1016/s0140-6736(61)91941-9&lt;/electronic-resource-num&gt;&lt;remote-database-provider&gt;NLM&lt;/remote-database-provider&gt;&lt;language&gt;eng&lt;/language&gt;&lt;/record&gt;&lt;/Cite&gt;&lt;/EndNote&gt;</w:instrText>
      </w:r>
      <w:r w:rsidR="004F05E8">
        <w:fldChar w:fldCharType="separate"/>
      </w:r>
      <w:r w:rsidR="00BA0883">
        <w:rPr>
          <w:noProof/>
        </w:rPr>
        <w:t>(230)</w:t>
      </w:r>
      <w:r w:rsidR="004F05E8">
        <w:fldChar w:fldCharType="end"/>
      </w:r>
      <w:r w:rsidR="00EA3673">
        <w:t xml:space="preserve">. </w:t>
      </w:r>
      <w:r w:rsidR="00EA3673">
        <w:lastRenderedPageBreak/>
        <w:t>Subsequent studies demonstrated that intramuscular administration of inactivated HRV could lead to antibody production capable of protecting against subsequent illness</w:t>
      </w:r>
      <w:r w:rsidR="004F05E8">
        <w:fldChar w:fldCharType="begin">
          <w:fldData xml:space="preserve">PEVuZE5vdGU+PENpdGU+PEF1dGhvcj5Eb2dnZXR0PC9BdXRob3I+PFllYXI+MTk2MzwvWWVhcj48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</w:fldData>
        </w:fldChar>
      </w:r>
      <w:r w:rsidR="00BA0883">
        <w:instrText xml:space="preserve"> ADDIN EN.CITE </w:instrText>
      </w:r>
      <w:r w:rsidR="00BA0883">
        <w:fldChar w:fldCharType="begin">
          <w:fldData xml:space="preserve">PEVuZE5vdGU+PENpdGU+PEF1dGhvcj5Eb2dnZXR0PC9BdXRob3I+PFllYXI+MTk2MzwvWWVhcj48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</w:fldData>
        </w:fldChar>
      </w:r>
      <w:r w:rsidR="00BA0883">
        <w:instrText xml:space="preserve"> ADDIN EN.CITE.DATA </w:instrText>
      </w:r>
      <w:r>
        <w:fldChar w:fldCharType="separate"/>
      </w:r>
      <w:r w:rsidR="00BA0883">
        <w:fldChar w:fldCharType="end"/>
      </w:r>
      <w:r w:rsidR="004F05E8">
        <w:fldChar w:fldCharType="separate"/>
      </w:r>
      <w:r w:rsidR="00BA0883">
        <w:rPr>
          <w:noProof/>
        </w:rPr>
        <w:t>(231-233)</w:t>
      </w:r>
      <w:r w:rsidR="004F05E8">
        <w:fldChar w:fldCharType="end"/>
      </w:r>
      <w:r w:rsidR="004F05E8">
        <w:t>.</w:t>
      </w:r>
    </w:p>
    <w:p w14:paraId="3863B3D6" w14:textId="432CA357" w:rsidR="004F05E8" w:rsidRDefault="00000000" w:rsidP="00700921">
      <w:pPr>
        <w:spacing w:line="480" w:lineRule="auto"/>
        <w:jc w:val="both"/>
      </w:pPr>
      <w:r>
        <w:t>However, developing vaccines with prolonged and broad immunity has proven challenging due to the vast number of co-circulating HRV types and their associated antigenic diversity</w:t>
      </w:r>
      <w:r>
        <w:fldChar w:fldCharType="begin">
          <w:fldData xml:space="preserve">PEVuZE5vdGU+PENpdGU+PEF1dGhvcj5QZXJraW5zPC9BdXRob3I+PFllYXI+MTk2OTwvWWVhcj48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</w:fldData>
        </w:fldChar>
      </w:r>
      <w:r w:rsidR="00BA0883">
        <w:instrText xml:space="preserve"> ADDIN EN.CITE </w:instrText>
      </w:r>
      <w:r w:rsidR="00BA0883">
        <w:fldChar w:fldCharType="begin">
          <w:fldData xml:space="preserve">PEVuZE5vdGU+PENpdGU+PEF1dGhvcj5QZXJraW5zPC9BdXRob3I+PFllYXI+MTk2OTwvWWVhcj48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</w:fldData>
        </w:fldChar>
      </w:r>
      <w:r w:rsidR="00BA0883">
        <w:instrText xml:space="preserve"> ADDIN EN.CITE.DATA </w:instrText>
      </w:r>
      <w:r>
        <w:fldChar w:fldCharType="separate"/>
      </w:r>
      <w:r w:rsidR="00BA0883">
        <w:fldChar w:fldCharType="end"/>
      </w:r>
      <w:r>
        <w:fldChar w:fldCharType="separate"/>
      </w:r>
      <w:r w:rsidR="00BA0883">
        <w:rPr>
          <w:noProof/>
        </w:rPr>
        <w:t>(234-236)</w:t>
      </w:r>
      <w:r>
        <w:fldChar w:fldCharType="end"/>
      </w:r>
      <w:r w:rsidR="002765CD">
        <w:t xml:space="preserve">. Promisingly, a polyvalent vaccine targeting 50 HRV strains has been developed and </w:t>
      </w:r>
      <w:proofErr w:type="gramStart"/>
      <w:r w:rsidR="002765CD">
        <w:t>tested</w:t>
      </w:r>
      <w:proofErr w:type="gramEnd"/>
      <w:r w:rsidR="002765CD">
        <w:t xml:space="preserve"> in macaques</w:t>
      </w:r>
      <w:r w:rsidR="00F108B0">
        <w:fldChar w:fldCharType="begin">
          <w:fldData xml:space="preserve">PEVuZE5vdGU+PENpdGU+PEF1dGhvcj5MZWU8L0F1dGhvcj48WWVhcj4yMDE2PC9ZZWFyPjxSZWNO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</w:fldData>
        </w:fldChar>
      </w:r>
      <w:r w:rsidR="00BA0883">
        <w:instrText xml:space="preserve"> ADDIN EN.CITE </w:instrText>
      </w:r>
      <w:r w:rsidR="00BA0883">
        <w:fldChar w:fldCharType="begin">
          <w:fldData xml:space="preserve">PEVuZE5vdGU+PENpdGU+PEF1dGhvcj5MZWU8L0F1dGhvcj48WWVhcj4yMDE2PC9ZZWFyPjxSZWNO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</w:fldData>
        </w:fldChar>
      </w:r>
      <w:r w:rsidR="00BA0883">
        <w:instrText xml:space="preserve"> ADDIN EN.CITE.DATA </w:instrText>
      </w:r>
      <w:r>
        <w:fldChar w:fldCharType="separate"/>
      </w:r>
      <w:r w:rsidR="00BA0883">
        <w:fldChar w:fldCharType="end"/>
      </w:r>
      <w:r w:rsidR="00F108B0">
        <w:fldChar w:fldCharType="separate"/>
      </w:r>
      <w:r w:rsidR="00BA0883">
        <w:rPr>
          <w:noProof/>
        </w:rPr>
        <w:t>(237)</w:t>
      </w:r>
      <w:r w:rsidR="00F108B0">
        <w:fldChar w:fldCharType="end"/>
      </w:r>
      <w:r>
        <w:rPr>
          <w:noProof/>
        </w:rPr>
        <w:t>.</w:t>
      </w:r>
      <w:r w:rsidR="00927289">
        <w:rPr>
          <w:rFonts w:eastAsia="Times New Roman" w:cs="Times New Roman"/>
          <w:kern w:val="0"/>
          <w:sz w:val="24"/>
          <w:szCs w:val="24"/>
          <w:lang w:eastAsia="en-GB"/>
          <w14:ligatures w14:val="none"/>
        </w:rPr>
        <w:t xml:space="preserve"> P</w:t>
      </w:r>
      <w:r w:rsidR="006F71E9">
        <w:t>ractical strategies include regular surveillance of HRV in acutely ill populations and focusing vaccine efforts on the most prevalent and pathogenic HRV types. Additionally,</w:t>
      </w:r>
      <w:r>
        <w:t xml:space="preserve"> </w:t>
      </w:r>
      <w:r w:rsidR="006F71E9">
        <w:t>vaccines that target common epitopes shared among HRV strains to induce cross-strain immune responses are in development</w:t>
      </w:r>
      <w:r w:rsidR="00CF59C5">
        <w:fldChar w:fldCharType="begin"/>
      </w:r>
      <w:r w:rsidR="00BA0883">
        <w:instrText xml:space="preserve"> ADDIN EN.CITE &lt;EndNote&gt;&lt;Cite&gt;&lt;Author&gt;Stepanova&lt;/Author&gt;&lt;Year&gt;2019&lt;/Year&gt;&lt;RecNum&gt;1088&lt;/RecNum&gt;&lt;DisplayText&gt;(238)&lt;/DisplayText&gt;&lt;record&gt;&lt;rec-number&gt;1088&lt;/rec-number&gt;&lt;foreign-keys&gt;&lt;key app="EN" db-id="zsdsx9ttger9xmevdzjpasa35dsxxd9wz0pr" timestamp="1717752028" guid="c249afb7-44bc-464f-ada4-5838182803b3"&gt;1088&lt;/key&gt;&lt;/foreign-keys&gt;&lt;ref-type name="Journal Article"&gt;17&lt;/ref-type&gt;&lt;contributors&gt;&lt;authors&gt;&lt;author&gt;Stepanova, Ekaterina&lt;/author&gt;&lt;author&gt;Isakova-Sivak, Irina&lt;/author&gt;&lt;author&gt;Rudenko, Larisa&lt;/author&gt;&lt;/authors&gt;&lt;/contributors&gt;&lt;titles&gt;&lt;title&gt;Overview of human rhinovirus immunogenic epitopes for rational vaccine design&lt;/title&gt;&lt;secondary-title&gt;Expert review of vaccines&lt;/secondary-title&gt;&lt;/titles&gt;&lt;periodical&gt;&lt;full-title&gt;Expert review of vaccines&lt;/full-title&gt;&lt;/periodical&gt;&lt;pages&gt;877-880&lt;/pages&gt;&lt;volume&gt;18&lt;/volume&gt;&lt;number&gt;9&lt;/number&gt;&lt;dates&gt;&lt;year&gt;2019&lt;/year&gt;&lt;/dates&gt;&lt;isbn&gt;1476-0584&lt;/isbn&gt;&lt;urls&gt;&lt;/urls&gt;&lt;/record&gt;&lt;/Cite&gt;&lt;/EndNote&gt;</w:instrText>
      </w:r>
      <w:r w:rsidR="00CF59C5">
        <w:fldChar w:fldCharType="separate"/>
      </w:r>
      <w:r w:rsidR="00BA0883">
        <w:rPr>
          <w:noProof/>
        </w:rPr>
        <w:t>(238)</w:t>
      </w:r>
      <w:r w:rsidR="00CF59C5">
        <w:fldChar w:fldCharType="end"/>
      </w:r>
      <w:r w:rsidR="006F71E9" w:rsidRPr="006F71E9">
        <w:t xml:space="preserve">. Such vaccines could mitigate the challenges posed by </w:t>
      </w:r>
      <w:r>
        <w:t>the</w:t>
      </w:r>
      <w:r w:rsidR="006F71E9" w:rsidRPr="006F71E9">
        <w:t xml:space="preserve"> antigenic diversity</w:t>
      </w:r>
      <w:r>
        <w:t xml:space="preserve"> of HRVs</w:t>
      </w:r>
      <w:r w:rsidR="006F71E9" w:rsidRPr="006F71E9">
        <w:t>. Vaccines are particularly crucial for at-risk groups such as patients with COPD, aiming to reduce the frequency of virus-induced exacerbations</w:t>
      </w:r>
      <w:r w:rsidR="00501FE0">
        <w:fldChar w:fldCharType="begin"/>
      </w:r>
      <w:r w:rsidR="00BA0883">
        <w:instrText xml:space="preserve"> ADDIN EN.CITE &lt;EndNote&gt;&lt;Cite&gt;&lt;Author&gt;Sanei&lt;/Author&gt;&lt;Year&gt;2016&lt;/Year&gt;&lt;RecNum&gt;1081&lt;/RecNum&gt;&lt;DisplayText&gt;(239)&lt;/DisplayText&gt;&lt;record&gt;&lt;rec-number&gt;1081&lt;/rec-number&gt;&lt;foreign-keys&gt;&lt;key app="EN" db-id="zsdsx9ttger9xmevdzjpasa35dsxxd9wz0pr" timestamp="1717743036" guid="146039b2-b7f6-4016-8fba-6b16afabcc5c"&gt;1081&lt;/key&gt;&lt;/foreign-keys&gt;&lt;ref-type name="Journal Article"&gt;17&lt;/ref-type&gt;&lt;contributors&gt;&lt;authors&gt;&lt;author&gt;Sanei, Farzaneh&lt;/author&gt;&lt;author&gt;Wilkinson, Tom&lt;/author&gt;&lt;/authors&gt;&lt;/contributors&gt;&lt;titles&gt;&lt;title&gt;Influenza vaccination for patients with chronic obstructive pulmonary disease: understanding immunogenicity, efficacy and effectiveness&lt;/title&gt;&lt;secondary-title&gt;Therapeutic advances in respiratory disease&lt;/secondary-title&gt;&lt;/titles&gt;&lt;periodical&gt;&lt;full-title&gt;Therapeutic Advances in Respiratory Disease&lt;/full-title&gt;&lt;/periodical&gt;&lt;pages&gt;349-367&lt;/pages&gt;&lt;volume&gt;10&lt;/volume&gt;&lt;number&gt;4&lt;/number&gt;&lt;dates&gt;&lt;year&gt;2016&lt;/year&gt;&lt;/dates&gt;&lt;isbn&gt;1753-4658&lt;/isbn&gt;&lt;urls&gt;&lt;/urls&gt;&lt;/record&gt;&lt;/Cite&gt;&lt;/EndNote&gt;</w:instrText>
      </w:r>
      <w:r w:rsidR="00501FE0">
        <w:fldChar w:fldCharType="separate"/>
      </w:r>
      <w:r w:rsidR="00BA0883">
        <w:rPr>
          <w:noProof/>
        </w:rPr>
        <w:t>(239)</w:t>
      </w:r>
      <w:r w:rsidR="00501FE0">
        <w:fldChar w:fldCharType="end"/>
      </w:r>
      <w:r w:rsidR="00D06BAC">
        <w:t>.</w:t>
      </w:r>
    </w:p>
    <w:p w14:paraId="56992C5C" w14:textId="6A9502C3" w:rsidR="002625A5" w:rsidRDefault="00000000" w:rsidP="00700921">
      <w:pPr>
        <w:pStyle w:val="Heading1"/>
        <w:jc w:val="both"/>
      </w:pPr>
      <w:r>
        <w:t>Conclusion</w:t>
      </w:r>
    </w:p>
    <w:p w14:paraId="40222CD8" w14:textId="452ADE94" w:rsidR="00F23F07" w:rsidRDefault="00000000" w:rsidP="00700921">
      <w:pPr>
        <w:spacing w:line="480" w:lineRule="auto"/>
        <w:jc w:val="both"/>
      </w:pPr>
      <w:r>
        <w:t>HRV is not merely the ubiquitous agent of the common cold; it is a predominant pathogen in adults presenting with ARI in diverse healthcare settings—from primary care to intensive care units (Figure 3). This pathogen significantly influences morbidity, mortality, and hospital stay duration across a wide spectrum of adult populations</w:t>
      </w:r>
      <w:r w:rsidR="00063C2B">
        <w:t>. E</w:t>
      </w:r>
      <w:r>
        <w:t>lderly, immunocompromised, and</w:t>
      </w:r>
      <w:r w:rsidR="00063C2B">
        <w:t xml:space="preserve"> individuals</w:t>
      </w:r>
      <w:r>
        <w:t xml:space="preserve"> with cardiorespiratory comorbidities are particularly vulnerable to severe outcomes. HRV transmission through aerosolization contributes to its persistence and prevalence throughout the year. The dogma that HRV infection is confined to mild upper respiratory infections should be challenged, as HRV is frequently implicated in severe lower respiratory conditions</w:t>
      </w:r>
      <w:r w:rsidR="00063C2B">
        <w:t xml:space="preserve">, even in immunocompetent </w:t>
      </w:r>
      <w:r>
        <w:t>adults, including</w:t>
      </w:r>
      <w:r w:rsidR="00964B5C">
        <w:t xml:space="preserve"> in</w:t>
      </w:r>
      <w:r>
        <w:t xml:space="preserve"> pneumonia and exacerbations of asthma and COPD.</w:t>
      </w:r>
    </w:p>
    <w:p w14:paraId="4885F795" w14:textId="36F87DBF" w:rsidR="0070262C" w:rsidRDefault="00C71905" w:rsidP="00700921">
      <w:pPr>
        <w:spacing w:line="480" w:lineRule="auto"/>
        <w:jc w:val="both"/>
      </w:pPr>
      <w:r>
        <w:t>Given its extensive impact, it is important to improve our understanding of HRV epidemiology, comparable to SARS-CoV-2</w:t>
      </w:r>
      <w:r w:rsidR="00FD6990">
        <w:t>,</w:t>
      </w:r>
      <w:r>
        <w:t xml:space="preserve"> to enhance our understanding of the strain-specific severity of infections. More prospective observational studies and continuous surveillance are needed, particularly among community care homes and among hospitalised adults. This approach would not only facilitate the identification of high-risk HRV strains to guide vaccine development but also aid in precisely </w:t>
      </w:r>
      <w:r>
        <w:lastRenderedPageBreak/>
        <w:t>determining factors that influence the severity of infections and</w:t>
      </w:r>
      <w:r w:rsidR="0070262C">
        <w:t xml:space="preserve"> host-pathogen</w:t>
      </w:r>
      <w:r>
        <w:t>. Such data are essential for developing effective intervention strategies, including targeted antiviral therapies and vaccines. Given the scale of HRV infection, the use of digital tools to assist with the design of future care pathways and clinical trials may be valuable</w:t>
      </w:r>
      <w:r>
        <w:fldChar w:fldCharType="begin"/>
      </w:r>
      <w:r w:rsidR="00BA0883">
        <w:instrText xml:space="preserve"> ADDIN EN.CITE &lt;EndNote&gt;&lt;Cite&gt;&lt;Author&gt;North&lt;/Author&gt;&lt;Year&gt;2020&lt;/Year&gt;&lt;RecNum&gt;1087&lt;/RecNum&gt;&lt;DisplayText&gt;(240)&lt;/DisplayText&gt;&lt;record&gt;&lt;rec-number&gt;1087&lt;/rec-number&gt;&lt;foreign-keys&gt;&lt;key app="EN" db-id="zsdsx9ttger9xmevdzjpasa35dsxxd9wz0pr" timestamp="1717746857" guid="e80d955b-0632-412b-9bc7-588f67069314"&gt;1087&lt;/key&gt;&lt;/foreign-keys&gt;&lt;ref-type name="Journal Article"&gt;17&lt;/ref-type&gt;&lt;contributors&gt;&lt;authors&gt;&lt;author&gt;North, Mal&lt;/author&gt;&lt;author&gt;Bourne, Simon&lt;/author&gt;&lt;author&gt;Green, Ben&lt;/author&gt;&lt;author&gt;Chauhan, Anoop J&lt;/author&gt;&lt;author&gt;Brown, Tom&lt;/author&gt;&lt;author&gt;Winter, Jonathan&lt;/author&gt;&lt;author&gt;Jones, Tom&lt;/author&gt;&lt;author&gt;Neville, Dan&lt;/author&gt;&lt;author&gt;Blythin, Alison&lt;/author&gt;&lt;author&gt;Watson, Alastair&lt;/author&gt;&lt;/authors&gt;&lt;/contributors&gt;&lt;titles&gt;&lt;title&gt;A randomised controlled feasibility trial of E-health application supported care vs usual care after exacerbation of COPD: the RESCUE trial&lt;/title&gt;&lt;secondary-title&gt;NPJ digital medicine&lt;/secondary-title&gt;&lt;/titles&gt;&lt;periodical&gt;&lt;full-title&gt;NPJ digital medicine&lt;/full-title&gt;&lt;/periodical&gt;&lt;pages&gt;145&lt;/pages&gt;&lt;volume&gt;3&lt;/volume&gt;&lt;number&gt;1&lt;/number&gt;&lt;dates&gt;&lt;year&gt;2020&lt;/year&gt;&lt;/dates&gt;&lt;isbn&gt;2398-6352&lt;/isbn&gt;&lt;urls&gt;&lt;/urls&gt;&lt;/record&gt;&lt;/Cite&gt;&lt;/EndNote&gt;</w:instrText>
      </w:r>
      <w:r>
        <w:fldChar w:fldCharType="separate"/>
      </w:r>
      <w:r w:rsidR="00BA0883">
        <w:rPr>
          <w:noProof/>
        </w:rPr>
        <w:t>(240)</w:t>
      </w:r>
      <w:r>
        <w:fldChar w:fldCharType="end"/>
      </w:r>
      <w:r w:rsidR="0095729E">
        <w:t>.</w:t>
      </w:r>
      <w:r w:rsidR="00964B5C">
        <w:t xml:space="preserve"> M</w:t>
      </w:r>
      <w:r w:rsidR="001C30C2">
        <w:t xml:space="preserve">oreover, improving methods for detecting bacterial coinfection is critical, as </w:t>
      </w:r>
      <w:r>
        <w:t>they could</w:t>
      </w:r>
      <w:r w:rsidR="001C30C2">
        <w:t xml:space="preserve"> guide appropriate antibiotic prescriptions and potentially reduce the burden of severe infections. </w:t>
      </w:r>
    </w:p>
    <w:p w14:paraId="0B49BFCC" w14:textId="07184118" w:rsidR="008809BB" w:rsidRDefault="001C30C2" w:rsidP="00700921">
      <w:pPr>
        <w:spacing w:line="480" w:lineRule="auto"/>
        <w:jc w:val="both"/>
      </w:pPr>
      <w:r>
        <w:t>By elevating HRV to a status comparable to that of other major viral pathogens, such as influenza, in research and public health priorities, we can better mobilize resources and direct efforts towards mitigating its substantial impact on public health. This comprehensive approach is essential for developing effective preventive and therapeutic measures that could lead to significant reductions in ARI cases associated with HRV.</w:t>
      </w:r>
    </w:p>
    <w:p w14:paraId="4BFBE182" w14:textId="2A075932" w:rsidR="004666E4" w:rsidRDefault="00000000" w:rsidP="004666E4">
      <w:pPr>
        <w:spacing w:before="100" w:beforeAutospacing="1" w:after="100" w:afterAutospacing="1" w:line="240" w:lineRule="auto"/>
        <w:rPr>
          <w:rFonts w:eastAsia="Times New Roman" w:cs="Times New Roman"/>
          <w:kern w:val="0"/>
          <w:sz w:val="24"/>
          <w:szCs w:val="24"/>
          <w:lang w:eastAsia="en-GB"/>
          <w14:ligatures w14:val="none"/>
        </w:rPr>
      </w:pPr>
      <w:r w:rsidRPr="004666E4">
        <w:rPr>
          <w:rFonts w:eastAsia="Times New Roman" w:cs="Times New Roman"/>
          <w:noProof/>
          <w:kern w:val="0"/>
          <w:sz w:val="24"/>
          <w:szCs w:val="24"/>
          <w:lang w:eastAsia="en-GB"/>
          <w14:ligatures w14:val="none"/>
        </w:rPr>
        <w:drawing>
          <wp:inline distT="0" distB="0" distL="0" distR="0" wp14:anchorId="6E3297F7" wp14:editId="25FCE142">
            <wp:extent cx="5731510" cy="4556760"/>
            <wp:effectExtent l="0" t="0" r="2540" b="0"/>
            <wp:docPr id="99534449" name="Picture 1" descr="A diagram of various disea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34449" name="Picture 1" descr="A diagram of various diseases&#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31510" cy="4556760"/>
                    </a:xfrm>
                    <a:prstGeom prst="rect">
                      <a:avLst/>
                    </a:prstGeom>
                    <a:noFill/>
                    <a:ln>
                      <a:noFill/>
                    </a:ln>
                  </pic:spPr>
                </pic:pic>
              </a:graphicData>
            </a:graphic>
          </wp:inline>
        </w:drawing>
      </w:r>
    </w:p>
    <w:p w14:paraId="0BC80B61" w14:textId="7C2244EF" w:rsidR="00574FAE" w:rsidRPr="0068085A" w:rsidRDefault="008749DD" w:rsidP="0068085A">
      <w:pPr>
        <w:pStyle w:val="NormalWeb"/>
        <w:spacing w:line="480" w:lineRule="auto"/>
        <w:jc w:val="both"/>
        <w:rPr>
          <w:color w:val="0D0D0D" w:themeColor="text1" w:themeTint="F2"/>
          <w:sz w:val="22"/>
          <w:szCs w:val="22"/>
        </w:rPr>
      </w:pPr>
      <w:r w:rsidRPr="0068085A">
        <w:rPr>
          <w:b/>
          <w:bCs/>
          <w:color w:val="0D0D0D" w:themeColor="text1" w:themeTint="F2"/>
          <w:sz w:val="22"/>
          <w:szCs w:val="22"/>
        </w:rPr>
        <w:lastRenderedPageBreak/>
        <w:t>Figure 3: Impact of Rhinovirus Infection in Adults. HRV is a major global pathogen and is detected throughout the year. Upper respiratory manifestations</w:t>
      </w:r>
      <w:r>
        <w:rPr>
          <w:b/>
          <w:bCs/>
          <w:color w:val="0D0D0D"/>
          <w:sz w:val="22"/>
          <w:szCs w:val="22"/>
        </w:rPr>
        <w:t>,</w:t>
      </w:r>
      <w:r w:rsidRPr="0068085A">
        <w:rPr>
          <w:b/>
          <w:bCs/>
          <w:color w:val="0D0D0D" w:themeColor="text1" w:themeTint="F2"/>
          <w:sz w:val="22"/>
          <w:szCs w:val="22"/>
        </w:rPr>
        <w:t xml:space="preserve"> including the common cold</w:t>
      </w:r>
      <w:r>
        <w:rPr>
          <w:b/>
          <w:bCs/>
          <w:color w:val="0D0D0D"/>
          <w:sz w:val="22"/>
          <w:szCs w:val="22"/>
        </w:rPr>
        <w:t>,</w:t>
      </w:r>
      <w:r w:rsidRPr="0068085A">
        <w:rPr>
          <w:b/>
          <w:bCs/>
          <w:color w:val="0D0D0D" w:themeColor="text1" w:themeTint="F2"/>
          <w:sz w:val="22"/>
          <w:szCs w:val="22"/>
        </w:rPr>
        <w:t xml:space="preserve"> are the most common manifestation and while self-limiting are associated with a </w:t>
      </w:r>
      <w:r>
        <w:rPr>
          <w:b/>
          <w:bCs/>
          <w:color w:val="0D0D0D"/>
          <w:sz w:val="22"/>
          <w:szCs w:val="22"/>
        </w:rPr>
        <w:t>considerable</w:t>
      </w:r>
      <w:r w:rsidRPr="0068085A">
        <w:rPr>
          <w:b/>
          <w:bCs/>
          <w:color w:val="0D0D0D" w:themeColor="text1" w:themeTint="F2"/>
          <w:sz w:val="22"/>
          <w:szCs w:val="22"/>
        </w:rPr>
        <w:t xml:space="preserve"> societal cost. It is now increasingly apparent that HRV is a driver of severe lower respiratory manifestations in adults</w:t>
      </w:r>
      <w:r>
        <w:rPr>
          <w:b/>
          <w:bCs/>
          <w:color w:val="0D0D0D"/>
          <w:sz w:val="22"/>
          <w:szCs w:val="22"/>
        </w:rPr>
        <w:t>,</w:t>
      </w:r>
      <w:r w:rsidRPr="0068085A">
        <w:rPr>
          <w:b/>
          <w:bCs/>
          <w:color w:val="0D0D0D" w:themeColor="text1" w:themeTint="F2"/>
          <w:sz w:val="22"/>
          <w:szCs w:val="22"/>
        </w:rPr>
        <w:t xml:space="preserve"> including exacerbations of </w:t>
      </w:r>
      <w:r>
        <w:rPr>
          <w:b/>
          <w:bCs/>
          <w:color w:val="0D0D0D"/>
          <w:sz w:val="22"/>
          <w:szCs w:val="22"/>
        </w:rPr>
        <w:t>airway</w:t>
      </w:r>
      <w:r w:rsidRPr="0068085A">
        <w:rPr>
          <w:b/>
          <w:bCs/>
          <w:color w:val="0D0D0D" w:themeColor="text1" w:themeTint="F2"/>
          <w:sz w:val="22"/>
          <w:szCs w:val="22"/>
        </w:rPr>
        <w:t xml:space="preserve"> disease and pneumonia</w:t>
      </w:r>
      <w:r>
        <w:rPr>
          <w:b/>
          <w:bCs/>
          <w:color w:val="0D0D0D"/>
          <w:sz w:val="22"/>
          <w:szCs w:val="22"/>
        </w:rPr>
        <w:t>,</w:t>
      </w:r>
      <w:r w:rsidRPr="0068085A">
        <w:rPr>
          <w:b/>
          <w:bCs/>
          <w:color w:val="0D0D0D" w:themeColor="text1" w:themeTint="F2"/>
          <w:sz w:val="22"/>
          <w:szCs w:val="22"/>
        </w:rPr>
        <w:t xml:space="preserve"> on a scale comparable </w:t>
      </w:r>
      <w:r>
        <w:rPr>
          <w:b/>
          <w:bCs/>
          <w:color w:val="0D0D0D"/>
          <w:sz w:val="22"/>
          <w:szCs w:val="22"/>
        </w:rPr>
        <w:t>to that of</w:t>
      </w:r>
      <w:r w:rsidRPr="0068085A">
        <w:rPr>
          <w:b/>
          <w:bCs/>
          <w:color w:val="0D0D0D" w:themeColor="text1" w:themeTint="F2"/>
          <w:sz w:val="22"/>
          <w:szCs w:val="22"/>
        </w:rPr>
        <w:t xml:space="preserve"> other respiratory viruses. The severity of infection is determined by the complex interaction of host factors such as age, multimorbidity and immune dysfunction alongside other factors such as viral characteristics and the presence of bacterial co-infection. There is an urgent need for novel treatment options</w:t>
      </w:r>
      <w:r>
        <w:rPr>
          <w:b/>
          <w:bCs/>
          <w:color w:val="0D0D0D"/>
          <w:sz w:val="22"/>
          <w:szCs w:val="22"/>
        </w:rPr>
        <w:t>,</w:t>
      </w:r>
      <w:r w:rsidRPr="0068085A">
        <w:rPr>
          <w:b/>
          <w:bCs/>
          <w:color w:val="0D0D0D" w:themeColor="text1" w:themeTint="F2"/>
          <w:sz w:val="22"/>
          <w:szCs w:val="22"/>
        </w:rPr>
        <w:t xml:space="preserve"> as options currently </w:t>
      </w:r>
      <w:r>
        <w:rPr>
          <w:b/>
          <w:bCs/>
          <w:color w:val="0D0D0D"/>
          <w:sz w:val="22"/>
          <w:szCs w:val="22"/>
        </w:rPr>
        <w:t xml:space="preserve">available </w:t>
      </w:r>
      <w:r w:rsidRPr="0068085A">
        <w:rPr>
          <w:b/>
          <w:bCs/>
          <w:color w:val="0D0D0D" w:themeColor="text1" w:themeTint="F2"/>
          <w:sz w:val="22"/>
          <w:szCs w:val="22"/>
        </w:rPr>
        <w:t>are merely supportive in nature.</w:t>
      </w:r>
    </w:p>
    <w:p w14:paraId="21012458" w14:textId="3E794E3C" w:rsidR="0024653E" w:rsidRDefault="00000000" w:rsidP="0024653E">
      <w:pPr>
        <w:pStyle w:val="Heading1"/>
      </w:pPr>
      <w:r>
        <w:t>List of Abbreviations</w:t>
      </w:r>
    </w:p>
    <w:p w14:paraId="5FDEE5ED" w14:textId="6D0B5489" w:rsidR="00A75785" w:rsidRPr="00A75785" w:rsidRDefault="00000000" w:rsidP="00A75785">
      <w:r>
        <w:t>AECOPD: Acute Exacerbations of COPD</w:t>
      </w:r>
    </w:p>
    <w:p w14:paraId="1A8B36C9" w14:textId="4136753F" w:rsidR="00C41114" w:rsidRDefault="00000000" w:rsidP="00AC7E07">
      <w:pPr>
        <w:rPr>
          <w:rFonts w:cs="Times New Roman"/>
          <w:sz w:val="24"/>
          <w:szCs w:val="24"/>
        </w:rPr>
      </w:pPr>
      <w:r>
        <w:rPr>
          <w:rFonts w:cs="Times New Roman"/>
          <w:sz w:val="24"/>
          <w:szCs w:val="24"/>
        </w:rPr>
        <w:t>ARDS: Acute Respiratory Distress Syndrome</w:t>
      </w:r>
    </w:p>
    <w:p w14:paraId="1ADDCE0D" w14:textId="4ACFA21E" w:rsidR="00AC7E07" w:rsidRDefault="00000000" w:rsidP="00AC7E07">
      <w:pPr>
        <w:rPr>
          <w:rFonts w:cs="Times New Roman"/>
          <w:sz w:val="24"/>
          <w:szCs w:val="24"/>
        </w:rPr>
      </w:pPr>
      <w:r>
        <w:rPr>
          <w:rFonts w:cs="Times New Roman"/>
          <w:sz w:val="24"/>
          <w:szCs w:val="24"/>
        </w:rPr>
        <w:t>ARI: Acute Respiratory Infection</w:t>
      </w:r>
    </w:p>
    <w:p w14:paraId="4A3679CD" w14:textId="53B1EA26" w:rsidR="00AC7E07" w:rsidRDefault="00000000" w:rsidP="00AC7E07">
      <w:pPr>
        <w:rPr>
          <w:rFonts w:cs="Times New Roman"/>
          <w:sz w:val="24"/>
          <w:szCs w:val="24"/>
        </w:rPr>
      </w:pPr>
      <w:r>
        <w:rPr>
          <w:rFonts w:cs="Times New Roman"/>
          <w:sz w:val="24"/>
          <w:szCs w:val="24"/>
        </w:rPr>
        <w:t>CAP: Community Acquired Pneumonia</w:t>
      </w:r>
    </w:p>
    <w:p w14:paraId="26EB8657" w14:textId="23E15158" w:rsidR="00AC7E07" w:rsidRDefault="00000000" w:rsidP="00AC7E07">
      <w:pPr>
        <w:rPr>
          <w:rFonts w:cs="Times New Roman"/>
          <w:sz w:val="24"/>
          <w:szCs w:val="24"/>
        </w:rPr>
      </w:pPr>
      <w:r>
        <w:rPr>
          <w:rFonts w:cs="Times New Roman"/>
          <w:sz w:val="24"/>
          <w:szCs w:val="24"/>
        </w:rPr>
        <w:t>COPD: Chronic Obstructive Pulmonary Disease</w:t>
      </w:r>
    </w:p>
    <w:p w14:paraId="348D7B6B" w14:textId="481FB23F" w:rsidR="00AC7E07" w:rsidRDefault="00000000" w:rsidP="00AC7E07">
      <w:pPr>
        <w:rPr>
          <w:rFonts w:cs="Times New Roman"/>
          <w:sz w:val="24"/>
          <w:szCs w:val="24"/>
        </w:rPr>
      </w:pPr>
      <w:r>
        <w:rPr>
          <w:rFonts w:cs="Times New Roman"/>
          <w:sz w:val="24"/>
          <w:szCs w:val="24"/>
        </w:rPr>
        <w:t>CI: Confidence Interval</w:t>
      </w:r>
    </w:p>
    <w:p w14:paraId="457F7F81" w14:textId="0820CA93" w:rsidR="00274276" w:rsidRDefault="00231B50" w:rsidP="00AC7E07">
      <w:pPr>
        <w:rPr>
          <w:rFonts w:cs="Times New Roman"/>
          <w:sz w:val="24"/>
          <w:szCs w:val="24"/>
        </w:rPr>
      </w:pPr>
      <w:r>
        <w:rPr>
          <w:rFonts w:cs="Times New Roman"/>
          <w:sz w:val="24"/>
          <w:szCs w:val="24"/>
        </w:rPr>
        <w:t>CRP:  C-Reactive Protein</w:t>
      </w:r>
    </w:p>
    <w:p w14:paraId="32C47A1C" w14:textId="4CCE0D83" w:rsidR="00AC7E07" w:rsidRDefault="00000000" w:rsidP="00AC7E07">
      <w:pPr>
        <w:rPr>
          <w:rFonts w:cs="Times New Roman"/>
          <w:sz w:val="24"/>
          <w:szCs w:val="24"/>
        </w:rPr>
      </w:pPr>
      <w:r>
        <w:rPr>
          <w:rFonts w:cs="Times New Roman"/>
          <w:sz w:val="24"/>
          <w:szCs w:val="24"/>
        </w:rPr>
        <w:t>CT: Computerized Tomography</w:t>
      </w:r>
    </w:p>
    <w:p w14:paraId="368D4D87" w14:textId="77777777" w:rsidR="00AC7E07" w:rsidRDefault="00000000" w:rsidP="00AC7E07">
      <w:pPr>
        <w:rPr>
          <w:rFonts w:cs="Times New Roman"/>
          <w:sz w:val="24"/>
          <w:szCs w:val="24"/>
        </w:rPr>
      </w:pPr>
      <w:r>
        <w:rPr>
          <w:rFonts w:cs="Times New Roman"/>
          <w:sz w:val="24"/>
          <w:szCs w:val="24"/>
        </w:rPr>
        <w:t>CHDR-3: Cadherin Related Family Member 3</w:t>
      </w:r>
    </w:p>
    <w:p w14:paraId="65E40736" w14:textId="2AEF2DA0" w:rsidR="00AC7E07" w:rsidRDefault="00000000" w:rsidP="00AC7E07">
      <w:pPr>
        <w:rPr>
          <w:rFonts w:cs="Times New Roman"/>
          <w:sz w:val="24"/>
          <w:szCs w:val="24"/>
        </w:rPr>
      </w:pPr>
      <w:r>
        <w:rPr>
          <w:rFonts w:cs="Times New Roman"/>
          <w:sz w:val="24"/>
          <w:szCs w:val="24"/>
        </w:rPr>
        <w:t>ENA-78: Epithelia Neutrophil Activating Peptide 78</w:t>
      </w:r>
    </w:p>
    <w:p w14:paraId="331D6A17" w14:textId="14A9E6CD" w:rsidR="00231B50" w:rsidRPr="00231B50" w:rsidRDefault="00000000" w:rsidP="00AC7E07">
      <w:pPr>
        <w:rPr>
          <w:rFonts w:cs="Times New Roman"/>
          <w:sz w:val="24"/>
          <w:szCs w:val="24"/>
        </w:rPr>
      </w:pPr>
      <w:r w:rsidRPr="00231B50">
        <w:rPr>
          <w:sz w:val="24"/>
          <w:szCs w:val="24"/>
        </w:rPr>
        <w:t>MxA:  Mxyovirus Resistance Protein A</w:t>
      </w:r>
    </w:p>
    <w:p w14:paraId="77F59448" w14:textId="77777777" w:rsidR="00AC7E07" w:rsidRDefault="00000000" w:rsidP="00AC7E07">
      <w:pPr>
        <w:rPr>
          <w:rFonts w:cs="Times New Roman"/>
          <w:sz w:val="24"/>
          <w:szCs w:val="24"/>
        </w:rPr>
      </w:pPr>
      <w:r>
        <w:rPr>
          <w:rFonts w:cs="Times New Roman"/>
          <w:sz w:val="24"/>
          <w:szCs w:val="24"/>
        </w:rPr>
        <w:t>H1N1: Haemagglutinin 1 Neuraminidase 1</w:t>
      </w:r>
    </w:p>
    <w:p w14:paraId="23467D0D" w14:textId="77777777" w:rsidR="00AC7E07" w:rsidRDefault="00000000" w:rsidP="00AC7E07">
      <w:pPr>
        <w:rPr>
          <w:rFonts w:cs="Times New Roman"/>
          <w:sz w:val="24"/>
          <w:szCs w:val="24"/>
        </w:rPr>
      </w:pPr>
      <w:r>
        <w:rPr>
          <w:rFonts w:cs="Times New Roman"/>
          <w:sz w:val="24"/>
          <w:szCs w:val="24"/>
        </w:rPr>
        <w:t>HRV: Human Rhinovirus</w:t>
      </w:r>
    </w:p>
    <w:p w14:paraId="62382EF7" w14:textId="77777777" w:rsidR="00AC7E07" w:rsidRDefault="00000000" w:rsidP="00AC7E07">
      <w:pPr>
        <w:rPr>
          <w:rFonts w:cs="Times New Roman"/>
          <w:sz w:val="24"/>
          <w:szCs w:val="24"/>
        </w:rPr>
      </w:pPr>
      <w:r>
        <w:rPr>
          <w:rFonts w:cs="Times New Roman"/>
          <w:sz w:val="24"/>
          <w:szCs w:val="24"/>
        </w:rPr>
        <w:t>ICU: Intensive Care Unit</w:t>
      </w:r>
    </w:p>
    <w:p w14:paraId="206EB25E" w14:textId="77777777" w:rsidR="00AC7E07" w:rsidRDefault="00000000" w:rsidP="00AC7E07">
      <w:pPr>
        <w:rPr>
          <w:rFonts w:cs="Times New Roman"/>
          <w:sz w:val="24"/>
          <w:szCs w:val="24"/>
        </w:rPr>
      </w:pPr>
      <w:r>
        <w:rPr>
          <w:rFonts w:cs="Times New Roman"/>
          <w:sz w:val="24"/>
          <w:szCs w:val="24"/>
        </w:rPr>
        <w:t>IL: Interleukin</w:t>
      </w:r>
    </w:p>
    <w:p w14:paraId="51BD848F" w14:textId="78DC9D04" w:rsidR="00AC7E07" w:rsidRDefault="00000000" w:rsidP="00AC7E07">
      <w:pPr>
        <w:rPr>
          <w:rFonts w:cs="Times New Roman"/>
          <w:sz w:val="24"/>
          <w:szCs w:val="24"/>
        </w:rPr>
      </w:pPr>
      <w:r>
        <w:rPr>
          <w:rFonts w:cs="Times New Roman"/>
          <w:sz w:val="24"/>
          <w:szCs w:val="24"/>
        </w:rPr>
        <w:t>ILI: Influenza Like Illness</w:t>
      </w:r>
    </w:p>
    <w:p w14:paraId="6E933591" w14:textId="77777777" w:rsidR="00AC7E07" w:rsidRDefault="00000000" w:rsidP="00AC7E07">
      <w:pPr>
        <w:rPr>
          <w:rFonts w:cs="Times New Roman"/>
          <w:sz w:val="24"/>
          <w:szCs w:val="24"/>
        </w:rPr>
      </w:pPr>
      <w:r>
        <w:rPr>
          <w:rFonts w:cs="Times New Roman"/>
          <w:sz w:val="24"/>
          <w:szCs w:val="24"/>
        </w:rPr>
        <w:t>IFN: Interferon</w:t>
      </w:r>
    </w:p>
    <w:p w14:paraId="207AF0CA" w14:textId="77777777" w:rsidR="00AC7E07" w:rsidRDefault="00000000" w:rsidP="00AC7E07">
      <w:pPr>
        <w:rPr>
          <w:rFonts w:cs="Times New Roman"/>
          <w:sz w:val="24"/>
          <w:szCs w:val="24"/>
        </w:rPr>
      </w:pPr>
      <w:r>
        <w:rPr>
          <w:rFonts w:cs="Times New Roman"/>
          <w:sz w:val="24"/>
          <w:szCs w:val="24"/>
        </w:rPr>
        <w:lastRenderedPageBreak/>
        <w:t>IP-10: Interferon Gamma Inducible Protein 10</w:t>
      </w:r>
    </w:p>
    <w:p w14:paraId="27744BA1" w14:textId="20652E3E" w:rsidR="00AC7E07" w:rsidRDefault="00000000" w:rsidP="00AC7E07">
      <w:pPr>
        <w:rPr>
          <w:rFonts w:cs="Times New Roman"/>
          <w:sz w:val="24"/>
          <w:szCs w:val="24"/>
        </w:rPr>
      </w:pPr>
      <w:r>
        <w:rPr>
          <w:rFonts w:cs="Times New Roman"/>
          <w:sz w:val="24"/>
          <w:szCs w:val="24"/>
        </w:rPr>
        <w:t>LDL-R: Low Density Lipoprotein Receptor</w:t>
      </w:r>
    </w:p>
    <w:p w14:paraId="33861596" w14:textId="77777777" w:rsidR="00AC7E07" w:rsidRDefault="00000000" w:rsidP="00AC7E07">
      <w:pPr>
        <w:rPr>
          <w:rFonts w:cs="Times New Roman"/>
          <w:sz w:val="24"/>
          <w:szCs w:val="24"/>
        </w:rPr>
      </w:pPr>
      <w:r>
        <w:rPr>
          <w:rFonts w:cs="Times New Roman"/>
          <w:sz w:val="24"/>
          <w:szCs w:val="24"/>
        </w:rPr>
        <w:t>LRI: Lower Respiratory Infection</w:t>
      </w:r>
    </w:p>
    <w:p w14:paraId="39F6FAE0" w14:textId="535A7EEB" w:rsidR="00AC7E07" w:rsidRDefault="00000000" w:rsidP="00AC7E07">
      <w:pPr>
        <w:rPr>
          <w:rFonts w:cs="Times New Roman"/>
          <w:sz w:val="24"/>
          <w:szCs w:val="24"/>
        </w:rPr>
      </w:pPr>
      <w:r>
        <w:rPr>
          <w:rFonts w:cs="Times New Roman"/>
          <w:sz w:val="24"/>
          <w:szCs w:val="24"/>
        </w:rPr>
        <w:t>ICAM-1: Intracellular Adhesion Molecule 1</w:t>
      </w:r>
    </w:p>
    <w:p w14:paraId="3DE33AB0" w14:textId="77777777" w:rsidR="001249BC" w:rsidRDefault="00000000" w:rsidP="00AC7E07">
      <w:pPr>
        <w:rPr>
          <w:rFonts w:cs="Times New Roman"/>
          <w:sz w:val="24"/>
          <w:szCs w:val="24"/>
        </w:rPr>
      </w:pPr>
      <w:r>
        <w:rPr>
          <w:rFonts w:cs="Times New Roman"/>
          <w:sz w:val="24"/>
          <w:szCs w:val="24"/>
        </w:rPr>
        <w:t xml:space="preserve">MDA-5: Melanoma Differentiation Associated Gene </w:t>
      </w:r>
    </w:p>
    <w:p w14:paraId="17BEBF7D" w14:textId="6E76D411" w:rsidR="001249BC" w:rsidRDefault="001249BC" w:rsidP="00AC7E07">
      <w:pPr>
        <w:rPr>
          <w:rFonts w:cs="Times New Roman"/>
          <w:sz w:val="24"/>
          <w:szCs w:val="24"/>
        </w:rPr>
      </w:pPr>
      <w:r>
        <w:rPr>
          <w:rFonts w:cs="Times New Roman"/>
          <w:sz w:val="24"/>
          <w:szCs w:val="24"/>
        </w:rPr>
        <w:t>OR: Odds Ratio</w:t>
      </w:r>
    </w:p>
    <w:p w14:paraId="3FA08986" w14:textId="0F6C0407" w:rsidR="00AC7E07" w:rsidRDefault="00000000" w:rsidP="00AC7E07">
      <w:pPr>
        <w:rPr>
          <w:rFonts w:cs="Times New Roman"/>
          <w:sz w:val="24"/>
          <w:szCs w:val="24"/>
        </w:rPr>
      </w:pPr>
      <w:r>
        <w:rPr>
          <w:rFonts w:cs="Times New Roman"/>
          <w:sz w:val="24"/>
          <w:szCs w:val="24"/>
        </w:rPr>
        <w:t>PAMP: Pathogen Associated Molecular Pattern</w:t>
      </w:r>
    </w:p>
    <w:p w14:paraId="0CC89D45" w14:textId="77777777" w:rsidR="00AC7E07" w:rsidRDefault="00000000" w:rsidP="00AC7E07">
      <w:pPr>
        <w:rPr>
          <w:rFonts w:cs="Times New Roman"/>
          <w:sz w:val="24"/>
          <w:szCs w:val="24"/>
        </w:rPr>
      </w:pPr>
      <w:r>
        <w:rPr>
          <w:rFonts w:cs="Times New Roman"/>
          <w:sz w:val="24"/>
          <w:szCs w:val="24"/>
        </w:rPr>
        <w:t>PI4KB: Phosphatidylinositol 4-Kinase IIIB</w:t>
      </w:r>
    </w:p>
    <w:p w14:paraId="07460D67" w14:textId="1A623F49" w:rsidR="00AC7E07" w:rsidRDefault="00000000" w:rsidP="00AC7E07">
      <w:pPr>
        <w:rPr>
          <w:rFonts w:cs="Times New Roman"/>
          <w:sz w:val="24"/>
          <w:szCs w:val="24"/>
        </w:rPr>
      </w:pPr>
      <w:r>
        <w:rPr>
          <w:rFonts w:cs="Times New Roman"/>
          <w:sz w:val="24"/>
          <w:szCs w:val="24"/>
        </w:rPr>
        <w:t>PCR: Polymerase Chain Reaction</w:t>
      </w:r>
    </w:p>
    <w:p w14:paraId="257CD7C6" w14:textId="34AB3981" w:rsidR="00AC7E07" w:rsidRDefault="00000000" w:rsidP="00AC7E07">
      <w:pPr>
        <w:rPr>
          <w:rFonts w:cs="Times New Roman"/>
          <w:sz w:val="24"/>
          <w:szCs w:val="24"/>
        </w:rPr>
      </w:pPr>
      <w:r>
        <w:rPr>
          <w:rFonts w:cs="Times New Roman"/>
          <w:sz w:val="24"/>
          <w:szCs w:val="24"/>
        </w:rPr>
        <w:t>PRR: Pattern Recognition Receptor</w:t>
      </w:r>
    </w:p>
    <w:p w14:paraId="416E98FA" w14:textId="686D3AC7" w:rsidR="00AC7E07" w:rsidRDefault="00000000" w:rsidP="00AC7E07">
      <w:pPr>
        <w:rPr>
          <w:rFonts w:cs="Times New Roman"/>
          <w:sz w:val="24"/>
          <w:szCs w:val="24"/>
        </w:rPr>
      </w:pPr>
      <w:r>
        <w:rPr>
          <w:rFonts w:cs="Times New Roman"/>
          <w:sz w:val="24"/>
          <w:szCs w:val="24"/>
        </w:rPr>
        <w:t>RANTES: Regulated Upon Activation, Normal T Cell Expressed and Secreted</w:t>
      </w:r>
    </w:p>
    <w:p w14:paraId="4AEF84B0" w14:textId="77777777" w:rsidR="00AC7E07" w:rsidRDefault="00000000" w:rsidP="00AC7E07">
      <w:pPr>
        <w:rPr>
          <w:rFonts w:cs="Times New Roman"/>
          <w:sz w:val="24"/>
          <w:szCs w:val="24"/>
        </w:rPr>
      </w:pPr>
      <w:r>
        <w:rPr>
          <w:rFonts w:cs="Times New Roman"/>
          <w:sz w:val="24"/>
          <w:szCs w:val="24"/>
        </w:rPr>
        <w:t>RIG-1: Retinoic Acid Inducible Gene 1</w:t>
      </w:r>
    </w:p>
    <w:p w14:paraId="61C233EB" w14:textId="77777777" w:rsidR="00AC7E07" w:rsidRDefault="00000000" w:rsidP="00AC7E07">
      <w:pPr>
        <w:rPr>
          <w:rFonts w:cs="Times New Roman"/>
          <w:sz w:val="24"/>
          <w:szCs w:val="24"/>
        </w:rPr>
      </w:pPr>
      <w:r>
        <w:rPr>
          <w:rFonts w:cs="Times New Roman"/>
          <w:sz w:val="24"/>
          <w:szCs w:val="24"/>
        </w:rPr>
        <w:t>RNA: Ribonucleic Acid</w:t>
      </w:r>
    </w:p>
    <w:p w14:paraId="724EB25B" w14:textId="77777777" w:rsidR="00AC7E07" w:rsidRDefault="00000000" w:rsidP="00AC7E07">
      <w:pPr>
        <w:rPr>
          <w:rFonts w:cs="Times New Roman"/>
          <w:sz w:val="24"/>
          <w:szCs w:val="24"/>
        </w:rPr>
      </w:pPr>
      <w:r>
        <w:rPr>
          <w:rFonts w:cs="Times New Roman"/>
          <w:sz w:val="24"/>
          <w:szCs w:val="24"/>
        </w:rPr>
        <w:t>RSV: Respiratory Syncytial Virus</w:t>
      </w:r>
    </w:p>
    <w:p w14:paraId="501D5427" w14:textId="77777777" w:rsidR="00AC7E07" w:rsidRDefault="00000000" w:rsidP="00AC7E07">
      <w:pPr>
        <w:rPr>
          <w:rFonts w:cs="Times New Roman"/>
          <w:sz w:val="24"/>
          <w:szCs w:val="24"/>
        </w:rPr>
      </w:pPr>
      <w:proofErr w:type="gramStart"/>
      <w:r>
        <w:rPr>
          <w:rFonts w:cs="Times New Roman"/>
          <w:sz w:val="24"/>
          <w:szCs w:val="24"/>
        </w:rPr>
        <w:t>RV</w:t>
      </w:r>
      <w:proofErr w:type="gramEnd"/>
      <w:r>
        <w:rPr>
          <w:rFonts w:cs="Times New Roman"/>
          <w:sz w:val="24"/>
          <w:szCs w:val="24"/>
        </w:rPr>
        <w:t>: Rhinovirus</w:t>
      </w:r>
    </w:p>
    <w:p w14:paraId="10324931" w14:textId="4343BAE7" w:rsidR="00AC7E07" w:rsidRDefault="00000000" w:rsidP="00AC7E07">
      <w:pPr>
        <w:rPr>
          <w:rFonts w:cs="Times New Roman"/>
          <w:sz w:val="24"/>
          <w:szCs w:val="24"/>
        </w:rPr>
      </w:pPr>
      <w:r>
        <w:rPr>
          <w:rFonts w:cs="Times New Roman"/>
          <w:sz w:val="24"/>
          <w:szCs w:val="24"/>
        </w:rPr>
        <w:t>SARS-CoV-2: Severe Acute Respiratory Syndrome Coronavirus 2</w:t>
      </w:r>
    </w:p>
    <w:p w14:paraId="742E9B4A" w14:textId="560A504F" w:rsidR="00AC7E07" w:rsidRDefault="00000000" w:rsidP="00AC7E07">
      <w:pPr>
        <w:rPr>
          <w:rFonts w:cs="Times New Roman"/>
          <w:sz w:val="24"/>
          <w:szCs w:val="24"/>
        </w:rPr>
      </w:pPr>
      <w:r>
        <w:rPr>
          <w:rFonts w:cs="Times New Roman"/>
          <w:sz w:val="24"/>
          <w:szCs w:val="24"/>
        </w:rPr>
        <w:t>TLR: Toll Like Receptor</w:t>
      </w:r>
    </w:p>
    <w:p w14:paraId="3B085274" w14:textId="77777777" w:rsidR="00AC7E07" w:rsidRDefault="00000000" w:rsidP="00AC7E07">
      <w:pPr>
        <w:rPr>
          <w:rFonts w:cs="Times New Roman"/>
          <w:sz w:val="24"/>
          <w:szCs w:val="24"/>
        </w:rPr>
      </w:pPr>
      <w:r>
        <w:rPr>
          <w:rFonts w:cs="Times New Roman"/>
          <w:sz w:val="24"/>
          <w:szCs w:val="24"/>
        </w:rPr>
        <w:t>URI: Upper Respiratory Infection</w:t>
      </w:r>
    </w:p>
    <w:p w14:paraId="49500D9F" w14:textId="033511AC" w:rsidR="00AC7E07" w:rsidRDefault="00000000" w:rsidP="00AC7E07">
      <w:pPr>
        <w:rPr>
          <w:rFonts w:cs="Times New Roman"/>
          <w:sz w:val="24"/>
          <w:szCs w:val="24"/>
        </w:rPr>
      </w:pPr>
      <w:r>
        <w:rPr>
          <w:rFonts w:cs="Times New Roman"/>
          <w:sz w:val="24"/>
          <w:szCs w:val="24"/>
        </w:rPr>
        <w:t>VP: Viral Protein</w:t>
      </w:r>
    </w:p>
    <w:p w14:paraId="293DB202" w14:textId="684B04B9" w:rsidR="000F4EDD" w:rsidRDefault="00000000" w:rsidP="000F4EDD">
      <w:pPr>
        <w:pStyle w:val="Heading1"/>
      </w:pPr>
      <w:r>
        <w:t>Declarations</w:t>
      </w:r>
    </w:p>
    <w:p w14:paraId="25F488FA" w14:textId="1D12E366" w:rsidR="0061125B" w:rsidRDefault="0061125B" w:rsidP="0061125B">
      <w:pPr>
        <w:pStyle w:val="Heading2"/>
      </w:pPr>
      <w:r>
        <w:t>Ethics approval and consent to participate</w:t>
      </w:r>
    </w:p>
    <w:p w14:paraId="31BB0421" w14:textId="3E0AF38E" w:rsidR="0061125B" w:rsidRDefault="0061125B" w:rsidP="0061125B">
      <w:r>
        <w:t xml:space="preserve">Not </w:t>
      </w:r>
      <w:r w:rsidR="006E3625">
        <w:t>applicable</w:t>
      </w:r>
      <w:r>
        <w:t>.</w:t>
      </w:r>
    </w:p>
    <w:p w14:paraId="2528D0A3" w14:textId="2EE75616" w:rsidR="006E3625" w:rsidRDefault="006E3625" w:rsidP="006E3625">
      <w:pPr>
        <w:pStyle w:val="Heading2"/>
      </w:pPr>
      <w:r>
        <w:t>Consent for publication</w:t>
      </w:r>
    </w:p>
    <w:p w14:paraId="0C99EF71" w14:textId="592B2FFF" w:rsidR="006E3625" w:rsidRPr="006E3625" w:rsidRDefault="006E3625" w:rsidP="006E3625">
      <w:r>
        <w:t>Not applicable</w:t>
      </w:r>
      <w:r w:rsidR="004D36D2">
        <w:t>.</w:t>
      </w:r>
    </w:p>
    <w:p w14:paraId="6F238D8C" w14:textId="77777777" w:rsidR="001931A4" w:rsidRDefault="00000000" w:rsidP="00E85047">
      <w:pPr>
        <w:pStyle w:val="Heading2"/>
      </w:pPr>
      <w:r w:rsidRPr="00E85047">
        <w:rPr>
          <w:rStyle w:val="Heading2Char"/>
        </w:rPr>
        <w:t>Availability</w:t>
      </w:r>
      <w:r>
        <w:t xml:space="preserve"> of data and materials</w:t>
      </w:r>
    </w:p>
    <w:p w14:paraId="0A928D4F" w14:textId="30DA4258" w:rsidR="001931A4" w:rsidRPr="001931A4" w:rsidRDefault="00000000" w:rsidP="00E85047">
      <w:r>
        <w:t>Not applicable.</w:t>
      </w:r>
    </w:p>
    <w:p w14:paraId="4A588346" w14:textId="185215C6" w:rsidR="000F4EDD" w:rsidRDefault="00000000" w:rsidP="000F4EDD">
      <w:pPr>
        <w:pStyle w:val="Heading2"/>
      </w:pPr>
      <w:r>
        <w:t>Competing Interests</w:t>
      </w:r>
    </w:p>
    <w:p w14:paraId="659C4AEF" w14:textId="713C3F8B" w:rsidR="00BA37B3" w:rsidRPr="00BA37B3" w:rsidRDefault="00B22D2C" w:rsidP="00BA37B3">
      <w:r>
        <w:t>TM and AF have no competing interests.</w:t>
      </w:r>
      <w:r w:rsidR="009820B9">
        <w:t xml:space="preserve"> </w:t>
      </w:r>
      <w:r>
        <w:t>KJS reports grants from AstraZeneca and Epiendo. TMAW reports grants from AstraZeneca, Bergenbio, GSK, Janssen, Sanofi, Synairgen, and UCB.</w:t>
      </w:r>
    </w:p>
    <w:p w14:paraId="19783FB2" w14:textId="77777777" w:rsidR="00167D8A" w:rsidRDefault="00167D8A" w:rsidP="00167D8A">
      <w:pPr>
        <w:pStyle w:val="Heading2"/>
      </w:pPr>
      <w:r>
        <w:lastRenderedPageBreak/>
        <w:t>Funding</w:t>
      </w:r>
    </w:p>
    <w:p w14:paraId="35305EB7" w14:textId="0EFA1D88" w:rsidR="00167D8A" w:rsidRDefault="00167D8A" w:rsidP="00167D8A">
      <w:r>
        <w:t xml:space="preserve">This work was not </w:t>
      </w:r>
      <w:r w:rsidR="00F83B16">
        <w:t>funded.</w:t>
      </w:r>
    </w:p>
    <w:p w14:paraId="2EA7AB01" w14:textId="15A2C78C" w:rsidR="002305A0" w:rsidRPr="002305A0" w:rsidRDefault="00E57D62" w:rsidP="002305A0">
      <w:pPr>
        <w:pStyle w:val="Heading2"/>
      </w:pPr>
      <w:r>
        <w:t>Authors contributions</w:t>
      </w:r>
    </w:p>
    <w:p w14:paraId="704D3738" w14:textId="1993698B" w:rsidR="00167D8A" w:rsidRDefault="00EE6F17" w:rsidP="00167D8A">
      <w:r>
        <w:t xml:space="preserve">TM was responsible for conceptualisation and the initial draft of the work. AF, KJS, and TMAW </w:t>
      </w:r>
      <w:proofErr w:type="gramStart"/>
      <w:r>
        <w:t>were involved in</w:t>
      </w:r>
      <w:proofErr w:type="gramEnd"/>
      <w:r>
        <w:t xml:space="preserve"> the conceptualisation and revisions of the work.</w:t>
      </w:r>
    </w:p>
    <w:p w14:paraId="289AF288" w14:textId="664C9348" w:rsidR="00167D8A" w:rsidRDefault="00FD27BB" w:rsidP="00FD27BB">
      <w:pPr>
        <w:pStyle w:val="Heading2"/>
      </w:pPr>
      <w:r>
        <w:t>Acknowledgements</w:t>
      </w:r>
    </w:p>
    <w:p w14:paraId="06AA37C6" w14:textId="78B7B005" w:rsidR="00FD27BB" w:rsidRPr="00FD27BB" w:rsidRDefault="00FD27BB" w:rsidP="00FD27BB">
      <w:r>
        <w:t>Not applicable.</w:t>
      </w:r>
    </w:p>
    <w:p w14:paraId="796CBB9D" w14:textId="4563412C" w:rsidR="0010023A" w:rsidRDefault="00000000" w:rsidP="00574FAE">
      <w:pPr>
        <w:pStyle w:val="Heading1"/>
      </w:pPr>
      <w:r>
        <w:t>References</w:t>
      </w:r>
    </w:p>
    <w:p w14:paraId="4750DDA3" w14:textId="77777777" w:rsidR="00DB47B1" w:rsidRPr="00DB47B1" w:rsidRDefault="00BB0474" w:rsidP="00DB47B1">
      <w:pPr>
        <w:pStyle w:val="EndNoteBibliography"/>
        <w:spacing w:after="0"/>
      </w:pPr>
      <w:r>
        <w:fldChar w:fldCharType="begin"/>
      </w:r>
      <w:r>
        <w:instrText xml:space="preserve"> ADDIN EN.REFLIST </w:instrText>
      </w:r>
      <w:r>
        <w:fldChar w:fldCharType="separate"/>
      </w:r>
      <w:r w:rsidR="00DB47B1" w:rsidRPr="00DB47B1">
        <w:t>1.</w:t>
      </w:r>
      <w:r w:rsidR="00DB47B1" w:rsidRPr="00DB47B1">
        <w:tab/>
        <w:t>Price WH. THE ISOLATION OF A NEW VIRUS ASSOCIATED WITH RESPIRATORY CLINICAL DISEASE IN HUMANS. Proc Natl Acad Sci U S A. 1956;42(12):892-6.</w:t>
      </w:r>
    </w:p>
    <w:p w14:paraId="36A05514" w14:textId="77777777" w:rsidR="00DB47B1" w:rsidRPr="00DB47B1" w:rsidRDefault="00DB47B1" w:rsidP="00DB47B1">
      <w:pPr>
        <w:pStyle w:val="EndNoteBibliography"/>
        <w:spacing w:after="0"/>
      </w:pPr>
      <w:r w:rsidRPr="00DB47B1">
        <w:t>2.</w:t>
      </w:r>
      <w:r w:rsidRPr="00DB47B1">
        <w:tab/>
        <w:t>Ljubin-Sternak S, Meštrović T. Rhinovirus-A True Respiratory Threat or a Common Inconvenience of Childhood? Viruses. 2023;15(4).</w:t>
      </w:r>
    </w:p>
    <w:p w14:paraId="7830A987" w14:textId="77777777" w:rsidR="00DB47B1" w:rsidRPr="00DB47B1" w:rsidRDefault="00DB47B1" w:rsidP="00DB47B1">
      <w:pPr>
        <w:pStyle w:val="EndNoteBibliography"/>
        <w:spacing w:after="0"/>
      </w:pPr>
      <w:r w:rsidRPr="00DB47B1">
        <w:t>3.</w:t>
      </w:r>
      <w:r w:rsidRPr="00DB47B1">
        <w:tab/>
        <w:t>Basnet S, Palmenberg AC, Gern JE. Rhinoviruses and Their Receptors. Chest. 2019;155(5):1018-25.</w:t>
      </w:r>
    </w:p>
    <w:p w14:paraId="1942AEAA" w14:textId="77777777" w:rsidR="00DB47B1" w:rsidRPr="00DB47B1" w:rsidRDefault="00DB47B1" w:rsidP="00DB47B1">
      <w:pPr>
        <w:pStyle w:val="EndNoteBibliography"/>
        <w:spacing w:after="0"/>
      </w:pPr>
      <w:r w:rsidRPr="00DB47B1">
        <w:t>4.</w:t>
      </w:r>
      <w:r w:rsidRPr="00DB47B1">
        <w:tab/>
        <w:t>Palmenberg AC, Spiro D, Kuzmickas R, Wang S, Djikeng A, Rathe JA, et al. Sequencing and analyses of all known human rhinovirus genomes reveal structure and evolution. Science. 2009;324(5923):55-9.</w:t>
      </w:r>
    </w:p>
    <w:p w14:paraId="047B6616" w14:textId="77777777" w:rsidR="00DB47B1" w:rsidRPr="00DB47B1" w:rsidRDefault="00DB47B1" w:rsidP="00DB47B1">
      <w:pPr>
        <w:pStyle w:val="EndNoteBibliography"/>
        <w:spacing w:after="0"/>
      </w:pPr>
      <w:r w:rsidRPr="00DB47B1">
        <w:t>5.</w:t>
      </w:r>
      <w:r w:rsidRPr="00DB47B1">
        <w:tab/>
        <w:t>Palmenberg AC, Rathe JA, Liggett SB. Analysis of the complete genome sequences of human rhinovirus. J Allergy Clin Immunol. 2010;125(6):1190-9; quiz 200-1.</w:t>
      </w:r>
    </w:p>
    <w:p w14:paraId="3E97FCCA" w14:textId="77777777" w:rsidR="00DB47B1" w:rsidRPr="00DB47B1" w:rsidRDefault="00DB47B1" w:rsidP="00DB47B1">
      <w:pPr>
        <w:pStyle w:val="EndNoteBibliography"/>
        <w:spacing w:after="0"/>
      </w:pPr>
      <w:r w:rsidRPr="00DB47B1">
        <w:t>6.</w:t>
      </w:r>
      <w:r w:rsidRPr="00DB47B1">
        <w:tab/>
        <w:t>Bochkov YA, Palmenberg AC, Lee WM, Rathe JA, Amineva SP, Sun X, et al. Molecular modeling, organ culture and reverse genetics for a newly identified human rhinovirus C. Nat Med. 2011;17(5):627-32.</w:t>
      </w:r>
    </w:p>
    <w:p w14:paraId="1AF5DC19" w14:textId="77777777" w:rsidR="00DB47B1" w:rsidRPr="00DB47B1" w:rsidRDefault="00DB47B1" w:rsidP="00DB47B1">
      <w:pPr>
        <w:pStyle w:val="EndNoteBibliography"/>
        <w:spacing w:after="0"/>
      </w:pPr>
      <w:r w:rsidRPr="00DB47B1">
        <w:t>7.</w:t>
      </w:r>
      <w:r w:rsidRPr="00DB47B1">
        <w:tab/>
        <w:t>Lamson D, Renwick N, Kapoor V, Liu Z, Palacios G, Ju J, et al. MassTag polymerase-chain-reaction detection of respiratory pathogens, including a new rhinovirus genotype, that caused influenza-like illness in New York State during 2004-2005. J Infect Dis. 2006;194(10):1398-402.</w:t>
      </w:r>
    </w:p>
    <w:p w14:paraId="5C22FD77" w14:textId="77777777" w:rsidR="00DB47B1" w:rsidRPr="00DB47B1" w:rsidRDefault="00DB47B1" w:rsidP="00DB47B1">
      <w:pPr>
        <w:pStyle w:val="EndNoteBibliography"/>
        <w:spacing w:after="0"/>
      </w:pPr>
      <w:r w:rsidRPr="00DB47B1">
        <w:t>8.</w:t>
      </w:r>
      <w:r w:rsidRPr="00DB47B1">
        <w:tab/>
        <w:t>Arden KE, McErlean P, Nissen MD, Sloots TP, Mackay IM. Frequent detection of human rhinoviruses, paramyxoviruses, coronaviruses, and bocavirus during acute respiratory tract infections. J Med Virol. 2006;78(9):1232-40.</w:t>
      </w:r>
    </w:p>
    <w:p w14:paraId="1F3D1C72" w14:textId="77777777" w:rsidR="00DB47B1" w:rsidRPr="00DB47B1" w:rsidRDefault="00DB47B1" w:rsidP="00DB47B1">
      <w:pPr>
        <w:pStyle w:val="EndNoteBibliography"/>
        <w:spacing w:after="0"/>
      </w:pPr>
      <w:r w:rsidRPr="00DB47B1">
        <w:t>9.</w:t>
      </w:r>
      <w:r w:rsidRPr="00DB47B1">
        <w:tab/>
        <w:t>Simmonds P, Gorbalenya AE, Harvala H, Hovi T, Knowles NJ, Lindberg AM, et al. Recommendations for the nomenclature of enteroviruses and rhinoviruses. Arch Virol. 2020;165(3):793-7.</w:t>
      </w:r>
    </w:p>
    <w:p w14:paraId="22A899EC" w14:textId="77777777" w:rsidR="00DB47B1" w:rsidRPr="00DB47B1" w:rsidRDefault="00DB47B1" w:rsidP="00DB47B1">
      <w:pPr>
        <w:pStyle w:val="EndNoteBibliography"/>
        <w:spacing w:after="0"/>
      </w:pPr>
      <w:r w:rsidRPr="00DB47B1">
        <w:t>10.</w:t>
      </w:r>
      <w:r w:rsidRPr="00DB47B1">
        <w:tab/>
        <w:t>McIntyre CL, Knowles NJ, Simmonds P. Proposals for the classification of human rhinovirus species A, B and C into genotypically assigned types. J Gen Virol. 2013;94(Pt 8):1791-806.</w:t>
      </w:r>
    </w:p>
    <w:p w14:paraId="796B1D7A" w14:textId="77777777" w:rsidR="00DB47B1" w:rsidRPr="00DB47B1" w:rsidRDefault="00DB47B1" w:rsidP="00DB47B1">
      <w:pPr>
        <w:pStyle w:val="EndNoteBibliography"/>
        <w:spacing w:after="0"/>
      </w:pPr>
      <w:r w:rsidRPr="00DB47B1">
        <w:t>11.</w:t>
      </w:r>
      <w:r w:rsidRPr="00DB47B1">
        <w:tab/>
        <w:t>Zell R, Delwart E, Gorbalenya AE, Hovi T, King AMQ, Knowles NJ, et al. ICTV Virus Taxonomy Profile: Picornaviridae. J Gen Virol. 2017;98(10):2421-2.</w:t>
      </w:r>
    </w:p>
    <w:p w14:paraId="7288C8B9" w14:textId="77777777" w:rsidR="00DB47B1" w:rsidRPr="00DB47B1" w:rsidRDefault="00DB47B1" w:rsidP="00DB47B1">
      <w:pPr>
        <w:pStyle w:val="EndNoteBibliography"/>
        <w:spacing w:after="0"/>
      </w:pPr>
      <w:r w:rsidRPr="00DB47B1">
        <w:t>12.</w:t>
      </w:r>
      <w:r w:rsidRPr="00DB47B1">
        <w:tab/>
        <w:t>Palmenberg AC, Gern JE. Classification and evolution of human rhinoviruses. Methods Mol Biol. 2015;1221:1-10.</w:t>
      </w:r>
    </w:p>
    <w:p w14:paraId="22D5A8A3" w14:textId="77777777" w:rsidR="00DB47B1" w:rsidRPr="00DB47B1" w:rsidRDefault="00DB47B1" w:rsidP="00DB47B1">
      <w:pPr>
        <w:pStyle w:val="EndNoteBibliography"/>
        <w:spacing w:after="0"/>
      </w:pPr>
      <w:r w:rsidRPr="00DB47B1">
        <w:t>13.</w:t>
      </w:r>
      <w:r w:rsidRPr="00DB47B1">
        <w:tab/>
        <w:t>Zhao P, Zhou S, Xu P, Su H, Han Y, Dong J, et al. RVdb: a comprehensive resource and analysis platform for rhinovirus research. Nucleic Acids Res. 2024;52(D1):D770-d6.</w:t>
      </w:r>
    </w:p>
    <w:p w14:paraId="6318E5D4" w14:textId="77777777" w:rsidR="00DB47B1" w:rsidRPr="00DB47B1" w:rsidRDefault="00DB47B1" w:rsidP="00DB47B1">
      <w:pPr>
        <w:pStyle w:val="EndNoteBibliography"/>
        <w:spacing w:after="0"/>
      </w:pPr>
      <w:r w:rsidRPr="00DB47B1">
        <w:t>14.</w:t>
      </w:r>
      <w:r w:rsidRPr="00DB47B1">
        <w:tab/>
        <w:t>Scully EJ, Basnet S, Wrangham RW, Muller MN, Otali E, Hyeroba D, et al. Lethal Respiratory Disease Associated with Human Rhinovirus C in Wild Chimpanzees, Uganda, 2013. Emerg Infect Dis. 2018;24(2):267-74.</w:t>
      </w:r>
    </w:p>
    <w:p w14:paraId="2056AFF5" w14:textId="77777777" w:rsidR="00DB47B1" w:rsidRPr="00DB47B1" w:rsidRDefault="00DB47B1" w:rsidP="00DB47B1">
      <w:pPr>
        <w:pStyle w:val="EndNoteBibliography"/>
        <w:spacing w:after="0"/>
      </w:pPr>
      <w:r w:rsidRPr="00DB47B1">
        <w:t>15.</w:t>
      </w:r>
      <w:r w:rsidRPr="00DB47B1">
        <w:tab/>
        <w:t>Hadfield AT, Lee W, Zhao R, Oliveira MA, Minor I, Rueckert RR, Rossmann MG. The refined structure of human rhinovirus 16 at 2.15 A resolution: implications for the viral life cycle. Structure. 1997;5(3):427-41.</w:t>
      </w:r>
    </w:p>
    <w:p w14:paraId="34FFC207" w14:textId="77777777" w:rsidR="00DB47B1" w:rsidRPr="00DB47B1" w:rsidRDefault="00DB47B1" w:rsidP="00DB47B1">
      <w:pPr>
        <w:pStyle w:val="EndNoteBibliography"/>
        <w:spacing w:after="0"/>
      </w:pPr>
      <w:r w:rsidRPr="00DB47B1">
        <w:t>16.</w:t>
      </w:r>
      <w:r w:rsidRPr="00DB47B1">
        <w:tab/>
        <w:t>Greve JM, Davis G, Meyer AM, Forte CP, Yost SC, Marlor CW, et al. The major human rhinovirus receptor is ICAM-1. Cell. 1989;56(5):839-47.</w:t>
      </w:r>
    </w:p>
    <w:p w14:paraId="2B52ACEA" w14:textId="77777777" w:rsidR="00DB47B1" w:rsidRPr="00DB47B1" w:rsidRDefault="00DB47B1" w:rsidP="00DB47B1">
      <w:pPr>
        <w:pStyle w:val="EndNoteBibliography"/>
        <w:spacing w:after="0"/>
      </w:pPr>
      <w:r w:rsidRPr="00DB47B1">
        <w:lastRenderedPageBreak/>
        <w:t>17.</w:t>
      </w:r>
      <w:r w:rsidRPr="00DB47B1">
        <w:tab/>
        <w:t>Hofer F, Gruenberger M, Kowalski H, Machat H, Huettinger M, Kuechler E, Blaas D. Members of the low density lipoprotein receptor family mediate cell entry of a minor-group common cold virus. Proc Natl Acad Sci U S A. 1994;91(5):1839-42.</w:t>
      </w:r>
    </w:p>
    <w:p w14:paraId="6651B57E" w14:textId="77777777" w:rsidR="00DB47B1" w:rsidRPr="00DB47B1" w:rsidRDefault="00DB47B1" w:rsidP="00DB47B1">
      <w:pPr>
        <w:pStyle w:val="EndNoteBibliography"/>
        <w:spacing w:after="0"/>
      </w:pPr>
      <w:r w:rsidRPr="00DB47B1">
        <w:t>18.</w:t>
      </w:r>
      <w:r w:rsidRPr="00DB47B1">
        <w:tab/>
        <w:t>Bochkov YA, Watters K, Ashraf S, Griggs TF, Devries MK, Jackson DJ, et al. Cadherin-related family member 3, a childhood asthma susceptibility gene product, mediates rhinovirus C binding and replication. Proc Natl Acad Sci U S A. 2015;112(17):5485-90.</w:t>
      </w:r>
    </w:p>
    <w:p w14:paraId="5C78F241" w14:textId="77777777" w:rsidR="00DB47B1" w:rsidRPr="00DB47B1" w:rsidRDefault="00DB47B1" w:rsidP="00DB47B1">
      <w:pPr>
        <w:pStyle w:val="EndNoteBibliography"/>
        <w:spacing w:after="0"/>
      </w:pPr>
      <w:r w:rsidRPr="00DB47B1">
        <w:t>19.</w:t>
      </w:r>
      <w:r w:rsidRPr="00DB47B1">
        <w:tab/>
        <w:t>Valiente L, López-Argüello S, Rodríguez-Huete A, Valbuena A, Mateu MG. Molecular Determinants of Human Rhinovirus Infection, Assembly, and Conformational Stability at Capsid Protein Interfaces. J Virol. 2022;96(23):e0084022.</w:t>
      </w:r>
    </w:p>
    <w:p w14:paraId="0BCBD164" w14:textId="77777777" w:rsidR="00DB47B1" w:rsidRPr="00DB47B1" w:rsidRDefault="00DB47B1" w:rsidP="00DB47B1">
      <w:pPr>
        <w:pStyle w:val="EndNoteBibliography"/>
        <w:spacing w:after="0"/>
      </w:pPr>
      <w:r w:rsidRPr="00DB47B1">
        <w:t>20.</w:t>
      </w:r>
      <w:r w:rsidRPr="00DB47B1">
        <w:tab/>
        <w:t>Fuchs R, Blaas D. Uncoating of human rhinoviruses. Rev Med Virol. 2010;20(5):281-97.</w:t>
      </w:r>
    </w:p>
    <w:p w14:paraId="39C7F0AF" w14:textId="77777777" w:rsidR="00DB47B1" w:rsidRPr="00DB47B1" w:rsidRDefault="00DB47B1" w:rsidP="00DB47B1">
      <w:pPr>
        <w:pStyle w:val="EndNoteBibliography"/>
        <w:spacing w:after="0"/>
      </w:pPr>
      <w:r w:rsidRPr="00DB47B1">
        <w:t>21.</w:t>
      </w:r>
      <w:r w:rsidRPr="00DB47B1">
        <w:tab/>
        <w:t>Pfanzagl B. The ICAM-1 ligand HRV-A89 is internalized independently of clathrin-mediated endocytosis and its capsid reaches late endosomes. Virology. 2023;583:45-51.</w:t>
      </w:r>
    </w:p>
    <w:p w14:paraId="3393F751" w14:textId="77777777" w:rsidR="00DB47B1" w:rsidRPr="00DB47B1" w:rsidRDefault="00DB47B1" w:rsidP="00DB47B1">
      <w:pPr>
        <w:pStyle w:val="EndNoteBibliography"/>
        <w:spacing w:after="0"/>
      </w:pPr>
      <w:r w:rsidRPr="00DB47B1">
        <w:t>22.</w:t>
      </w:r>
      <w:r w:rsidRPr="00DB47B1">
        <w:tab/>
        <w:t>Slater L, Bartlett NW, Haas JJ, Zhu J, Message SD, Walton RP, et al. Co-ordinated role of TLR3, RIG-I and MDA5 in the innate response to rhinovirus in bronchial epithelium. PLoS Pathog. 2010;6(11):e1001178.</w:t>
      </w:r>
    </w:p>
    <w:p w14:paraId="526F3C4D" w14:textId="77777777" w:rsidR="00DB47B1" w:rsidRPr="00DB47B1" w:rsidRDefault="00DB47B1" w:rsidP="00DB47B1">
      <w:pPr>
        <w:pStyle w:val="EndNoteBibliography"/>
        <w:spacing w:after="0"/>
      </w:pPr>
      <w:r w:rsidRPr="00DB47B1">
        <w:t>23.</w:t>
      </w:r>
      <w:r w:rsidRPr="00DB47B1">
        <w:tab/>
        <w:t>Triantafilou K, Vakakis E, Richer EA, Evans GL, Villiers JP, Triantafilou M. Human rhinovirus recognition in non-immune cells is mediated by Toll-like receptors and MDA-5, which trigger a synergetic pro-inflammatory immune response. Virulence. 2011;2(1):22-9.</w:t>
      </w:r>
    </w:p>
    <w:p w14:paraId="6DCCE85E" w14:textId="77777777" w:rsidR="00DB47B1" w:rsidRPr="00DB47B1" w:rsidRDefault="00DB47B1" w:rsidP="00DB47B1">
      <w:pPr>
        <w:pStyle w:val="EndNoteBibliography"/>
        <w:spacing w:after="0"/>
      </w:pPr>
      <w:r w:rsidRPr="00DB47B1">
        <w:t>24.</w:t>
      </w:r>
      <w:r w:rsidRPr="00DB47B1">
        <w:tab/>
        <w:t>Turner RB, Weingand KW, Yeh CH, Leedy DW. Association between interleukin-8 concentration in nasal secretions and severity of symptoms of experimental rhinovirus colds. Clin Infect Dis. 1998;26(4):840-6.</w:t>
      </w:r>
    </w:p>
    <w:p w14:paraId="5BAC046D" w14:textId="77777777" w:rsidR="00DB47B1" w:rsidRPr="00DB47B1" w:rsidRDefault="00DB47B1" w:rsidP="00DB47B1">
      <w:pPr>
        <w:pStyle w:val="EndNoteBibliography"/>
        <w:spacing w:after="0"/>
      </w:pPr>
      <w:r w:rsidRPr="00DB47B1">
        <w:t>25.</w:t>
      </w:r>
      <w:r w:rsidRPr="00DB47B1">
        <w:tab/>
        <w:t>Johnston SL, Papi A, Bates PJ, Mastronarde JG, Monick MM, Hunninghake GW. Low grade rhinovirus infection induces a prolonged release of IL-8 in pulmonary epithelium. J Immunol. 1998;160(12):6172-81.</w:t>
      </w:r>
    </w:p>
    <w:p w14:paraId="515DEF38" w14:textId="77777777" w:rsidR="00DB47B1" w:rsidRPr="00DB47B1" w:rsidRDefault="00DB47B1" w:rsidP="00DB47B1">
      <w:pPr>
        <w:pStyle w:val="EndNoteBibliography"/>
        <w:spacing w:after="0"/>
      </w:pPr>
      <w:r w:rsidRPr="00DB47B1">
        <w:t>26.</w:t>
      </w:r>
      <w:r w:rsidRPr="00DB47B1">
        <w:tab/>
        <w:t>Zhu Z, Tang W, Gwaltney JM, Jr., Wu Y, Elias JA. Rhinovirus stimulation of interleukin-8 in vivo and in vitro: role of NF-kappaB. Am J Physiol. 1997;273(4):L814-24.</w:t>
      </w:r>
    </w:p>
    <w:p w14:paraId="402A7DC3" w14:textId="77777777" w:rsidR="00DB47B1" w:rsidRPr="00DB47B1" w:rsidRDefault="00DB47B1" w:rsidP="00DB47B1">
      <w:pPr>
        <w:pStyle w:val="EndNoteBibliography"/>
        <w:spacing w:after="0"/>
      </w:pPr>
      <w:r w:rsidRPr="00DB47B1">
        <w:t>27.</w:t>
      </w:r>
      <w:r w:rsidRPr="00DB47B1">
        <w:tab/>
        <w:t>Muehling LM, Heymann PW, Carper H, Murphy DD, Rajadhyaksha E, Kennedy J, et al. Cluster analysis of nasal cytokines during rhinovirus infection identifies different immunophenotypes in both children and adults with allergic asthma. Clin Exp Allergy. 2022;52(10):1169-82.</w:t>
      </w:r>
    </w:p>
    <w:p w14:paraId="3C19845D" w14:textId="77777777" w:rsidR="00DB47B1" w:rsidRPr="00DB47B1" w:rsidRDefault="00DB47B1" w:rsidP="00DB47B1">
      <w:pPr>
        <w:pStyle w:val="EndNoteBibliography"/>
        <w:spacing w:after="0"/>
      </w:pPr>
      <w:r w:rsidRPr="00DB47B1">
        <w:t>28.</w:t>
      </w:r>
      <w:r w:rsidRPr="00DB47B1">
        <w:tab/>
        <w:t>Winther B, Gwaltney JM, Hendley JO. Respiratory virus infection of monolayer cultures of human nasal epithelial cells. Am Rev Respir Dis. 1990;141(4 Pt 1):839-45.</w:t>
      </w:r>
    </w:p>
    <w:p w14:paraId="64783E08" w14:textId="77777777" w:rsidR="00DB47B1" w:rsidRPr="00DB47B1" w:rsidRDefault="00DB47B1" w:rsidP="00DB47B1">
      <w:pPr>
        <w:pStyle w:val="EndNoteBibliography"/>
        <w:spacing w:after="0"/>
      </w:pPr>
      <w:r w:rsidRPr="00DB47B1">
        <w:t>29.</w:t>
      </w:r>
      <w:r w:rsidRPr="00DB47B1">
        <w:tab/>
        <w:t>Burke H, Freeman A, O'Regan P, Wysocki O, Freitas A, Dushianthan A, et al. Biomarker identification using dynamic time warping analysis: a longitudinal cohort study of patients with COVID-19 in a UK tertiary hospital. BMJ Open. 2022;12(2):e050331.</w:t>
      </w:r>
    </w:p>
    <w:p w14:paraId="0BF77D7F" w14:textId="77777777" w:rsidR="00DB47B1" w:rsidRPr="00DB47B1" w:rsidRDefault="00DB47B1" w:rsidP="00DB47B1">
      <w:pPr>
        <w:pStyle w:val="EndNoteBibliography"/>
        <w:spacing w:after="0"/>
      </w:pPr>
      <w:r w:rsidRPr="00DB47B1">
        <w:t>30.</w:t>
      </w:r>
      <w:r w:rsidRPr="00DB47B1">
        <w:tab/>
        <w:t>Burke H, Freeman A, Dushianthan A, Celinski M, Batchelor J, Phan H, et al. Research Evaluation Alongside Clinical Treatment in COVID-19 (REACT COVID-19): an observational and biobanking study. BMJ Open. 2021;11(1):e043012.</w:t>
      </w:r>
    </w:p>
    <w:p w14:paraId="36E23525" w14:textId="77777777" w:rsidR="00DB47B1" w:rsidRPr="00DB47B1" w:rsidRDefault="00DB47B1" w:rsidP="00DB47B1">
      <w:pPr>
        <w:pStyle w:val="EndNoteBibliography"/>
        <w:spacing w:after="0"/>
      </w:pPr>
      <w:r w:rsidRPr="00DB47B1">
        <w:t>31.</w:t>
      </w:r>
      <w:r w:rsidRPr="00DB47B1">
        <w:tab/>
        <w:t>Burke H, Freeman A, Cellura DC, Stuart BL, Brendish NJ, Poole S, et al. Inflammatory phenotyping predicts clinical outcome in COVID-19. Respir Res. 2020;21(1):245.</w:t>
      </w:r>
    </w:p>
    <w:p w14:paraId="5AF5265A" w14:textId="77777777" w:rsidR="00DB47B1" w:rsidRPr="00DB47B1" w:rsidRDefault="00DB47B1" w:rsidP="00DB47B1">
      <w:pPr>
        <w:pStyle w:val="EndNoteBibliography"/>
        <w:spacing w:after="0"/>
      </w:pPr>
      <w:r w:rsidRPr="00DB47B1">
        <w:t>32.</w:t>
      </w:r>
      <w:r w:rsidRPr="00DB47B1">
        <w:tab/>
        <w:t>Zhai Y, Franco LM, Atmar RL, Quarles JM, Arden N, Bucasas KL, et al. Host Transcriptional Response to Influenza and Other Acute Respiratory Viral Infections--A Prospective Cohort Study. PLoS Pathog. 2015;11(6):e1004869.</w:t>
      </w:r>
    </w:p>
    <w:p w14:paraId="1F0DA149" w14:textId="77777777" w:rsidR="00DB47B1" w:rsidRPr="00DB47B1" w:rsidRDefault="00DB47B1" w:rsidP="00DB47B1">
      <w:pPr>
        <w:pStyle w:val="EndNoteBibliography"/>
        <w:spacing w:after="0"/>
      </w:pPr>
      <w:r w:rsidRPr="00DB47B1">
        <w:t>33.</w:t>
      </w:r>
      <w:r w:rsidRPr="00DB47B1">
        <w:tab/>
        <w:t>McClain MT, Constantine FJ, Henao R, Liu Y, Tsalik EL, Burke TW, et al. Dysregulated transcriptional responses to SARS-CoV-2 in the periphery. Nat Commun. 2021;12(1):1079.</w:t>
      </w:r>
    </w:p>
    <w:p w14:paraId="4731563B" w14:textId="77777777" w:rsidR="00DB47B1" w:rsidRPr="00DB47B1" w:rsidRDefault="00DB47B1" w:rsidP="00DB47B1">
      <w:pPr>
        <w:pStyle w:val="EndNoteBibliography"/>
        <w:spacing w:after="0"/>
      </w:pPr>
      <w:r w:rsidRPr="00DB47B1">
        <w:t>34.</w:t>
      </w:r>
      <w:r w:rsidRPr="00DB47B1">
        <w:tab/>
        <w:t>Dissanayake TK, Schäuble S, Mirhakkak MH, Wu WL, Ng AC, Yip CCY, et al. Comparative Transcriptomic Analysis of Rhinovirus and Influenza Virus Infection. Front Microbiol. 2020;11:1580.</w:t>
      </w:r>
    </w:p>
    <w:p w14:paraId="3B4BF26B" w14:textId="77777777" w:rsidR="00DB47B1" w:rsidRPr="00DB47B1" w:rsidRDefault="00DB47B1" w:rsidP="00DB47B1">
      <w:pPr>
        <w:pStyle w:val="EndNoteBibliography"/>
        <w:spacing w:after="0"/>
      </w:pPr>
      <w:r w:rsidRPr="00DB47B1">
        <w:t>35.</w:t>
      </w:r>
      <w:r w:rsidRPr="00DB47B1">
        <w:tab/>
        <w:t>Huang K-YA, Li CK-F, Clutterbuck E, Chui C, Wilkinson T, Gilbert A, et al. Virus-Specific Antibody Secreting Cell, Memory B-cell, and Sero-Antibody Responses in the Human Influenza Challenge Model. The Journal of Infectious Diseases. 2014;209(9):1354-61.</w:t>
      </w:r>
    </w:p>
    <w:p w14:paraId="20A8009C" w14:textId="77777777" w:rsidR="00DB47B1" w:rsidRPr="00DB47B1" w:rsidRDefault="00DB47B1" w:rsidP="00DB47B1">
      <w:pPr>
        <w:pStyle w:val="EndNoteBibliography"/>
        <w:spacing w:after="0"/>
      </w:pPr>
      <w:r w:rsidRPr="00DB47B1">
        <w:t>36.</w:t>
      </w:r>
      <w:r w:rsidRPr="00DB47B1">
        <w:tab/>
        <w:t>Staples KJ, Nicholas B, McKendry RT, Spalluto CM, Wallington JC, Bragg CW, et al. Viral infection of human lung macrophages increases PDL1 expression via IFNβ. PLoS ONE. 2015;10(3):e0121527.</w:t>
      </w:r>
    </w:p>
    <w:p w14:paraId="7DBA6B39" w14:textId="77777777" w:rsidR="00DB47B1" w:rsidRPr="00DB47B1" w:rsidRDefault="00DB47B1" w:rsidP="00DB47B1">
      <w:pPr>
        <w:pStyle w:val="EndNoteBibliography"/>
        <w:spacing w:after="0"/>
      </w:pPr>
      <w:r w:rsidRPr="00DB47B1">
        <w:t>37.</w:t>
      </w:r>
      <w:r w:rsidRPr="00DB47B1">
        <w:tab/>
        <w:t>Gwaltney JM, Jr., Moskalski PB, Hendley JO. Hand-to-hand transmission of rhinovirus colds. Ann Intern Med. 1978;88(4):463-7.</w:t>
      </w:r>
    </w:p>
    <w:p w14:paraId="4FF3A618" w14:textId="77777777" w:rsidR="00DB47B1" w:rsidRPr="00DB47B1" w:rsidRDefault="00DB47B1" w:rsidP="00DB47B1">
      <w:pPr>
        <w:pStyle w:val="EndNoteBibliography"/>
        <w:spacing w:after="0"/>
      </w:pPr>
      <w:r w:rsidRPr="00DB47B1">
        <w:lastRenderedPageBreak/>
        <w:t>38.</w:t>
      </w:r>
      <w:r w:rsidRPr="00DB47B1">
        <w:tab/>
        <w:t>Winther B, McCue K, Ashe K, Rubino J, Hendley JO. Rhinovirus contamination of surfaces in homes of adults with natural colds: transfer of virus to fingertips during normal daily activities. J Med Virol. 2011;83(5):906-9.</w:t>
      </w:r>
    </w:p>
    <w:p w14:paraId="2B4B47F5" w14:textId="77777777" w:rsidR="00DB47B1" w:rsidRPr="00DB47B1" w:rsidRDefault="00DB47B1" w:rsidP="00DB47B1">
      <w:pPr>
        <w:pStyle w:val="EndNoteBibliography"/>
        <w:spacing w:after="0"/>
      </w:pPr>
      <w:r w:rsidRPr="00DB47B1">
        <w:t>39.</w:t>
      </w:r>
      <w:r w:rsidRPr="00DB47B1">
        <w:tab/>
        <w:t>Turner RB, Fuls JL, Rodgers ND, Goldfarb HB, Lockhart LK, Aust LB. A randomized trial of the efficacy of hand disinfection for prevention of rhinovirus infection. Clin Infect Dis. 2012;54(10):1422-6.</w:t>
      </w:r>
    </w:p>
    <w:p w14:paraId="18AB4B67" w14:textId="77777777" w:rsidR="00DB47B1" w:rsidRPr="00DB47B1" w:rsidRDefault="00DB47B1" w:rsidP="00DB47B1">
      <w:pPr>
        <w:pStyle w:val="EndNoteBibliography"/>
        <w:spacing w:after="0"/>
      </w:pPr>
      <w:r w:rsidRPr="00DB47B1">
        <w:t>40.</w:t>
      </w:r>
      <w:r w:rsidRPr="00DB47B1">
        <w:tab/>
        <w:t>Savolainen-Kopra C, Korpela T, Simonen-Tikka ML, Amiryousefi A, Ziegler T, Roivainen M, Hovi T. Single treatment with ethanol hand rub is ineffective against human rhinovirus--hand washing with soap and water removes the virus efficiently. J Med Virol. 2012;84(3):543-7.</w:t>
      </w:r>
    </w:p>
    <w:p w14:paraId="5F65BBE6" w14:textId="77777777" w:rsidR="00DB47B1" w:rsidRPr="00DB47B1" w:rsidRDefault="00DB47B1" w:rsidP="00DB47B1">
      <w:pPr>
        <w:pStyle w:val="EndNoteBibliography"/>
        <w:spacing w:after="0"/>
      </w:pPr>
      <w:r w:rsidRPr="00DB47B1">
        <w:t>41.</w:t>
      </w:r>
      <w:r w:rsidRPr="00DB47B1">
        <w:tab/>
        <w:t>Dick EC, Jennings LC, Mink KA, Wartgow CD, Inhorn SL. Aerosol transmission of rhinovirus colds. J Infect Dis. 1987;156(3):442-8.</w:t>
      </w:r>
    </w:p>
    <w:p w14:paraId="0B5A90AC" w14:textId="77777777" w:rsidR="00DB47B1" w:rsidRPr="00DB47B1" w:rsidRDefault="00DB47B1" w:rsidP="00DB47B1">
      <w:pPr>
        <w:pStyle w:val="EndNoteBibliography"/>
        <w:spacing w:after="0"/>
      </w:pPr>
      <w:r w:rsidRPr="00DB47B1">
        <w:t>42.</w:t>
      </w:r>
      <w:r w:rsidRPr="00DB47B1">
        <w:tab/>
        <w:t>Tang JW, Tellier R, Li Y. Hypothesis: All respiratory viruses (including SARS-CoV-2) are aerosol-transmitted. Indoor Air. 2022;32(1):e12937.</w:t>
      </w:r>
    </w:p>
    <w:p w14:paraId="78BFB5FF" w14:textId="77777777" w:rsidR="00DB47B1" w:rsidRPr="00DB47B1" w:rsidRDefault="00DB47B1" w:rsidP="00DB47B1">
      <w:pPr>
        <w:pStyle w:val="EndNoteBibliography"/>
        <w:spacing w:after="0"/>
      </w:pPr>
      <w:r w:rsidRPr="00DB47B1">
        <w:t>43.</w:t>
      </w:r>
      <w:r w:rsidRPr="00DB47B1">
        <w:tab/>
        <w:t>Wang CC, Prather KA, Sznitman J, Jimenez JL, Lakdawala SS, Tufekci Z, Marr LC. Airborne transmission of respiratory viruses. Science. 2021;373(6558).</w:t>
      </w:r>
    </w:p>
    <w:p w14:paraId="531ECF48" w14:textId="77777777" w:rsidR="00DB47B1" w:rsidRPr="00DB47B1" w:rsidRDefault="00DB47B1" w:rsidP="00DB47B1">
      <w:pPr>
        <w:pStyle w:val="EndNoteBibliography"/>
        <w:spacing w:after="0"/>
      </w:pPr>
      <w:r w:rsidRPr="00DB47B1">
        <w:t>44.</w:t>
      </w:r>
      <w:r w:rsidRPr="00DB47B1">
        <w:tab/>
        <w:t>Andrup L, Krogfelt KA, Hansen KS, Madsen AM. Transmission route of rhinovirus - the causative agent for common cold. A systematic review. Am J Infect Control. 2023;51(8):938-57.</w:t>
      </w:r>
    </w:p>
    <w:p w14:paraId="6BB91B5F" w14:textId="77777777" w:rsidR="00DB47B1" w:rsidRPr="00DB47B1" w:rsidRDefault="00DB47B1" w:rsidP="00DB47B1">
      <w:pPr>
        <w:pStyle w:val="EndNoteBibliography"/>
        <w:spacing w:after="0"/>
      </w:pPr>
      <w:r w:rsidRPr="00DB47B1">
        <w:t>45.</w:t>
      </w:r>
      <w:r w:rsidRPr="00DB47B1">
        <w:tab/>
        <w:t>Jennings LC, Dick EC, Mink KA, Wartgow CD, Inhorn SL. Near disappearance of rhinovirus along a fomite transmission chain. J Infect Dis. 1988;158(4):888-92.</w:t>
      </w:r>
    </w:p>
    <w:p w14:paraId="07209C43" w14:textId="77777777" w:rsidR="00DB47B1" w:rsidRPr="00DB47B1" w:rsidRDefault="00DB47B1" w:rsidP="00DB47B1">
      <w:pPr>
        <w:pStyle w:val="EndNoteBibliography"/>
        <w:spacing w:after="0"/>
      </w:pPr>
      <w:r w:rsidRPr="00DB47B1">
        <w:t>46.</w:t>
      </w:r>
      <w:r w:rsidRPr="00DB47B1">
        <w:tab/>
        <w:t>Leung NHL. Transmissibility and transmission of respiratory viruses. Nat Rev Microbiol. 2021;19(8):528-45.</w:t>
      </w:r>
    </w:p>
    <w:p w14:paraId="4FF99B2A" w14:textId="77777777" w:rsidR="00DB47B1" w:rsidRPr="00DB47B1" w:rsidRDefault="00DB47B1" w:rsidP="00DB47B1">
      <w:pPr>
        <w:pStyle w:val="EndNoteBibliography"/>
        <w:spacing w:after="0"/>
      </w:pPr>
      <w:r w:rsidRPr="00DB47B1">
        <w:t>47.</w:t>
      </w:r>
      <w:r w:rsidRPr="00DB47B1">
        <w:tab/>
        <w:t>Andrup L, Krogfelt KA, Stephansen L, Hansen KS, Graversen BK, Wolkoff P, Madsen AM. Reduction of acute respiratory infections in day-care by non-pharmaceutical interventions: a narrative review. Front Public Health. 2024;12:1332078.</w:t>
      </w:r>
    </w:p>
    <w:p w14:paraId="7E7FA52D" w14:textId="77777777" w:rsidR="00DB47B1" w:rsidRPr="00DB47B1" w:rsidRDefault="00DB47B1" w:rsidP="00DB47B1">
      <w:pPr>
        <w:pStyle w:val="EndNoteBibliography"/>
        <w:spacing w:after="0"/>
      </w:pPr>
      <w:r w:rsidRPr="00DB47B1">
        <w:t>48.</w:t>
      </w:r>
      <w:r w:rsidRPr="00DB47B1">
        <w:tab/>
        <w:t>Leung NHL, Chu DKW, Shiu EYC, Chan KH, McDevitt JJ, Hau BJP, et al. Respiratory virus shedding in exhaled breath and efficacy of face masks. Nat Med. 2020;26(5):676-80.</w:t>
      </w:r>
    </w:p>
    <w:p w14:paraId="5EA60DFD" w14:textId="77777777" w:rsidR="00DB47B1" w:rsidRPr="00DB47B1" w:rsidRDefault="00DB47B1" w:rsidP="00DB47B1">
      <w:pPr>
        <w:pStyle w:val="EndNoteBibliography"/>
        <w:spacing w:after="0"/>
      </w:pPr>
      <w:r w:rsidRPr="00DB47B1">
        <w:t>49.</w:t>
      </w:r>
      <w:r w:rsidRPr="00DB47B1">
        <w:tab/>
        <w:t>Barbosa G, Alberto-Lei F, Chaves APC, Carvalho JMA, Conte DD, Moreira LVL, et al. Respiratory virus detection among healthcare professionals in Brazil: work-related contact and episode recurrence during the COVID-19 pandemic. Public Health. 2024;226:159-64.</w:t>
      </w:r>
    </w:p>
    <w:p w14:paraId="53596B35" w14:textId="77777777" w:rsidR="00DB47B1" w:rsidRPr="00DB47B1" w:rsidRDefault="00DB47B1" w:rsidP="00DB47B1">
      <w:pPr>
        <w:pStyle w:val="EndNoteBibliography"/>
        <w:spacing w:after="0"/>
      </w:pPr>
      <w:r w:rsidRPr="00DB47B1">
        <w:t>50.</w:t>
      </w:r>
      <w:r w:rsidRPr="00DB47B1">
        <w:tab/>
        <w:t>Spencer JA, Shutt DP, Moser SK, Clegg H, Wearing HJ, Mukundan H, Manore CA. Distinguishing viruses responsible for influenza-like illness. J Theor Biol. 2022;545:111145.</w:t>
      </w:r>
    </w:p>
    <w:p w14:paraId="762FF94E" w14:textId="77777777" w:rsidR="00DB47B1" w:rsidRPr="00DB47B1" w:rsidRDefault="00DB47B1" w:rsidP="00DB47B1">
      <w:pPr>
        <w:pStyle w:val="EndNoteBibliography"/>
        <w:spacing w:after="0"/>
      </w:pPr>
      <w:r w:rsidRPr="00DB47B1">
        <w:t>51.</w:t>
      </w:r>
      <w:r w:rsidRPr="00DB47B1">
        <w:tab/>
        <w:t>Horemheb-Rubio G, Eggeling R, Schmeiβer N, Pfeifer N, Lengauer T, Gärtner BC, et al. Respiratory viruses dynamics and interactions: ten years of surveillance in central Europe. BMC Public Health. 2022;22(1):1167.</w:t>
      </w:r>
    </w:p>
    <w:p w14:paraId="18C7A755" w14:textId="77777777" w:rsidR="00DB47B1" w:rsidRPr="00DB47B1" w:rsidRDefault="00DB47B1" w:rsidP="00DB47B1">
      <w:pPr>
        <w:pStyle w:val="EndNoteBibliography"/>
        <w:spacing w:after="0"/>
      </w:pPr>
      <w:r w:rsidRPr="00DB47B1">
        <w:t>52.</w:t>
      </w:r>
      <w:r w:rsidRPr="00DB47B1">
        <w:tab/>
        <w:t>Monto AS. The seasonality of rhinovirus infections and its implications for clinical recognition. Clin Ther. 2002;24(12):1987-97.</w:t>
      </w:r>
    </w:p>
    <w:p w14:paraId="63F08FEE" w14:textId="77777777" w:rsidR="00DB47B1" w:rsidRPr="00DB47B1" w:rsidRDefault="00DB47B1" w:rsidP="00DB47B1">
      <w:pPr>
        <w:pStyle w:val="EndNoteBibliography"/>
        <w:spacing w:after="0"/>
      </w:pPr>
      <w:r w:rsidRPr="00DB47B1">
        <w:t>53.</w:t>
      </w:r>
      <w:r w:rsidRPr="00DB47B1">
        <w:tab/>
        <w:t>Berginc N, Sočan M, Prosenc Trilar K, Petrovec M. Seasonality and Genotype Diversity of Human Rhinoviruses during an Eight-Year Period in Slovenia. Microorganisms. 2024;12(2).</w:t>
      </w:r>
    </w:p>
    <w:p w14:paraId="2C467C57" w14:textId="77777777" w:rsidR="00DB47B1" w:rsidRPr="00DB47B1" w:rsidRDefault="00DB47B1" w:rsidP="00DB47B1">
      <w:pPr>
        <w:pStyle w:val="EndNoteBibliography"/>
        <w:spacing w:after="0"/>
      </w:pPr>
      <w:r w:rsidRPr="00DB47B1">
        <w:t>54.</w:t>
      </w:r>
      <w:r w:rsidRPr="00DB47B1">
        <w:tab/>
        <w:t>Grech AK, Foo CT, Paul E, Aung AK, Yu C. Epidemiological trends of respiratory tract pathogens detected via mPCR in Australian adult patients before COVID-19. BMC Infect Dis. 2024;24(1):38.</w:t>
      </w:r>
    </w:p>
    <w:p w14:paraId="606B8B37" w14:textId="77777777" w:rsidR="00DB47B1" w:rsidRPr="00DB47B1" w:rsidRDefault="00DB47B1" w:rsidP="00DB47B1">
      <w:pPr>
        <w:pStyle w:val="EndNoteBibliography"/>
        <w:spacing w:after="0"/>
      </w:pPr>
      <w:r w:rsidRPr="00DB47B1">
        <w:t>55.</w:t>
      </w:r>
      <w:r w:rsidRPr="00DB47B1">
        <w:tab/>
        <w:t>Golke P, Hönemann M, Bergs S, Liebert UG. Human Rhinoviruses in Adult Patients in a Tertiary Care Hospital in Germany: Molecular Epidemiology and Clinical Significance. Viruses. 2021;13(10).</w:t>
      </w:r>
    </w:p>
    <w:p w14:paraId="65934253" w14:textId="77777777" w:rsidR="00DB47B1" w:rsidRPr="00DB47B1" w:rsidRDefault="00DB47B1" w:rsidP="00DB47B1">
      <w:pPr>
        <w:pStyle w:val="EndNoteBibliography"/>
        <w:spacing w:after="0"/>
      </w:pPr>
      <w:r w:rsidRPr="00DB47B1">
        <w:t>56.</w:t>
      </w:r>
      <w:r w:rsidRPr="00DB47B1">
        <w:tab/>
        <w:t>Arruda E, Pitkäranta A, Witek TJ, Jr., Doyle CA, Hayden FG. Frequency and natural history of rhinovirus infections in adults during autumn. J Clin Microbiol. 1997;35(11):2864-8.</w:t>
      </w:r>
    </w:p>
    <w:p w14:paraId="0CDABE86" w14:textId="77777777" w:rsidR="00DB47B1" w:rsidRPr="00DB47B1" w:rsidRDefault="00DB47B1" w:rsidP="00DB47B1">
      <w:pPr>
        <w:pStyle w:val="EndNoteBibliography"/>
        <w:spacing w:after="0"/>
      </w:pPr>
      <w:r w:rsidRPr="00DB47B1">
        <w:t>57.</w:t>
      </w:r>
      <w:r w:rsidRPr="00DB47B1">
        <w:tab/>
        <w:t>Zlateva KT, van Rijn AL, Simmonds P, Coenjaerts FEJ, van Loon AM, Verheij TJM, et al. Molecular epidemiology and clinical impact of rhinovirus infections in adults during three epidemic seasons in 11 European countries (2007-2010). Thorax. 2020;75(10):882-90.</w:t>
      </w:r>
    </w:p>
    <w:p w14:paraId="034DBF0A" w14:textId="77777777" w:rsidR="00DB47B1" w:rsidRPr="00DB47B1" w:rsidRDefault="00DB47B1" w:rsidP="00DB47B1">
      <w:pPr>
        <w:pStyle w:val="EndNoteBibliography"/>
        <w:spacing w:after="0"/>
      </w:pPr>
      <w:r w:rsidRPr="00DB47B1">
        <w:t>58.</w:t>
      </w:r>
      <w:r w:rsidRPr="00DB47B1">
        <w:tab/>
        <w:t>Moriyama M, Hugentobler WJ, Iwasaki A. Seasonality of Respiratory Viral Infections. Annu Rev Virol. 2020;7(1):83-101.</w:t>
      </w:r>
    </w:p>
    <w:p w14:paraId="38ED4693" w14:textId="77777777" w:rsidR="00DB47B1" w:rsidRPr="00DB47B1" w:rsidRDefault="00DB47B1" w:rsidP="00DB47B1">
      <w:pPr>
        <w:pStyle w:val="EndNoteBibliography"/>
        <w:spacing w:after="0"/>
      </w:pPr>
      <w:r w:rsidRPr="00DB47B1">
        <w:t>59.</w:t>
      </w:r>
      <w:r w:rsidRPr="00DB47B1">
        <w:tab/>
        <w:t>Dee K, Goldfarb DM, Haney J, Amat JAR, Herder V, Stewart M, et al. Human Rhinovirus Infection Blocks Severe Acute Respiratory Syndrome Coronavirus 2 Replication Within the Respiratory Epithelium: Implications for COVID-19 Epidemiology. J Infect Dis. 2021;224(1):31-8.</w:t>
      </w:r>
    </w:p>
    <w:p w14:paraId="1A735641" w14:textId="77777777" w:rsidR="00DB47B1" w:rsidRPr="00DB47B1" w:rsidRDefault="00DB47B1" w:rsidP="00DB47B1">
      <w:pPr>
        <w:pStyle w:val="EndNoteBibliography"/>
        <w:spacing w:after="0"/>
      </w:pPr>
      <w:r w:rsidRPr="00DB47B1">
        <w:lastRenderedPageBreak/>
        <w:t>60.</w:t>
      </w:r>
      <w:r w:rsidRPr="00DB47B1">
        <w:tab/>
        <w:t>Wu A, Mihaylova VT, Landry ML, Foxman EF. Interference between rhinovirus and influenza A virus: a clinical data analysis and experimental infection study. Lancet Microbe. 2020;1(6):e254-e62.</w:t>
      </w:r>
    </w:p>
    <w:p w14:paraId="5C0CB6E6" w14:textId="77777777" w:rsidR="00DB47B1" w:rsidRPr="00DB47B1" w:rsidRDefault="00DB47B1" w:rsidP="00DB47B1">
      <w:pPr>
        <w:pStyle w:val="EndNoteBibliography"/>
        <w:spacing w:after="0"/>
      </w:pPr>
      <w:r w:rsidRPr="00DB47B1">
        <w:t>61.</w:t>
      </w:r>
      <w:r w:rsidRPr="00DB47B1">
        <w:tab/>
        <w:t>Casalegno JS, Ottmann M, Duchamp MB, Escuret V, Billaud G, Frobert E, et al. Rhinoviruses delayed the circulation of the pandemic influenza A (H1N1) 2009 virus in France. Clin Microbiol Infect. 2010;16(4):326-9.</w:t>
      </w:r>
    </w:p>
    <w:p w14:paraId="461658EB" w14:textId="77777777" w:rsidR="00DB47B1" w:rsidRPr="00DB47B1" w:rsidRDefault="00DB47B1" w:rsidP="00DB47B1">
      <w:pPr>
        <w:pStyle w:val="EndNoteBibliography"/>
        <w:spacing w:after="0"/>
      </w:pPr>
      <w:r w:rsidRPr="00DB47B1">
        <w:t>62.</w:t>
      </w:r>
      <w:r w:rsidRPr="00DB47B1">
        <w:tab/>
        <w:t>Linde A, Rotzén-Ostlund M, Zweygberg-Wirgart B, Rubinova S, Brytting M. Does viral interference affect spread of influenza? Euro Surveill. 2009;14(40).</w:t>
      </w:r>
    </w:p>
    <w:p w14:paraId="4FE90A4F" w14:textId="77777777" w:rsidR="00DB47B1" w:rsidRPr="00DB47B1" w:rsidRDefault="00DB47B1" w:rsidP="00DB47B1">
      <w:pPr>
        <w:pStyle w:val="EndNoteBibliography"/>
        <w:spacing w:after="0"/>
      </w:pPr>
      <w:r w:rsidRPr="00DB47B1">
        <w:t>63.</w:t>
      </w:r>
      <w:r w:rsidRPr="00DB47B1">
        <w:tab/>
        <w:t>Nickbakhsh S, Mair C, Matthews L, Reeve R, Johnson PCD, Thorburn F, et al. Virus-virus interactions impact the population dynamics of influenza and the common cold. Proc Natl Acad Sci U S A. 2019;116(52):27142-50.</w:t>
      </w:r>
    </w:p>
    <w:p w14:paraId="40344C56" w14:textId="77777777" w:rsidR="00DB47B1" w:rsidRPr="00DB47B1" w:rsidRDefault="00DB47B1" w:rsidP="00DB47B1">
      <w:pPr>
        <w:pStyle w:val="EndNoteBibliography"/>
        <w:spacing w:after="0"/>
      </w:pPr>
      <w:r w:rsidRPr="00DB47B1">
        <w:t>64.</w:t>
      </w:r>
      <w:r w:rsidRPr="00DB47B1">
        <w:tab/>
        <w:t>Ren L, Yang D, Ren X, Li M, Mu X, Wang Q, et al. Genotyping of human rhinovirus in adult patients with acute respiratory infections identified predominant infections of genotype A21. Sci Rep. 2017;7:41601.</w:t>
      </w:r>
    </w:p>
    <w:p w14:paraId="45B52DDE" w14:textId="77777777" w:rsidR="00DB47B1" w:rsidRPr="00DB47B1" w:rsidRDefault="00DB47B1" w:rsidP="00DB47B1">
      <w:pPr>
        <w:pStyle w:val="EndNoteBibliography"/>
        <w:spacing w:after="0"/>
      </w:pPr>
      <w:r w:rsidRPr="00DB47B1">
        <w:t>65.</w:t>
      </w:r>
      <w:r w:rsidRPr="00DB47B1">
        <w:tab/>
        <w:t>McCulloch DJ, Sears MH, Jacob JT, Lyon GM, Burd EM, Caliendo AM, et al. Severity of rhinovirus infection in hospitalized adults is unrelated to genotype. Am J Clin Pathol. 2014;142(2):165-72.</w:t>
      </w:r>
    </w:p>
    <w:p w14:paraId="654C2258" w14:textId="77777777" w:rsidR="00DB47B1" w:rsidRPr="00DB47B1" w:rsidRDefault="00DB47B1" w:rsidP="00DB47B1">
      <w:pPr>
        <w:pStyle w:val="EndNoteBibliography"/>
        <w:spacing w:after="0"/>
      </w:pPr>
      <w:r w:rsidRPr="00DB47B1">
        <w:t>66.</w:t>
      </w:r>
      <w:r w:rsidRPr="00DB47B1">
        <w:tab/>
        <w:t>Kiseleva I, Ksenafontov A. COVID-19 shuts doors to flu but keeps them open to rhinoviruses. Biology. 2021;10(8):733.</w:t>
      </w:r>
    </w:p>
    <w:p w14:paraId="3B51F9D9" w14:textId="77777777" w:rsidR="00DB47B1" w:rsidRPr="00DB47B1" w:rsidRDefault="00DB47B1" w:rsidP="00DB47B1">
      <w:pPr>
        <w:pStyle w:val="EndNoteBibliography"/>
        <w:spacing w:after="0"/>
      </w:pPr>
      <w:r w:rsidRPr="00DB47B1">
        <w:t>67.</w:t>
      </w:r>
      <w:r w:rsidRPr="00DB47B1">
        <w:tab/>
        <w:t>Varela FH, Sartor ITS, Polese-Bonatto M, Azevedo TR, Kern LB, Fazolo T, et al. Rhinovirus as the main co-circulating virus during the COVID-19 pandemic in children. J Pediatr (Rio J). 2022;98(6):579-86.</w:t>
      </w:r>
    </w:p>
    <w:p w14:paraId="6A5CA5F4" w14:textId="77777777" w:rsidR="00DB47B1" w:rsidRPr="00DB47B1" w:rsidRDefault="00DB47B1" w:rsidP="00DB47B1">
      <w:pPr>
        <w:pStyle w:val="EndNoteBibliography"/>
        <w:spacing w:after="0"/>
      </w:pPr>
      <w:r w:rsidRPr="00DB47B1">
        <w:t>68.</w:t>
      </w:r>
      <w:r w:rsidRPr="00DB47B1">
        <w:tab/>
        <w:t>Huang QS, Wood T, Jelley L, Jennings T, Jefferies S, Daniells K, et al. Impact of the COVID-19 nonpharmaceutical interventions on influenza and other respiratory viral infections in New Zealand. Nat Commun. 2021;12(1):1001.</w:t>
      </w:r>
    </w:p>
    <w:p w14:paraId="4FDDA9A4" w14:textId="77777777" w:rsidR="00DB47B1" w:rsidRPr="00DB47B1" w:rsidRDefault="00DB47B1" w:rsidP="00DB47B1">
      <w:pPr>
        <w:pStyle w:val="EndNoteBibliography"/>
        <w:spacing w:after="0"/>
      </w:pPr>
      <w:r w:rsidRPr="00DB47B1">
        <w:t>69.</w:t>
      </w:r>
      <w:r w:rsidRPr="00DB47B1">
        <w:tab/>
        <w:t>Shi HJ, Kim NY, Eom SA, Kim-Jeon MD, Oh SS, Moon BS, et al. Effects of Non-Pharmacological Interventions on Respiratory Viruses Other Than SARS-CoV-2: Analysis of Laboratory Surveillance and Literature Review From 2018 to 2021. J Korean Med Sci. 2022;37(21):e172.</w:t>
      </w:r>
    </w:p>
    <w:p w14:paraId="722CEF38" w14:textId="77777777" w:rsidR="00DB47B1" w:rsidRPr="00DB47B1" w:rsidRDefault="00DB47B1" w:rsidP="00DB47B1">
      <w:pPr>
        <w:pStyle w:val="EndNoteBibliography"/>
        <w:spacing w:after="0"/>
      </w:pPr>
      <w:r w:rsidRPr="00DB47B1">
        <w:t>70.</w:t>
      </w:r>
      <w:r w:rsidRPr="00DB47B1">
        <w:tab/>
        <w:t>Schüz ML, Dallmeyer L, Fragkou PC, Omony J, Krumbein H, Hünerbein BL, Skevaki C. Global prevalence of respiratory virus infections in adults and adolescents during the COVID-19 pandemic: A systematic review and meta-analysis. Int J Infect Dis. 2023;137:16-24.</w:t>
      </w:r>
    </w:p>
    <w:p w14:paraId="081B6F09" w14:textId="77777777" w:rsidR="00DB47B1" w:rsidRPr="00DB47B1" w:rsidRDefault="00DB47B1" w:rsidP="00DB47B1">
      <w:pPr>
        <w:pStyle w:val="EndNoteBibliography"/>
        <w:spacing w:after="0"/>
      </w:pPr>
      <w:r w:rsidRPr="00DB47B1">
        <w:t>71.</w:t>
      </w:r>
      <w:r w:rsidRPr="00DB47B1">
        <w:tab/>
        <w:t>Hirotsu Y, Maejima M, Shibusawa M, Amemiya K, Nagakubo Y, Hosaka K, et al. Analysis of Covid-19 and non-Covid-19 viruses, including influenza viruses, to determine the influence of intensive preventive measures in Japan. J Clin Virol. 2020;129:104543.</w:t>
      </w:r>
    </w:p>
    <w:p w14:paraId="46B066B0" w14:textId="77777777" w:rsidR="00DB47B1" w:rsidRPr="00DB47B1" w:rsidRDefault="00DB47B1" w:rsidP="00DB47B1">
      <w:pPr>
        <w:pStyle w:val="EndNoteBibliography"/>
        <w:spacing w:after="0"/>
      </w:pPr>
      <w:r w:rsidRPr="00DB47B1">
        <w:t>72.</w:t>
      </w:r>
      <w:r w:rsidRPr="00DB47B1">
        <w:tab/>
        <w:t>Combe A, Kovacs D, de Mangou A, Miltgen G, Traversier N, Belmonte O, et al. Impact of the COVID-19 pandemic on severe non-SARS-CoV-2 community-acquired pneumonia in Reunion Island: a multicenter retrospective observational study, 2016-2021. Sci Rep. 2023;13(1):14013.</w:t>
      </w:r>
    </w:p>
    <w:p w14:paraId="03FFA958" w14:textId="77777777" w:rsidR="00DB47B1" w:rsidRPr="00DB47B1" w:rsidRDefault="00DB47B1" w:rsidP="00DB47B1">
      <w:pPr>
        <w:pStyle w:val="EndNoteBibliography"/>
        <w:spacing w:after="0"/>
      </w:pPr>
      <w:r w:rsidRPr="00DB47B1">
        <w:t>73.</w:t>
      </w:r>
      <w:r w:rsidRPr="00DB47B1">
        <w:tab/>
        <w:t>Barrett B, Brown R, Voland R, Maberry R, Turner R. Relations among questionnaire and laboratory measures of rhinovirus infection. Eur Respir J. 2006;28(2):358-63.</w:t>
      </w:r>
    </w:p>
    <w:p w14:paraId="43C6C576" w14:textId="77777777" w:rsidR="00DB47B1" w:rsidRPr="00DB47B1" w:rsidRDefault="00DB47B1" w:rsidP="00DB47B1">
      <w:pPr>
        <w:pStyle w:val="EndNoteBibliography"/>
        <w:spacing w:after="0"/>
      </w:pPr>
      <w:r w:rsidRPr="00DB47B1">
        <w:t>74.</w:t>
      </w:r>
      <w:r w:rsidRPr="00DB47B1">
        <w:tab/>
        <w:t>Powers JH, 3rd, Bacci ED, Guerrero ML, Leidy NK, Stringer S, Kim K, et al. Reliability, Validity, and Responsiveness of InFLUenza Patient-Reported Outcome (FLU-PRO©) Scores in Influenza-Positive Patients. Value Health. 2018;21(2):210-8.</w:t>
      </w:r>
    </w:p>
    <w:p w14:paraId="3C74843D" w14:textId="77777777" w:rsidR="00DB47B1" w:rsidRPr="00DB47B1" w:rsidRDefault="00DB47B1" w:rsidP="00DB47B1">
      <w:pPr>
        <w:pStyle w:val="EndNoteBibliography"/>
        <w:spacing w:after="0"/>
      </w:pPr>
      <w:r w:rsidRPr="00DB47B1">
        <w:t>75.</w:t>
      </w:r>
      <w:r w:rsidRPr="00DB47B1">
        <w:tab/>
        <w:t>Falsey AR, Walsh EE, Osborne RH, Vandendijck Y, Ren X, Witek J, et al. Comparative assessment of reported symptoms of influenza, respiratory syncytial virus, and human metapneumovirus infection during hospitalization and post-discharge assessed by Respiratory Intensity and Impact Questionnaire. Influenza Other Respir Viruses. 2022;16(1):79-89.</w:t>
      </w:r>
    </w:p>
    <w:p w14:paraId="5431C593" w14:textId="77777777" w:rsidR="00DB47B1" w:rsidRPr="00DB47B1" w:rsidRDefault="00DB47B1" w:rsidP="00DB47B1">
      <w:pPr>
        <w:pStyle w:val="EndNoteBibliography"/>
        <w:spacing w:after="0"/>
      </w:pPr>
      <w:r w:rsidRPr="00DB47B1">
        <w:t>76.</w:t>
      </w:r>
      <w:r w:rsidRPr="00DB47B1">
        <w:tab/>
        <w:t>Hurst JR, Kuchai R, Michael P, Perera WR, Wilkinson TM, Wedzicha JA. Nasal symptoms, airway obstruction and disease severity in chronic obstructive pulmonary disease. Clinical physiology and functional imaging. 2006;26(4):251-6.</w:t>
      </w:r>
    </w:p>
    <w:p w14:paraId="38B3C207" w14:textId="77777777" w:rsidR="00DB47B1" w:rsidRPr="00DB47B1" w:rsidRDefault="00DB47B1" w:rsidP="00DB47B1">
      <w:pPr>
        <w:pStyle w:val="EndNoteBibliography"/>
        <w:spacing w:after="0"/>
      </w:pPr>
      <w:r w:rsidRPr="00DB47B1">
        <w:t>77.</w:t>
      </w:r>
      <w:r w:rsidRPr="00DB47B1">
        <w:tab/>
        <w:t>Blackburn R, Zhao H, Pebody R, Hayward A, Warren-Gash C. Laboratory-Confirmed Respiratory Infections as Predictors of Hospital Admission for Myocardial Infarction and Stroke: Time-Series Analysis of English Data for 2004-2015. Clin Infect Dis. 2018;67(1):8-17.</w:t>
      </w:r>
    </w:p>
    <w:p w14:paraId="7927DB94" w14:textId="77777777" w:rsidR="00DB47B1" w:rsidRPr="00DB47B1" w:rsidRDefault="00DB47B1" w:rsidP="00DB47B1">
      <w:pPr>
        <w:pStyle w:val="EndNoteBibliography"/>
        <w:spacing w:after="0"/>
      </w:pPr>
      <w:r w:rsidRPr="00DB47B1">
        <w:t>78.</w:t>
      </w:r>
      <w:r w:rsidRPr="00DB47B1">
        <w:tab/>
        <w:t>Birger R, Morita H, Comito D, Filip I, Galanti M, Lane B, et al. Asymptomatic Shedding of Respiratory Virus among an Ambulatory Population across Seasons. mSphere. 2018;3(4).</w:t>
      </w:r>
    </w:p>
    <w:p w14:paraId="7C2950CF" w14:textId="77777777" w:rsidR="00DB47B1" w:rsidRPr="00DB47B1" w:rsidRDefault="00DB47B1" w:rsidP="00DB47B1">
      <w:pPr>
        <w:pStyle w:val="EndNoteBibliography"/>
        <w:spacing w:after="0"/>
      </w:pPr>
      <w:r w:rsidRPr="00DB47B1">
        <w:lastRenderedPageBreak/>
        <w:t>79.</w:t>
      </w:r>
      <w:r w:rsidRPr="00DB47B1">
        <w:tab/>
        <w:t>Galanti M, Birger R, Ud-Dean M, Filip I, Morita H, Comito D, et al. Rates of asymptomatic respiratory virus infection across age groups. Epidemiol Infect. 2019;147:e176.</w:t>
      </w:r>
    </w:p>
    <w:p w14:paraId="733EC34C" w14:textId="77777777" w:rsidR="00DB47B1" w:rsidRPr="00DB47B1" w:rsidRDefault="00DB47B1" w:rsidP="00DB47B1">
      <w:pPr>
        <w:pStyle w:val="EndNoteBibliography"/>
        <w:spacing w:after="0"/>
      </w:pPr>
      <w:r w:rsidRPr="00DB47B1">
        <w:t>80.</w:t>
      </w:r>
      <w:r w:rsidRPr="00DB47B1">
        <w:tab/>
        <w:t>Jacobs SE, Lamson DM, St George K, Walsh TJ. Human rhinoviruses. Clin Microbiol Rev. 2013;26(1):135-62.</w:t>
      </w:r>
    </w:p>
    <w:p w14:paraId="3EFD8977" w14:textId="77777777" w:rsidR="00DB47B1" w:rsidRPr="00DB47B1" w:rsidRDefault="00DB47B1" w:rsidP="00DB47B1">
      <w:pPr>
        <w:pStyle w:val="EndNoteBibliography"/>
        <w:spacing w:after="0"/>
      </w:pPr>
      <w:r w:rsidRPr="00DB47B1">
        <w:t>81.</w:t>
      </w:r>
      <w:r w:rsidRPr="00DB47B1">
        <w:tab/>
        <w:t>Galanti M, Patiño-Galindo JA, Filip I, Morita H, Galianese A, Youssef M, et al. Virome Data Explorer: A web resource to longitudinally explore respiratory viral infections, their interactions with other pathogens and host transcriptomic changes in over 100 people. PLoS Biol. 2024;22(1):e3002089.</w:t>
      </w:r>
    </w:p>
    <w:p w14:paraId="5D64A836" w14:textId="77777777" w:rsidR="00DB47B1" w:rsidRPr="00DB47B1" w:rsidRDefault="00DB47B1" w:rsidP="00DB47B1">
      <w:pPr>
        <w:pStyle w:val="EndNoteBibliography"/>
        <w:spacing w:after="0"/>
      </w:pPr>
      <w:r w:rsidRPr="00DB47B1">
        <w:t>82.</w:t>
      </w:r>
      <w:r w:rsidRPr="00DB47B1">
        <w:tab/>
        <w:t>Eccles R. Common cold. Front Allergy. 2023;4:1224988.</w:t>
      </w:r>
    </w:p>
    <w:p w14:paraId="097E8FF5" w14:textId="77777777" w:rsidR="00DB47B1" w:rsidRPr="00DB47B1" w:rsidRDefault="00DB47B1" w:rsidP="00DB47B1">
      <w:pPr>
        <w:pStyle w:val="EndNoteBibliography"/>
        <w:spacing w:after="0"/>
      </w:pPr>
      <w:r w:rsidRPr="00DB47B1">
        <w:t>83.</w:t>
      </w:r>
      <w:r w:rsidRPr="00DB47B1">
        <w:tab/>
        <w:t>Atzl I, Helms R. A short history of the common cold.  Common Cold: Springer; 2009. p. 1-21.</w:t>
      </w:r>
    </w:p>
    <w:p w14:paraId="747DFE00" w14:textId="77777777" w:rsidR="00DB47B1" w:rsidRPr="00DB47B1" w:rsidRDefault="00DB47B1" w:rsidP="00DB47B1">
      <w:pPr>
        <w:pStyle w:val="EndNoteBibliography"/>
        <w:spacing w:after="0"/>
      </w:pPr>
      <w:r w:rsidRPr="00DB47B1">
        <w:t>84.</w:t>
      </w:r>
      <w:r w:rsidRPr="00DB47B1">
        <w:tab/>
        <w:t>Gwaltney JM, Hendley JO, Simon G, Jordan WS. Rhinovirus Infections in an Industrial Population. New England Journal of Medicine. 1966;275(23):1261-8.</w:t>
      </w:r>
    </w:p>
    <w:p w14:paraId="505AB177" w14:textId="77777777" w:rsidR="00DB47B1" w:rsidRPr="00DB47B1" w:rsidRDefault="00DB47B1" w:rsidP="00DB47B1">
      <w:pPr>
        <w:pStyle w:val="EndNoteBibliography"/>
        <w:spacing w:after="0"/>
      </w:pPr>
      <w:r w:rsidRPr="00DB47B1">
        <w:t>85.</w:t>
      </w:r>
      <w:r w:rsidRPr="00DB47B1">
        <w:tab/>
        <w:t>Mäkelä MJ, Puhakka T, Ruuskanen O, Leinonen M, Saikku P, Kimpimäki M, et al. Viruses and bacteria in the etiology of the common cold. J Clin Microbiol. 1998;36(2):539-42.</w:t>
      </w:r>
    </w:p>
    <w:p w14:paraId="1E16CFF4" w14:textId="77777777" w:rsidR="00DB47B1" w:rsidRPr="00DB47B1" w:rsidRDefault="00DB47B1" w:rsidP="00DB47B1">
      <w:pPr>
        <w:pStyle w:val="EndNoteBibliography"/>
        <w:spacing w:after="0"/>
      </w:pPr>
      <w:r w:rsidRPr="00DB47B1">
        <w:t>86.</w:t>
      </w:r>
      <w:r w:rsidRPr="00DB47B1">
        <w:tab/>
        <w:t>Gwaltney JM, Jr., Phillips CD, Miller RD, Riker DK. Computed tomographic study of the common cold. N Engl J Med. 1994;330(1):25-30.</w:t>
      </w:r>
    </w:p>
    <w:p w14:paraId="11450649" w14:textId="77777777" w:rsidR="00DB47B1" w:rsidRPr="00DB47B1" w:rsidRDefault="00DB47B1" w:rsidP="00DB47B1">
      <w:pPr>
        <w:pStyle w:val="EndNoteBibliography"/>
        <w:spacing w:after="0"/>
      </w:pPr>
      <w:r w:rsidRPr="00DB47B1">
        <w:t>87.</w:t>
      </w:r>
      <w:r w:rsidRPr="00DB47B1">
        <w:tab/>
        <w:t>Jaume F, Valls-Mateus M, Mullol J. Common Cold and Acute Rhinosinusitis: Up-to-Date Management in 2020. Curr Allergy Asthma Rep. 2020;20(7):28.</w:t>
      </w:r>
    </w:p>
    <w:p w14:paraId="73309A17" w14:textId="77777777" w:rsidR="00DB47B1" w:rsidRPr="00DB47B1" w:rsidRDefault="00DB47B1" w:rsidP="00DB47B1">
      <w:pPr>
        <w:pStyle w:val="EndNoteBibliography"/>
        <w:spacing w:after="0"/>
      </w:pPr>
      <w:r w:rsidRPr="00DB47B1">
        <w:t>88.</w:t>
      </w:r>
      <w:r w:rsidRPr="00DB47B1">
        <w:tab/>
        <w:t>Takkouche B, Regueira C, Gestal-Otero JJ. A cohort study of stress and the common cold. Epidemiology. 2001;12(3):345-9.</w:t>
      </w:r>
    </w:p>
    <w:p w14:paraId="750C383A" w14:textId="77777777" w:rsidR="00DB47B1" w:rsidRPr="00DB47B1" w:rsidRDefault="00DB47B1" w:rsidP="00DB47B1">
      <w:pPr>
        <w:pStyle w:val="EndNoteBibliography"/>
        <w:spacing w:after="0"/>
      </w:pPr>
      <w:r w:rsidRPr="00DB47B1">
        <w:t>89.</w:t>
      </w:r>
      <w:r w:rsidRPr="00DB47B1">
        <w:tab/>
        <w:t>Tsujita S, Morimoto K. Secretory IgA in saliva can be a useful stress marker. Environ Health Prev Med. 1999;4(1):1-8.</w:t>
      </w:r>
    </w:p>
    <w:p w14:paraId="5B5FF482" w14:textId="77777777" w:rsidR="00DB47B1" w:rsidRPr="00DB47B1" w:rsidRDefault="00DB47B1" w:rsidP="00DB47B1">
      <w:pPr>
        <w:pStyle w:val="EndNoteBibliography"/>
        <w:spacing w:after="0"/>
      </w:pPr>
      <w:r w:rsidRPr="00DB47B1">
        <w:t>90.</w:t>
      </w:r>
      <w:r w:rsidRPr="00DB47B1">
        <w:tab/>
        <w:t>Cohen S, Tyrrell DA, Russell MA, Jarvis MJ, Smith AP. Smoking, alcohol consumption, and susceptibility to the common cold. Am J Public Health. 1993;83(9):1277-83.</w:t>
      </w:r>
    </w:p>
    <w:p w14:paraId="310D72B1" w14:textId="77777777" w:rsidR="00DB47B1" w:rsidRPr="00DB47B1" w:rsidRDefault="00DB47B1" w:rsidP="00DB47B1">
      <w:pPr>
        <w:pStyle w:val="EndNoteBibliography"/>
        <w:spacing w:after="0"/>
      </w:pPr>
      <w:r w:rsidRPr="00DB47B1">
        <w:t>91.</w:t>
      </w:r>
      <w:r w:rsidRPr="00DB47B1">
        <w:tab/>
        <w:t>Roelen CA, Koopmans PC, Notenbomer A, Groothoff JW. Job satisfaction and short sickness absence due to the common cold. Work. 2011;39(3):305-13.</w:t>
      </w:r>
    </w:p>
    <w:p w14:paraId="7787AE81" w14:textId="77777777" w:rsidR="00DB47B1" w:rsidRPr="00DB47B1" w:rsidRDefault="00DB47B1" w:rsidP="00DB47B1">
      <w:pPr>
        <w:pStyle w:val="EndNoteBibliography"/>
        <w:spacing w:after="0"/>
      </w:pPr>
      <w:r w:rsidRPr="00DB47B1">
        <w:t>92.</w:t>
      </w:r>
      <w:r w:rsidRPr="00DB47B1">
        <w:tab/>
        <w:t>Nichol KL, D'Heilly S, Ehlinger E. Colds and influenza-like illnesses in university students: impact on health, academic and work performance, and health care use. Clin Infect Dis. 2005;40(9):1263-70.</w:t>
      </w:r>
    </w:p>
    <w:p w14:paraId="19B1B99E" w14:textId="77777777" w:rsidR="00DB47B1" w:rsidRPr="00DB47B1" w:rsidRDefault="00DB47B1" w:rsidP="00DB47B1">
      <w:pPr>
        <w:pStyle w:val="EndNoteBibliography"/>
        <w:spacing w:after="0"/>
      </w:pPr>
      <w:r w:rsidRPr="00DB47B1">
        <w:t>93.</w:t>
      </w:r>
      <w:r w:rsidRPr="00DB47B1">
        <w:tab/>
        <w:t>Bertino JS. Cost burden of viral respiratory infections: issues for formulary decision makers. Am J Med. 2002;112 Suppl 6A:42s-9s.</w:t>
      </w:r>
    </w:p>
    <w:p w14:paraId="40ACB6CD" w14:textId="77777777" w:rsidR="00DB47B1" w:rsidRPr="00DB47B1" w:rsidRDefault="00DB47B1" w:rsidP="00DB47B1">
      <w:pPr>
        <w:pStyle w:val="EndNoteBibliography"/>
        <w:spacing w:after="0"/>
      </w:pPr>
      <w:r w:rsidRPr="00DB47B1">
        <w:t>94.</w:t>
      </w:r>
      <w:r w:rsidRPr="00DB47B1">
        <w:tab/>
        <w:t>Fendrick AM, Monto AS, Nightengale B, Sarnes M. The economic burden of non-influenza-related viral respiratory tract infection in the United States. Arch Intern Med. 2003;163(4):487-94.</w:t>
      </w:r>
    </w:p>
    <w:p w14:paraId="4903B7E1" w14:textId="77777777" w:rsidR="00DB47B1" w:rsidRPr="00DB47B1" w:rsidRDefault="00DB47B1" w:rsidP="00DB47B1">
      <w:pPr>
        <w:pStyle w:val="EndNoteBibliography"/>
        <w:spacing w:after="0"/>
      </w:pPr>
      <w:r w:rsidRPr="00DB47B1">
        <w:t>95.</w:t>
      </w:r>
      <w:r w:rsidRPr="00DB47B1">
        <w:tab/>
        <w:t>Halabi KC, Stockwell MS, Alba L, Vargas C, Reed C, Saiman L. Clinical and socioeconomic burden of rhinoviruses/enteroviruses in the community. Influenza Other Respir Viruses. 2022;16(5):891-6.</w:t>
      </w:r>
    </w:p>
    <w:p w14:paraId="7E2C4BDC" w14:textId="77777777" w:rsidR="00DB47B1" w:rsidRPr="00DB47B1" w:rsidRDefault="00DB47B1" w:rsidP="00DB47B1">
      <w:pPr>
        <w:pStyle w:val="EndNoteBibliography"/>
        <w:spacing w:after="0"/>
      </w:pPr>
      <w:r w:rsidRPr="00DB47B1">
        <w:t>96.</w:t>
      </w:r>
      <w:r w:rsidRPr="00DB47B1">
        <w:tab/>
        <w:t>Monto AS, Ullman BM. Acute respiratory illness in an American community. The Tecumseh study. Jama. 1974;227(2):164-9.</w:t>
      </w:r>
    </w:p>
    <w:p w14:paraId="557B0767" w14:textId="77777777" w:rsidR="00DB47B1" w:rsidRPr="00DB47B1" w:rsidRDefault="00DB47B1" w:rsidP="00DB47B1">
      <w:pPr>
        <w:pStyle w:val="EndNoteBibliography"/>
        <w:spacing w:after="0"/>
      </w:pPr>
      <w:r w:rsidRPr="00DB47B1">
        <w:t>97.</w:t>
      </w:r>
      <w:r w:rsidRPr="00DB47B1">
        <w:tab/>
        <w:t>Monto AS. Studies of the community and family: acute respiratory illness and infection. Epidemiol Rev. 1994;16(2):351-73.</w:t>
      </w:r>
    </w:p>
    <w:p w14:paraId="6EE7C70C" w14:textId="77777777" w:rsidR="00DB47B1" w:rsidRPr="00DB47B1" w:rsidRDefault="00DB47B1" w:rsidP="00DB47B1">
      <w:pPr>
        <w:pStyle w:val="EndNoteBibliography"/>
        <w:spacing w:after="0"/>
      </w:pPr>
      <w:r w:rsidRPr="00DB47B1">
        <w:t>98.</w:t>
      </w:r>
      <w:r w:rsidRPr="00DB47B1">
        <w:tab/>
        <w:t>Zlateva KT, de Vries JJ, Coenjaerts FE, van Loon AM, Verheij T, Little P, et al. Prolonged shedding of rhinovirus and re-infection in adults with respiratory tract illness. European Respiratory Journal. 2014;44(1):169-77.</w:t>
      </w:r>
    </w:p>
    <w:p w14:paraId="6D26E158" w14:textId="77777777" w:rsidR="00DB47B1" w:rsidRPr="00DB47B1" w:rsidRDefault="00DB47B1" w:rsidP="00DB47B1">
      <w:pPr>
        <w:pStyle w:val="EndNoteBibliography"/>
        <w:spacing w:after="0"/>
      </w:pPr>
      <w:r w:rsidRPr="00DB47B1">
        <w:t>99.</w:t>
      </w:r>
      <w:r w:rsidRPr="00DB47B1">
        <w:tab/>
        <w:t>Bahabri I, Abdulaal A, Alanazi T, Alenazy S, Alrumih Y, Alqahtani R, et al. Characteristics, Management, and Outcomes of Community-Acquired Pneumonia Due to Human Rhinovirus-A Retrospective Study. Can Respir J. 2022;2022:1349994.</w:t>
      </w:r>
    </w:p>
    <w:p w14:paraId="1CB3CA3C" w14:textId="77777777" w:rsidR="00DB47B1" w:rsidRPr="00DB47B1" w:rsidRDefault="00DB47B1" w:rsidP="00DB47B1">
      <w:pPr>
        <w:pStyle w:val="EndNoteBibliography"/>
        <w:spacing w:after="0"/>
      </w:pPr>
      <w:r w:rsidRPr="00DB47B1">
        <w:t>100.</w:t>
      </w:r>
      <w:r w:rsidRPr="00DB47B1">
        <w:tab/>
        <w:t>Fica A, Dabanch J, Andrade W, Bustos P, Carvajal I, Ceroni C, et al. Clinical relevance of rhinovirus infections among adult hospitalized patients. Braz J Infect Dis. 2015;19(2):118-24.</w:t>
      </w:r>
    </w:p>
    <w:p w14:paraId="10AD286D" w14:textId="77777777" w:rsidR="00DB47B1" w:rsidRPr="00DB47B1" w:rsidRDefault="00DB47B1" w:rsidP="00DB47B1">
      <w:pPr>
        <w:pStyle w:val="EndNoteBibliography"/>
        <w:spacing w:after="0"/>
      </w:pPr>
      <w:r w:rsidRPr="00DB47B1">
        <w:t>101.</w:t>
      </w:r>
      <w:r w:rsidRPr="00DB47B1">
        <w:tab/>
        <w:t>Stott EJ, Heath GF. Factors affecting the growth of Rhinovirus 2 in suspension cultures of L132 cells. J Gen Virol. 1970;6(1):15-24.</w:t>
      </w:r>
    </w:p>
    <w:p w14:paraId="6FC6C8A1" w14:textId="77777777" w:rsidR="00DB47B1" w:rsidRPr="00DB47B1" w:rsidRDefault="00DB47B1" w:rsidP="00DB47B1">
      <w:pPr>
        <w:pStyle w:val="EndNoteBibliography"/>
        <w:spacing w:after="0"/>
      </w:pPr>
      <w:r w:rsidRPr="00DB47B1">
        <w:t>102.</w:t>
      </w:r>
      <w:r w:rsidRPr="00DB47B1">
        <w:tab/>
        <w:t>McFadden ER, Jr., Pichurko BM, Bowman HF, Ingenito E, Burns S, Dowling N, Solway J. Thermal mapping of the airways in humans. J Appl Physiol (1985). 1985;58(2):564-70.</w:t>
      </w:r>
    </w:p>
    <w:p w14:paraId="327BD589" w14:textId="77777777" w:rsidR="00DB47B1" w:rsidRPr="00DB47B1" w:rsidRDefault="00DB47B1" w:rsidP="00DB47B1">
      <w:pPr>
        <w:pStyle w:val="EndNoteBibliography"/>
        <w:spacing w:after="0"/>
      </w:pPr>
      <w:r w:rsidRPr="00DB47B1">
        <w:t>103.</w:t>
      </w:r>
      <w:r w:rsidRPr="00DB47B1">
        <w:tab/>
        <w:t>Papadopoulos NG, Sanderson G, Hunter J, Johnston SL. Rhinoviruses replicate effectively at lower airway temperatures. J Med Virol. 1999;58(1):100-4.</w:t>
      </w:r>
    </w:p>
    <w:p w14:paraId="7B6F8B35" w14:textId="77777777" w:rsidR="00DB47B1" w:rsidRPr="00DB47B1" w:rsidRDefault="00DB47B1" w:rsidP="00DB47B1">
      <w:pPr>
        <w:pStyle w:val="EndNoteBibliography"/>
        <w:spacing w:after="0"/>
      </w:pPr>
      <w:r w:rsidRPr="00DB47B1">
        <w:lastRenderedPageBreak/>
        <w:t>104.</w:t>
      </w:r>
      <w:r w:rsidRPr="00DB47B1">
        <w:tab/>
        <w:t>Lopez-Souza N, Favoreto S, Wong H, Ward T, Yagi S, Schnurr D, et al. In vitro susceptibility to rhinovirus infection is greater for bronchial than for nasal airway epithelial cells in human subjects. J Allergy Clin Immunol. 2009;123(6):1384-90.e2.</w:t>
      </w:r>
    </w:p>
    <w:p w14:paraId="2538A9DE" w14:textId="77777777" w:rsidR="00DB47B1" w:rsidRPr="00DB47B1" w:rsidRDefault="00DB47B1" w:rsidP="00DB47B1">
      <w:pPr>
        <w:pStyle w:val="EndNoteBibliography"/>
        <w:spacing w:after="0"/>
      </w:pPr>
      <w:r w:rsidRPr="00DB47B1">
        <w:t>105.</w:t>
      </w:r>
      <w:r w:rsidRPr="00DB47B1">
        <w:tab/>
        <w:t>Mosser AG, Vrtis R, Burchell L, Lee WM, Dick CR, Weisshaar E, et al. Quantitative and qualitative analysis of rhinovirus infection in bronchial tissues. Am J Respir Crit Care Med. 2005;171(6):645-51.</w:t>
      </w:r>
    </w:p>
    <w:p w14:paraId="68CAF56F" w14:textId="77777777" w:rsidR="00DB47B1" w:rsidRPr="00DB47B1" w:rsidRDefault="00DB47B1" w:rsidP="00DB47B1">
      <w:pPr>
        <w:pStyle w:val="EndNoteBibliography"/>
        <w:spacing w:after="0"/>
      </w:pPr>
      <w:r w:rsidRPr="00DB47B1">
        <w:t>106.</w:t>
      </w:r>
      <w:r w:rsidRPr="00DB47B1">
        <w:tab/>
        <w:t>Papadopoulos NG, Bates PJ, Bardin PG, Papi A, Leir SH, Fraenkel DJ, et al. Rhinoviruses infect the lower airways. J Infect Dis. 2000;181(6):1875-84.</w:t>
      </w:r>
    </w:p>
    <w:p w14:paraId="3F74FA08" w14:textId="77777777" w:rsidR="00DB47B1" w:rsidRPr="00DB47B1" w:rsidRDefault="00DB47B1" w:rsidP="00DB47B1">
      <w:pPr>
        <w:pStyle w:val="EndNoteBibliography"/>
        <w:spacing w:after="0"/>
      </w:pPr>
      <w:r w:rsidRPr="00DB47B1">
        <w:t>107.</w:t>
      </w:r>
      <w:r w:rsidRPr="00DB47B1">
        <w:tab/>
        <w:t>Gern JE, Galagan DM, Jarjour NN, Dick EC, Busse WW. Detection of rhinovirus RNA in lower airway cells during experimentally induced infection. Am J Respir Crit Care Med. 1997;155(3):1159-61.</w:t>
      </w:r>
    </w:p>
    <w:p w14:paraId="2239C9F0" w14:textId="77777777" w:rsidR="00DB47B1" w:rsidRPr="00DB47B1" w:rsidRDefault="00DB47B1" w:rsidP="00DB47B1">
      <w:pPr>
        <w:pStyle w:val="EndNoteBibliography"/>
        <w:spacing w:after="0"/>
      </w:pPr>
      <w:r w:rsidRPr="00DB47B1">
        <w:t>108.</w:t>
      </w:r>
      <w:r w:rsidRPr="00DB47B1">
        <w:tab/>
        <w:t>Simons E, Schroth MK, Gern JE. Analysis of tracheal secretions for rhinovirus during natural colds. Pediatr Allergy Immunol. 2005;16(3):276-8.</w:t>
      </w:r>
    </w:p>
    <w:p w14:paraId="48AA8CC7" w14:textId="77777777" w:rsidR="00DB47B1" w:rsidRPr="00DB47B1" w:rsidRDefault="00DB47B1" w:rsidP="00DB47B1">
      <w:pPr>
        <w:pStyle w:val="EndNoteBibliography"/>
        <w:spacing w:after="0"/>
      </w:pPr>
      <w:r w:rsidRPr="00DB47B1">
        <w:t>109.</w:t>
      </w:r>
      <w:r w:rsidRPr="00DB47B1">
        <w:tab/>
        <w:t>Makhsous N, Goya S, Avendaño CC, Rupp J, Kuypers J, Jerome KR, et al. Within-Host Rhinovirus Evolution in Upper and Lower Respiratory Tract Highlights Capsid Variability and Mutation-Independent Compartmentalization. J Infect Dis. 2024;229(2):403-12.</w:t>
      </w:r>
    </w:p>
    <w:p w14:paraId="2E2F7BA1" w14:textId="77777777" w:rsidR="00DB47B1" w:rsidRPr="00DB47B1" w:rsidRDefault="00DB47B1" w:rsidP="00DB47B1">
      <w:pPr>
        <w:pStyle w:val="EndNoteBibliography"/>
        <w:spacing w:after="0"/>
      </w:pPr>
      <w:r w:rsidRPr="00DB47B1">
        <w:t>110.</w:t>
      </w:r>
      <w:r w:rsidRPr="00DB47B1">
        <w:tab/>
        <w:t>Ramirez JA, Wiemken TL, Peyrani P, Arnold FW, Kelley R, Mattingly WA, et al. Adults Hospitalized With Pneumonia in the United States: Incidence, Epidemiology, and Mortality. Clin Infect Dis. 2017;65(11):1806-12.</w:t>
      </w:r>
    </w:p>
    <w:p w14:paraId="5D09E92A" w14:textId="77777777" w:rsidR="00DB47B1" w:rsidRPr="00DB47B1" w:rsidRDefault="00DB47B1" w:rsidP="00DB47B1">
      <w:pPr>
        <w:pStyle w:val="EndNoteBibliography"/>
        <w:spacing w:after="0"/>
      </w:pPr>
      <w:r w:rsidRPr="00DB47B1">
        <w:t>111.</w:t>
      </w:r>
      <w:r w:rsidRPr="00DB47B1">
        <w:tab/>
        <w:t>Alimi Y, Lim WS, Lansbury L, Leonardi-Bee J, Nguyen-Van-Tam JS. Systematic review of respiratory viral pathogens identified in adults with community-acquired pneumonia in Europe. J Clin Virol. 2017;95:26-35.</w:t>
      </w:r>
    </w:p>
    <w:p w14:paraId="7C951B28" w14:textId="77777777" w:rsidR="00DB47B1" w:rsidRPr="00DB47B1" w:rsidRDefault="00DB47B1" w:rsidP="00DB47B1">
      <w:pPr>
        <w:pStyle w:val="EndNoteBibliography"/>
        <w:spacing w:after="0"/>
      </w:pPr>
      <w:r w:rsidRPr="00DB47B1">
        <w:t>112.</w:t>
      </w:r>
      <w:r w:rsidRPr="00DB47B1">
        <w:tab/>
        <w:t>Shoar S, Musher DM. Etiology of community-acquired pneumonia in adults: a systematic review. Pneumonia (Nathan). 2020;12:11.</w:t>
      </w:r>
    </w:p>
    <w:p w14:paraId="0EF4AD34" w14:textId="77777777" w:rsidR="00DB47B1" w:rsidRPr="00DB47B1" w:rsidRDefault="00DB47B1" w:rsidP="00DB47B1">
      <w:pPr>
        <w:pStyle w:val="EndNoteBibliography"/>
        <w:spacing w:after="0"/>
      </w:pPr>
      <w:r w:rsidRPr="00DB47B1">
        <w:t>113.</w:t>
      </w:r>
      <w:r w:rsidRPr="00DB47B1">
        <w:tab/>
        <w:t>Jain S, Self WH, Wunderink RG, Fakhran S, Balk R, Bramley AM, et al. Community-Acquired Pneumonia Requiring Hospitalization among U.S. Adults. N Engl J Med. 2015;373(5):415-27.</w:t>
      </w:r>
    </w:p>
    <w:p w14:paraId="5D99E0A8" w14:textId="77777777" w:rsidR="00DB47B1" w:rsidRPr="00DB47B1" w:rsidRDefault="00DB47B1" w:rsidP="00DB47B1">
      <w:pPr>
        <w:pStyle w:val="EndNoteBibliography"/>
        <w:spacing w:after="0"/>
      </w:pPr>
      <w:r w:rsidRPr="00DB47B1">
        <w:t>114.</w:t>
      </w:r>
      <w:r w:rsidRPr="00DB47B1">
        <w:tab/>
        <w:t>Templeton KE, Scheltinga SA, van den Eeden WC, Graffelman AW, van den Broek PJ, Claas EC. Improved diagnosis of the etiology of community-acquired pneumonia with real-time polymerase chain reaction. Clin Infect Dis. 2005;41(3):345-51.</w:t>
      </w:r>
    </w:p>
    <w:p w14:paraId="22C110FF" w14:textId="77777777" w:rsidR="00DB47B1" w:rsidRPr="00DB47B1" w:rsidRDefault="00DB47B1" w:rsidP="00DB47B1">
      <w:pPr>
        <w:pStyle w:val="EndNoteBibliography"/>
        <w:spacing w:after="0"/>
      </w:pPr>
      <w:r w:rsidRPr="00DB47B1">
        <w:t>115.</w:t>
      </w:r>
      <w:r w:rsidRPr="00DB47B1">
        <w:tab/>
        <w:t>Burk M, El-Kersh K, Saad M, Wiemken T, Ramirez J, Cavallazzi R. Viral infection in community-acquired pneumonia: a systematic review and meta-analysis. Eur Respir Rev. 2016;25(140):178-88.</w:t>
      </w:r>
    </w:p>
    <w:p w14:paraId="529FA36F" w14:textId="77777777" w:rsidR="00DB47B1" w:rsidRPr="00DB47B1" w:rsidRDefault="00DB47B1" w:rsidP="00DB47B1">
      <w:pPr>
        <w:pStyle w:val="EndNoteBibliography"/>
        <w:spacing w:after="0"/>
      </w:pPr>
      <w:r w:rsidRPr="00DB47B1">
        <w:t>116.</w:t>
      </w:r>
      <w:r w:rsidRPr="00DB47B1">
        <w:tab/>
        <w:t>Fujikura Y, Somekawa K, Manabe T, Horita N, Takahashi H, Higa F, et al. Aetiological agents of adult community-acquired pneumonia in Japan: systematic review and meta-analysis of published data. BMJ Open Respir Res. 2023;10(1).</w:t>
      </w:r>
    </w:p>
    <w:p w14:paraId="0D843E5E" w14:textId="77777777" w:rsidR="00DB47B1" w:rsidRPr="00DB47B1" w:rsidRDefault="00DB47B1" w:rsidP="00DB47B1">
      <w:pPr>
        <w:pStyle w:val="EndNoteBibliography"/>
        <w:spacing w:after="0"/>
      </w:pPr>
      <w:r w:rsidRPr="00DB47B1">
        <w:t>117.</w:t>
      </w:r>
      <w:r w:rsidRPr="00DB47B1">
        <w:tab/>
        <w:t>Ison MG, Hayden FG, Kaiser L, Corey L, Boeckh M. Rhinovirus infections in hematopoietic stem cell transplant recipients with pneumonia. Clin Infect Dis. 2003;36(9):1139-43.</w:t>
      </w:r>
    </w:p>
    <w:p w14:paraId="07A8EE08" w14:textId="77777777" w:rsidR="00DB47B1" w:rsidRPr="00DB47B1" w:rsidRDefault="00DB47B1" w:rsidP="00DB47B1">
      <w:pPr>
        <w:pStyle w:val="EndNoteBibliography"/>
        <w:spacing w:after="0"/>
      </w:pPr>
      <w:r w:rsidRPr="00DB47B1">
        <w:t>118.</w:t>
      </w:r>
      <w:r w:rsidRPr="00DB47B1">
        <w:tab/>
        <w:t>Garbino J, Soccal PM, Aubert JD, Rochat T, Meylan P, Thomas Y, et al. Respiratory viruses in bronchoalveolar lavage: a hospital-based cohort study in adults. Thorax. 2009;64(5):399-404.</w:t>
      </w:r>
    </w:p>
    <w:p w14:paraId="25623378" w14:textId="77777777" w:rsidR="00DB47B1" w:rsidRPr="00DB47B1" w:rsidRDefault="00DB47B1" w:rsidP="00DB47B1">
      <w:pPr>
        <w:pStyle w:val="EndNoteBibliography"/>
        <w:spacing w:after="0"/>
      </w:pPr>
      <w:r w:rsidRPr="00DB47B1">
        <w:t>119.</w:t>
      </w:r>
      <w:r w:rsidRPr="00DB47B1">
        <w:tab/>
        <w:t>Zhang L, Xiao Y, Zhang G, Li H, Zhao J, Chen M, et al. Identification of priority pathogens for aetiological diagnosis in adults with community-acquired pneumonia in China: a multicentre prospective study. BMC Infect Dis. 2023;23(1):231.</w:t>
      </w:r>
    </w:p>
    <w:p w14:paraId="37B5B722" w14:textId="77777777" w:rsidR="00DB47B1" w:rsidRPr="00DB47B1" w:rsidRDefault="00DB47B1" w:rsidP="00DB47B1">
      <w:pPr>
        <w:pStyle w:val="EndNoteBibliography"/>
        <w:spacing w:after="0"/>
      </w:pPr>
      <w:r w:rsidRPr="00DB47B1">
        <w:t>120.</w:t>
      </w:r>
      <w:r w:rsidRPr="00DB47B1">
        <w:tab/>
        <w:t>Li ZJ, Zhang HY, Ren LL, Lu QB, Ren X, Zhang CH, et al. Etiological and epidemiological features of acute respiratory infections in China. Nat Commun. 2021;12(1):5026.</w:t>
      </w:r>
    </w:p>
    <w:p w14:paraId="0610E7B9" w14:textId="77777777" w:rsidR="00DB47B1" w:rsidRPr="00DB47B1" w:rsidRDefault="00DB47B1" w:rsidP="00DB47B1">
      <w:pPr>
        <w:pStyle w:val="EndNoteBibliography"/>
        <w:spacing w:after="0"/>
      </w:pPr>
      <w:r w:rsidRPr="00DB47B1">
        <w:t>121.</w:t>
      </w:r>
      <w:r w:rsidRPr="00DB47B1">
        <w:tab/>
        <w:t>Choi SH, Hong SB, Kim T, Kim SH, Huh JW, Do KH, et al. Clinical and molecular characterization of rhinoviruses A, B, and C in adult patients with pneumonia. J Clin Virol. 2015;63:70-5.</w:t>
      </w:r>
    </w:p>
    <w:p w14:paraId="5BB8E06E" w14:textId="77777777" w:rsidR="00DB47B1" w:rsidRPr="00DB47B1" w:rsidRDefault="00DB47B1" w:rsidP="00DB47B1">
      <w:pPr>
        <w:pStyle w:val="EndNoteBibliography"/>
        <w:spacing w:after="0"/>
      </w:pPr>
      <w:r w:rsidRPr="00DB47B1">
        <w:t>122.</w:t>
      </w:r>
      <w:r w:rsidRPr="00DB47B1">
        <w:tab/>
        <w:t>Jennings LC, Anderson TP, Beynon KA, Chua A, Laing RT, Werno AM, et al. Incidence and characteristics of viral community-acquired pneumonia in adults. Thorax. 2008;63(1):42-8.</w:t>
      </w:r>
    </w:p>
    <w:p w14:paraId="16B3B793" w14:textId="77777777" w:rsidR="00DB47B1" w:rsidRPr="00DB47B1" w:rsidRDefault="00DB47B1" w:rsidP="00DB47B1">
      <w:pPr>
        <w:pStyle w:val="EndNoteBibliography"/>
        <w:spacing w:after="0"/>
      </w:pPr>
      <w:r w:rsidRPr="00DB47B1">
        <w:t>123.</w:t>
      </w:r>
      <w:r w:rsidRPr="00DB47B1">
        <w:tab/>
        <w:t>Shi T, Arnott A, Semogas I, Falsey AR, Openshaw P, Wedzicha JA, et al. The Etiological Role of Common Respiratory Viruses in Acute Respiratory Infections in Older Adults: A Systematic Review and Meta-analysis. J Infect Dis. 2020;222(Supplement_7):S563-s9.</w:t>
      </w:r>
    </w:p>
    <w:p w14:paraId="26A0752B" w14:textId="77777777" w:rsidR="00DB47B1" w:rsidRPr="00DB47B1" w:rsidRDefault="00DB47B1" w:rsidP="00DB47B1">
      <w:pPr>
        <w:pStyle w:val="EndNoteBibliography"/>
        <w:spacing w:after="0"/>
      </w:pPr>
      <w:r w:rsidRPr="00DB47B1">
        <w:lastRenderedPageBreak/>
        <w:t>124.</w:t>
      </w:r>
      <w:r w:rsidRPr="00DB47B1">
        <w:tab/>
        <w:t>Piralla A, Mariani B, Rovida F, Baldanti F. Frequency of respiratory viruses among patients admitted to 26 Intensive Care Units in seven consecutive winter-spring seasons (2009-2016) in Northern Italy. J Clin Virol. 2017;92:48-51.</w:t>
      </w:r>
    </w:p>
    <w:p w14:paraId="7606FAA9" w14:textId="77777777" w:rsidR="00DB47B1" w:rsidRPr="00DB47B1" w:rsidRDefault="00DB47B1" w:rsidP="00DB47B1">
      <w:pPr>
        <w:pStyle w:val="EndNoteBibliography"/>
        <w:spacing w:after="0"/>
      </w:pPr>
      <w:r w:rsidRPr="00DB47B1">
        <w:t>125.</w:t>
      </w:r>
      <w:r w:rsidRPr="00DB47B1">
        <w:tab/>
        <w:t>Minosse C, Selleri M, Zaniratti MS, Cappiello G, Longo R, Schifano E, et al. Frequency of detection of respiratory viruses in the lower respiratory tract of hospitalized adults. J Clin Virol. 2008;42(2):215-20.</w:t>
      </w:r>
    </w:p>
    <w:p w14:paraId="6B7A5CE8" w14:textId="77777777" w:rsidR="00DB47B1" w:rsidRPr="00DB47B1" w:rsidRDefault="00DB47B1" w:rsidP="00DB47B1">
      <w:pPr>
        <w:pStyle w:val="EndNoteBibliography"/>
        <w:spacing w:after="0"/>
      </w:pPr>
      <w:r w:rsidRPr="00DB47B1">
        <w:t>126.</w:t>
      </w:r>
      <w:r w:rsidRPr="00DB47B1">
        <w:tab/>
        <w:t>Choi SH, Hong SB, Ko GB, Lee Y, Park HJ, Park SY, et al. Viral infection in patients with severe pneumonia requiring intensive care unit admission. Am J Respir Crit Care Med. 2012;186(4):325-32.</w:t>
      </w:r>
    </w:p>
    <w:p w14:paraId="6BB30348" w14:textId="77777777" w:rsidR="00DB47B1" w:rsidRPr="00DB47B1" w:rsidRDefault="00DB47B1" w:rsidP="00DB47B1">
      <w:pPr>
        <w:pStyle w:val="EndNoteBibliography"/>
        <w:spacing w:after="0"/>
      </w:pPr>
      <w:r w:rsidRPr="00DB47B1">
        <w:t>127.</w:t>
      </w:r>
      <w:r w:rsidRPr="00DB47B1">
        <w:tab/>
        <w:t>Karhu J, Ala-Kokko TI, Vuorinen T, Ohtonen P, Syrjälä H. Lower respiratory tract virus findings in mechanically ventilated patients with severe community-acquired pneumonia. Clin Infect Dis. 2014;59(1):62-70.</w:t>
      </w:r>
    </w:p>
    <w:p w14:paraId="76E970F0" w14:textId="77777777" w:rsidR="00DB47B1" w:rsidRPr="00DB47B1" w:rsidRDefault="00DB47B1" w:rsidP="00DB47B1">
      <w:pPr>
        <w:pStyle w:val="EndNoteBibliography"/>
        <w:spacing w:after="0"/>
      </w:pPr>
      <w:r w:rsidRPr="00DB47B1">
        <w:t>128.</w:t>
      </w:r>
      <w:r w:rsidRPr="00DB47B1">
        <w:tab/>
        <w:t>Hong HL, Hong SB, Ko GB, Huh JW, Sung H, Do KH, et al. Viral infection is not uncommon in adult patients with severe hospital-acquired pneumonia. PLoS ONE. 2014;9(4):e95865.</w:t>
      </w:r>
    </w:p>
    <w:p w14:paraId="45E730A6" w14:textId="77777777" w:rsidR="00DB47B1" w:rsidRPr="00DB47B1" w:rsidRDefault="00DB47B1" w:rsidP="00DB47B1">
      <w:pPr>
        <w:pStyle w:val="EndNoteBibliography"/>
        <w:spacing w:after="0"/>
      </w:pPr>
      <w:r w:rsidRPr="00DB47B1">
        <w:t>129.</w:t>
      </w:r>
      <w:r w:rsidRPr="00DB47B1">
        <w:tab/>
        <w:t>Verheij T, Hermans J, Kaptein A, Mulder J. Acute bronchitis: course of symptoms and restrictions in patients' daily activities. Scand J Prim Health Care. 1995;13(1):8-12.</w:t>
      </w:r>
    </w:p>
    <w:p w14:paraId="3FD51B4A" w14:textId="77777777" w:rsidR="00DB47B1" w:rsidRPr="00DB47B1" w:rsidRDefault="00DB47B1" w:rsidP="00DB47B1">
      <w:pPr>
        <w:pStyle w:val="EndNoteBibliography"/>
        <w:spacing w:after="0"/>
      </w:pPr>
      <w:r w:rsidRPr="00DB47B1">
        <w:t>130.</w:t>
      </w:r>
      <w:r w:rsidRPr="00DB47B1">
        <w:tab/>
        <w:t>Fragaszy EB, Warren-Gash C, White PJ, Zambon M, Edmunds WJ, Nguyen-Van-Tam JS, Hayward AC. Effects of seasonal and pandemic influenza on health-related quality of life, work and school absence in England: Results from the Flu Watch cohort study. Influenza Other Respir Viruses. 2018;12(1):171-82.</w:t>
      </w:r>
    </w:p>
    <w:p w14:paraId="29D58508" w14:textId="77777777" w:rsidR="00DB47B1" w:rsidRPr="00DB47B1" w:rsidRDefault="00DB47B1" w:rsidP="00DB47B1">
      <w:pPr>
        <w:pStyle w:val="EndNoteBibliography"/>
        <w:spacing w:after="0"/>
      </w:pPr>
      <w:r w:rsidRPr="00DB47B1">
        <w:t>131.</w:t>
      </w:r>
      <w:r w:rsidRPr="00DB47B1">
        <w:tab/>
        <w:t>Vos LM, Bruyndonckx R, Zuithoff NPA, Little P, Oosterheert JJ, Broekhuizen BDL, et al. Lower respiratory tract infection in the community: associations between viral aetiology and illness course. Clin Microbiol Infect. 2021;27(1):96-104.</w:t>
      </w:r>
    </w:p>
    <w:p w14:paraId="20907B44" w14:textId="77777777" w:rsidR="00DB47B1" w:rsidRPr="00DB47B1" w:rsidRDefault="00DB47B1" w:rsidP="00DB47B1">
      <w:pPr>
        <w:pStyle w:val="EndNoteBibliography"/>
        <w:spacing w:after="0"/>
      </w:pPr>
      <w:r w:rsidRPr="00DB47B1">
        <w:t>132.</w:t>
      </w:r>
      <w:r w:rsidRPr="00DB47B1">
        <w:tab/>
        <w:t>Ieven M, Coenen S, Loens K, Lammens C, Coenjaerts F, Vanderstraeten A, et al. Aetiology of lower respiratory tract infection in adults in primary care: a prospective study in 11 European countries. Clin Microbiol Infect. 2018;24(11):1158-63.</w:t>
      </w:r>
    </w:p>
    <w:p w14:paraId="697D5694" w14:textId="77777777" w:rsidR="00DB47B1" w:rsidRPr="00DB47B1" w:rsidRDefault="00DB47B1" w:rsidP="00DB47B1">
      <w:pPr>
        <w:pStyle w:val="EndNoteBibliography"/>
        <w:spacing w:after="0"/>
      </w:pPr>
      <w:r w:rsidRPr="00DB47B1">
        <w:t>133.</w:t>
      </w:r>
      <w:r w:rsidRPr="00DB47B1">
        <w:tab/>
        <w:t>Hicks LA, Shepard CW, Britz PH, Erdman DD, Fischer M, Flannery BL, et al. Two outbreaks of severe respiratory disease in nursing homes associated with rhinovirus. J Am Geriatr Soc. 2006;54(2):284-9.</w:t>
      </w:r>
    </w:p>
    <w:p w14:paraId="12E34C6D" w14:textId="77777777" w:rsidR="00DB47B1" w:rsidRPr="00DB47B1" w:rsidRDefault="00DB47B1" w:rsidP="00DB47B1">
      <w:pPr>
        <w:pStyle w:val="EndNoteBibliography"/>
        <w:spacing w:after="0"/>
      </w:pPr>
      <w:r w:rsidRPr="00DB47B1">
        <w:t>134.</w:t>
      </w:r>
      <w:r w:rsidRPr="00DB47B1">
        <w:tab/>
        <w:t>Falsey AR, McElhaney JE, Beran J, van Essen GA, Duval X, Esen M, et al. Respiratory syncytial virus and other respiratory viral infections in older adults with moderate to severe influenza-like illness. J Infect Dis. 2014;209(12):1873-81.</w:t>
      </w:r>
    </w:p>
    <w:p w14:paraId="00269BF9" w14:textId="77777777" w:rsidR="00DB47B1" w:rsidRPr="00DB47B1" w:rsidRDefault="00DB47B1" w:rsidP="00DB47B1">
      <w:pPr>
        <w:pStyle w:val="EndNoteBibliography"/>
        <w:spacing w:after="0"/>
      </w:pPr>
      <w:r w:rsidRPr="00DB47B1">
        <w:t>135.</w:t>
      </w:r>
      <w:r w:rsidRPr="00DB47B1">
        <w:tab/>
        <w:t>Malhotra-Kumar S, Van Heirstraeten L, Coenen S, Lammens C, Adriaenssens N, Kowalczyk A, et al. Impact of amoxicillin therapy on resistance selection in patients with community-acquired lower respiratory tract infections: a randomized, placebo-controlled study. J Antimicrob Chemother. 2016;71(11):3258-67.</w:t>
      </w:r>
    </w:p>
    <w:p w14:paraId="62E063BB" w14:textId="77777777" w:rsidR="00DB47B1" w:rsidRPr="00DB47B1" w:rsidRDefault="00DB47B1" w:rsidP="00DB47B1">
      <w:pPr>
        <w:pStyle w:val="EndNoteBibliography"/>
        <w:spacing w:after="0"/>
      </w:pPr>
      <w:r w:rsidRPr="00DB47B1">
        <w:t>136.</w:t>
      </w:r>
      <w:r w:rsidRPr="00DB47B1">
        <w:tab/>
        <w:t>Butler CC, Hood K, Verheij T, Little P, Melbye H, Nuttall J, et al. Variation in antibiotic prescribing and its impact on recovery in patients with acute cough in primary care: prospective study in 13 countries. Bmj. 2009;338:b2242.</w:t>
      </w:r>
    </w:p>
    <w:p w14:paraId="5E0F1559" w14:textId="77777777" w:rsidR="00DB47B1" w:rsidRPr="00DB47B1" w:rsidRDefault="00DB47B1" w:rsidP="00DB47B1">
      <w:pPr>
        <w:pStyle w:val="EndNoteBibliography"/>
        <w:spacing w:after="0"/>
      </w:pPr>
      <w:r w:rsidRPr="00DB47B1">
        <w:t>137.</w:t>
      </w:r>
      <w:r w:rsidRPr="00DB47B1">
        <w:tab/>
        <w:t>Zimmerman RK, Balasubramani GK, D'Agostino HEA, Clarke L, Yassin M, Middleton DB, et al. Population-based hospitalization burden estimates for respiratory viruses, 2015-2019. Influenza Other Respir Viruses. 2022;16(6):1133-40.</w:t>
      </w:r>
    </w:p>
    <w:p w14:paraId="580E8C77" w14:textId="77777777" w:rsidR="00DB47B1" w:rsidRPr="00DB47B1" w:rsidRDefault="00DB47B1" w:rsidP="00DB47B1">
      <w:pPr>
        <w:pStyle w:val="EndNoteBibliography"/>
        <w:spacing w:after="0"/>
      </w:pPr>
      <w:r w:rsidRPr="00DB47B1">
        <w:t>138.</w:t>
      </w:r>
      <w:r w:rsidRPr="00DB47B1">
        <w:tab/>
        <w:t>Galindo-Fraga A, Guerra-de-Blas PDC, Ortega-Villa AM, Mateja A, Ruiz Quiñones JA, Ramos Cervantes P, et al. Different Clinical Presentations of Human Rhinovirus Species Infection in Children and Adults in Mexico. Open Forum Infect Dis. 2022;9(7):ofac303.</w:t>
      </w:r>
    </w:p>
    <w:p w14:paraId="2773736D" w14:textId="77777777" w:rsidR="00DB47B1" w:rsidRPr="00DB47B1" w:rsidRDefault="00DB47B1" w:rsidP="00DB47B1">
      <w:pPr>
        <w:pStyle w:val="EndNoteBibliography"/>
        <w:spacing w:after="0"/>
      </w:pPr>
      <w:r w:rsidRPr="00DB47B1">
        <w:t>139.</w:t>
      </w:r>
      <w:r w:rsidRPr="00DB47B1">
        <w:tab/>
        <w:t>Chiu YT, Tien N, Lin HC, Wei HM, Lai HC, Chen JA, et al. Detection of respiratory pathogens by application of multiplex PCR panel during early period of COVID-19 pandemic in a tertiary hospital in Central Taiwan. J Microbiol Immunol Infect. 2022;55(6 Pt 2):1144-50.</w:t>
      </w:r>
    </w:p>
    <w:p w14:paraId="630C921A" w14:textId="77777777" w:rsidR="00DB47B1" w:rsidRPr="00DB47B1" w:rsidRDefault="00DB47B1" w:rsidP="00DB47B1">
      <w:pPr>
        <w:pStyle w:val="EndNoteBibliography"/>
        <w:spacing w:after="0"/>
      </w:pPr>
      <w:r w:rsidRPr="00DB47B1">
        <w:t>140.</w:t>
      </w:r>
      <w:r w:rsidRPr="00DB47B1">
        <w:tab/>
        <w:t>Helou M, Mahdi A, Daoud Z, Mokhbat J, Farra A, Nassar E, et al. Epidemiology of Community-Acquired Respiratory Tract Infections in Patients Admitted at the Emergency Departments. Trop Med Infect Dis. 2022;7(9).</w:t>
      </w:r>
    </w:p>
    <w:p w14:paraId="711923CB" w14:textId="77777777" w:rsidR="00DB47B1" w:rsidRPr="00DB47B1" w:rsidRDefault="00DB47B1" w:rsidP="00DB47B1">
      <w:pPr>
        <w:pStyle w:val="EndNoteBibliography"/>
        <w:spacing w:after="0"/>
      </w:pPr>
      <w:r w:rsidRPr="00DB47B1">
        <w:t>141.</w:t>
      </w:r>
      <w:r w:rsidRPr="00DB47B1">
        <w:tab/>
        <w:t>Chong YM, Chan YF, Jamaluddin MFH, Hasan MS, Pang YK, Ponnampalavanar S, et al. Rhinovirus/enterovirus was the most common respiratory virus detected in adults with severe acute respiratory infections pre-COVID-19 in Kuala Lumpur, Malaysia. PLoS ONE. 2022;17(9):e0273697.</w:t>
      </w:r>
    </w:p>
    <w:p w14:paraId="080CDE4B" w14:textId="77777777" w:rsidR="00DB47B1" w:rsidRPr="00DB47B1" w:rsidRDefault="00DB47B1" w:rsidP="00DB47B1">
      <w:pPr>
        <w:pStyle w:val="EndNoteBibliography"/>
        <w:spacing w:after="0"/>
      </w:pPr>
      <w:r w:rsidRPr="00DB47B1">
        <w:lastRenderedPageBreak/>
        <w:t>142.</w:t>
      </w:r>
      <w:r w:rsidRPr="00DB47B1">
        <w:tab/>
        <w:t>Wiemken T, Peyrani P, Bryant K, Kelley RR, Summersgill J, Arnold F, et al. Incidence of respiratory viruses in patients with community-acquired pneumonia admitted to the intensive care unit: results from the Severe Influenza Pneumonia Surveillance (SIPS) project. Eur J Clin Microbiol Infect Dis. 2013;32(5):705-10.</w:t>
      </w:r>
    </w:p>
    <w:p w14:paraId="0FC86C70" w14:textId="77777777" w:rsidR="00DB47B1" w:rsidRPr="00DB47B1" w:rsidRDefault="00DB47B1" w:rsidP="00DB47B1">
      <w:pPr>
        <w:pStyle w:val="EndNoteBibliography"/>
        <w:spacing w:after="0"/>
      </w:pPr>
      <w:r w:rsidRPr="00DB47B1">
        <w:t>143.</w:t>
      </w:r>
      <w:r w:rsidRPr="00DB47B1">
        <w:tab/>
        <w:t>Mayer KN, Wyder D, Spasic D, Herren T. Severe rhinovirus pneumonia in a young woman taking performance-enhancing drugs. BMJ Case Rep. 2016;2016.</w:t>
      </w:r>
    </w:p>
    <w:p w14:paraId="6AEA74B0" w14:textId="77777777" w:rsidR="00DB47B1" w:rsidRPr="00DB47B1" w:rsidRDefault="00DB47B1" w:rsidP="00DB47B1">
      <w:pPr>
        <w:pStyle w:val="EndNoteBibliography"/>
        <w:spacing w:after="0"/>
      </w:pPr>
      <w:r w:rsidRPr="00DB47B1">
        <w:t>144.</w:t>
      </w:r>
      <w:r w:rsidRPr="00DB47B1">
        <w:tab/>
        <w:t>Avgoustou E, Spyridaki A, Pothitos G, Papadopoulos A, Kois S, Vassilara F. Enterovirus-Rhinovirus-Induced Acute Respiratory Distress Syndrome in Adults: A Case Report and Short Literature Review. Case Rep Infect Dis. 2023;2023:8887955.</w:t>
      </w:r>
    </w:p>
    <w:p w14:paraId="61B6004F" w14:textId="77777777" w:rsidR="00DB47B1" w:rsidRPr="00DB47B1" w:rsidRDefault="00DB47B1" w:rsidP="00DB47B1">
      <w:pPr>
        <w:pStyle w:val="EndNoteBibliography"/>
        <w:spacing w:after="0"/>
      </w:pPr>
      <w:r w:rsidRPr="00DB47B1">
        <w:t>145.</w:t>
      </w:r>
      <w:r w:rsidRPr="00DB47B1">
        <w:tab/>
        <w:t>Ngu S, Pervaiz S, Avula A, Chalhoub M. Rhinovirus-induced Rapidly Progressing Acute Respiratory Distress Syndrome in an Immunocompetent Host. Cureus. 2019;11(2):e3997.</w:t>
      </w:r>
    </w:p>
    <w:p w14:paraId="6F02D919" w14:textId="77777777" w:rsidR="00DB47B1" w:rsidRPr="00DB47B1" w:rsidRDefault="00DB47B1" w:rsidP="00DB47B1">
      <w:pPr>
        <w:pStyle w:val="EndNoteBibliography"/>
        <w:spacing w:after="0"/>
      </w:pPr>
      <w:r w:rsidRPr="00DB47B1">
        <w:t>146.</w:t>
      </w:r>
      <w:r w:rsidRPr="00DB47B1">
        <w:tab/>
        <w:t>Cecchini A, Othman A, Kaur K, Richardson A, Cecchini A. Enterovirus-Human-Rhinovirus Infection Leading to Acute Respiratory Distress Syndrome: A Case Report. Cureus. 2022;14(11):e31615.</w:t>
      </w:r>
    </w:p>
    <w:p w14:paraId="520B874C" w14:textId="77777777" w:rsidR="00DB47B1" w:rsidRPr="00DB47B1" w:rsidRDefault="00DB47B1" w:rsidP="00DB47B1">
      <w:pPr>
        <w:pStyle w:val="EndNoteBibliography"/>
        <w:spacing w:after="0"/>
      </w:pPr>
      <w:r w:rsidRPr="00DB47B1">
        <w:t>147.</w:t>
      </w:r>
      <w:r w:rsidRPr="00DB47B1">
        <w:tab/>
        <w:t>Soni P, Rai A, Aggarwal N, Kamholz S, Yoon T, Kupfer Y. Enterovirus-Human Rhinovirus: A Rare Cause of Acute Respiratory Distress Syndrome. J Investig Med High Impact Case Rep. 2017;5(3):2324709617728526.</w:t>
      </w:r>
    </w:p>
    <w:p w14:paraId="1D2C8263" w14:textId="77777777" w:rsidR="00DB47B1" w:rsidRPr="00DB47B1" w:rsidRDefault="00DB47B1" w:rsidP="00DB47B1">
      <w:pPr>
        <w:pStyle w:val="EndNoteBibliography"/>
        <w:spacing w:after="0"/>
      </w:pPr>
      <w:r w:rsidRPr="00DB47B1">
        <w:t>148.</w:t>
      </w:r>
      <w:r w:rsidRPr="00DB47B1">
        <w:tab/>
        <w:t>Ayala C, Baiu I, Owyang C, Forrester JD, Spain D. Rhinovirus-associated severe acute respiratory distress syndrome (ARDS) managed with airway pressure release ventilation (APRV). Trauma Surg Acute Care Open. 2019;4(1):e000322.</w:t>
      </w:r>
    </w:p>
    <w:p w14:paraId="50460AD9" w14:textId="77777777" w:rsidR="00DB47B1" w:rsidRPr="00DB47B1" w:rsidRDefault="00DB47B1" w:rsidP="00DB47B1">
      <w:pPr>
        <w:pStyle w:val="EndNoteBibliography"/>
        <w:spacing w:after="0"/>
      </w:pPr>
      <w:r w:rsidRPr="00DB47B1">
        <w:t>149.</w:t>
      </w:r>
      <w:r w:rsidRPr="00DB47B1">
        <w:tab/>
        <w:t>Hamid K, Ali M, Devasahayam J. Acute Respiratory Distress Syndrome Secondary to Enterovirus-Human-Rhinovirus Infection in an Adult. Cureus. 2022;14(6):e26475.</w:t>
      </w:r>
    </w:p>
    <w:p w14:paraId="5E6C41FE" w14:textId="77777777" w:rsidR="00DB47B1" w:rsidRPr="00DB47B1" w:rsidRDefault="00DB47B1" w:rsidP="00DB47B1">
      <w:pPr>
        <w:pStyle w:val="EndNoteBibliography"/>
        <w:spacing w:after="0"/>
      </w:pPr>
      <w:r w:rsidRPr="00DB47B1">
        <w:t>150.</w:t>
      </w:r>
      <w:r w:rsidRPr="00DB47B1">
        <w:tab/>
        <w:t>Yousefi M, Nadji SA, Farzanegan B, Hashemian SMR, Marjani M, Moniri A, et al. Enterovirus-Human Rhinovirus as a Leading Cause of ARDS in a Liver Transplant Recipient. Tanaffos. 2019;18(2):169-72.</w:t>
      </w:r>
    </w:p>
    <w:p w14:paraId="3B0978FE" w14:textId="77777777" w:rsidR="00DB47B1" w:rsidRPr="00DB47B1" w:rsidRDefault="00DB47B1" w:rsidP="00DB47B1">
      <w:pPr>
        <w:pStyle w:val="EndNoteBibliography"/>
        <w:spacing w:after="0"/>
      </w:pPr>
      <w:r w:rsidRPr="00DB47B1">
        <w:t>151.</w:t>
      </w:r>
      <w:r w:rsidRPr="00DB47B1">
        <w:tab/>
        <w:t>Liu YN, Zhang YF, Xu Q, Qiu Y, Lu QB, Wang T, et al. Infection and co-infection patterns of community-acquired pneumonia in patients of different ages in China from 2009 to 2020: a national surveillance study. Lancet Microbe. 2023;4(5):e330-e9.</w:t>
      </w:r>
    </w:p>
    <w:p w14:paraId="440B5C64" w14:textId="77777777" w:rsidR="00DB47B1" w:rsidRPr="00DB47B1" w:rsidRDefault="00DB47B1" w:rsidP="00DB47B1">
      <w:pPr>
        <w:pStyle w:val="EndNoteBibliography"/>
        <w:spacing w:after="0"/>
      </w:pPr>
      <w:r w:rsidRPr="00DB47B1">
        <w:t>152.</w:t>
      </w:r>
      <w:r w:rsidRPr="00DB47B1">
        <w:tab/>
        <w:t>Bénézit F, Loubet P, Galtier F, Pronier C, Lenzi N, Lesieur Z, et al. Non-influenza respiratory viruses in adult patients admitted with influenza-like illness: a 3-year prospective multicenter study. Infection. 2020;48(4):489-95.</w:t>
      </w:r>
    </w:p>
    <w:p w14:paraId="045438AC" w14:textId="77777777" w:rsidR="00DB47B1" w:rsidRPr="00DB47B1" w:rsidRDefault="00DB47B1" w:rsidP="00DB47B1">
      <w:pPr>
        <w:pStyle w:val="EndNoteBibliography"/>
        <w:spacing w:after="0"/>
      </w:pPr>
      <w:r w:rsidRPr="00DB47B1">
        <w:t>153.</w:t>
      </w:r>
      <w:r w:rsidRPr="00DB47B1">
        <w:tab/>
        <w:t>Boon H, Meinders AJ, van Hannen EJ, Tersmette M, Schaftenaar E. Comparative analysis of mortality in patients admitted with an infection with influenza A/B virus, respiratory syncytial virus, rhinovirus, metapneumovirus or SARS-CoV-2. Influenza Other Respir Viruses. 2024;18(1):e13237.</w:t>
      </w:r>
    </w:p>
    <w:p w14:paraId="3DC6F453" w14:textId="77777777" w:rsidR="00DB47B1" w:rsidRPr="00DB47B1" w:rsidRDefault="00DB47B1" w:rsidP="00DB47B1">
      <w:pPr>
        <w:pStyle w:val="EndNoteBibliography"/>
        <w:spacing w:after="0"/>
      </w:pPr>
      <w:r w:rsidRPr="00DB47B1">
        <w:t>154.</w:t>
      </w:r>
      <w:r w:rsidRPr="00DB47B1">
        <w:tab/>
        <w:t>Hung IF, Zhang AJ, To KK, Chan JF, Zhu SH, Zhang R, et al. Unexpectedly Higher Morbidity and Mortality of Hospitalized Elderly Patients Associated with Rhinovirus Compared with Influenza Virus Respiratory Tract Infection. Int J Mol Sci. 2017;18(2).</w:t>
      </w:r>
    </w:p>
    <w:p w14:paraId="26AD5CB5" w14:textId="77777777" w:rsidR="00DB47B1" w:rsidRPr="00DB47B1" w:rsidRDefault="00DB47B1" w:rsidP="00DB47B1">
      <w:pPr>
        <w:pStyle w:val="EndNoteBibliography"/>
        <w:spacing w:after="0"/>
      </w:pPr>
      <w:r w:rsidRPr="00DB47B1">
        <w:t>155.</w:t>
      </w:r>
      <w:r w:rsidRPr="00DB47B1">
        <w:tab/>
        <w:t>Minor TE, Dick EC, DeMeo AN, Ouellette JJ, Cohen M, Reed CE. Viruses as Precipitants of Asthmatic Attacks in Children. JAMA. 1974;227(3):292-8.</w:t>
      </w:r>
    </w:p>
    <w:p w14:paraId="65D67354" w14:textId="77777777" w:rsidR="00DB47B1" w:rsidRPr="00DB47B1" w:rsidRDefault="00DB47B1" w:rsidP="00DB47B1">
      <w:pPr>
        <w:pStyle w:val="EndNoteBibliography"/>
        <w:spacing w:after="0"/>
      </w:pPr>
      <w:r w:rsidRPr="00DB47B1">
        <w:t>156.</w:t>
      </w:r>
      <w:r w:rsidRPr="00DB47B1">
        <w:tab/>
        <w:t>Resiliac J, Grayson MH. Epidemiology of Infections and Development of Asthma. Immunol Allergy Clin North Am. 2019;39(3):297-307.</w:t>
      </w:r>
    </w:p>
    <w:p w14:paraId="6293FDEE" w14:textId="77777777" w:rsidR="00DB47B1" w:rsidRPr="00DB47B1" w:rsidRDefault="00DB47B1" w:rsidP="00DB47B1">
      <w:pPr>
        <w:pStyle w:val="EndNoteBibliography"/>
        <w:spacing w:after="0"/>
      </w:pPr>
      <w:r w:rsidRPr="00DB47B1">
        <w:t>157.</w:t>
      </w:r>
      <w:r w:rsidRPr="00DB47B1">
        <w:tab/>
        <w:t>Ramsahai JM, Hansbro PM, Wark PAB. Mechanisms and Management of Asthma Exacerbations. Am J Respir Crit Care Med. 2019;199(4):423-32.</w:t>
      </w:r>
    </w:p>
    <w:p w14:paraId="1A7612B5" w14:textId="77777777" w:rsidR="00DB47B1" w:rsidRPr="00DB47B1" w:rsidRDefault="00DB47B1" w:rsidP="00DB47B1">
      <w:pPr>
        <w:pStyle w:val="EndNoteBibliography"/>
        <w:spacing w:after="0"/>
      </w:pPr>
      <w:r w:rsidRPr="00DB47B1">
        <w:t>158.</w:t>
      </w:r>
      <w:r w:rsidRPr="00DB47B1">
        <w:tab/>
        <w:t>Chen X, Zhang P, Ma Y. Prevalence of acute infection in adults with asthma exacerbation: A systematic review and meta-analysis. Ann Thorac Med. 2023;18(3):132-51.</w:t>
      </w:r>
    </w:p>
    <w:p w14:paraId="0A85241A" w14:textId="77777777" w:rsidR="00DB47B1" w:rsidRPr="00DB47B1" w:rsidRDefault="00DB47B1" w:rsidP="00DB47B1">
      <w:pPr>
        <w:pStyle w:val="EndNoteBibliography"/>
        <w:spacing w:after="0"/>
      </w:pPr>
      <w:r w:rsidRPr="00DB47B1">
        <w:t>159.</w:t>
      </w:r>
      <w:r w:rsidRPr="00DB47B1">
        <w:tab/>
        <w:t>Feddema JJ, Claassen E. Prevalence of viral respiratory infections amongst asthmatics: Results of a meta-regression analysis. Respir Med. 2020;173:106020.</w:t>
      </w:r>
    </w:p>
    <w:p w14:paraId="40B40992" w14:textId="77777777" w:rsidR="00DB47B1" w:rsidRPr="00DB47B1" w:rsidRDefault="00DB47B1" w:rsidP="00DB47B1">
      <w:pPr>
        <w:pStyle w:val="EndNoteBibliography"/>
        <w:spacing w:after="0"/>
      </w:pPr>
      <w:r w:rsidRPr="00DB47B1">
        <w:t>160.</w:t>
      </w:r>
      <w:r w:rsidRPr="00DB47B1">
        <w:tab/>
        <w:t>Nicholson KG, Kent J, Ireland DC. Respiratory viruses and exacerbations of asthma in adults. Bmj. 1993;307(6910):982-6.</w:t>
      </w:r>
    </w:p>
    <w:p w14:paraId="5B336D82" w14:textId="77777777" w:rsidR="00DB47B1" w:rsidRPr="00DB47B1" w:rsidRDefault="00DB47B1" w:rsidP="00DB47B1">
      <w:pPr>
        <w:pStyle w:val="EndNoteBibliography"/>
        <w:spacing w:after="0"/>
      </w:pPr>
      <w:r w:rsidRPr="00DB47B1">
        <w:t>161.</w:t>
      </w:r>
      <w:r w:rsidRPr="00DB47B1">
        <w:tab/>
        <w:t>Tan WC, Xiang X, Qiu D, Ng TP, Lam SF, Hegele RG. Epidemiology of respiratory viruses in patients hospitalized with near-fatal asthma, acute exacerbations of asthma, or chronic obstructive pulmonary disease. Am J Med. 2003;115(4):272-7.</w:t>
      </w:r>
    </w:p>
    <w:p w14:paraId="11488C1D" w14:textId="77777777" w:rsidR="00DB47B1" w:rsidRPr="00DB47B1" w:rsidRDefault="00DB47B1" w:rsidP="00DB47B1">
      <w:pPr>
        <w:pStyle w:val="EndNoteBibliography"/>
        <w:spacing w:after="0"/>
      </w:pPr>
      <w:r w:rsidRPr="00DB47B1">
        <w:t>162.</w:t>
      </w:r>
      <w:r w:rsidRPr="00DB47B1">
        <w:tab/>
        <w:t>Kistler A, Avila PC, Rouskin S, Wang D, Ward T, Yagi S, et al. Pan-viral screening of respiratory tract infections in adults with and without asthma reveals unexpected human coronavirus and human rhinovirus diversity. J Infect Dis. 2007;196(6):817-25.</w:t>
      </w:r>
    </w:p>
    <w:p w14:paraId="0F77D453" w14:textId="77777777" w:rsidR="00DB47B1" w:rsidRPr="00DB47B1" w:rsidRDefault="00DB47B1" w:rsidP="00DB47B1">
      <w:pPr>
        <w:pStyle w:val="EndNoteBibliography"/>
        <w:spacing w:after="0"/>
      </w:pPr>
      <w:r w:rsidRPr="00DB47B1">
        <w:lastRenderedPageBreak/>
        <w:t>163.</w:t>
      </w:r>
      <w:r w:rsidRPr="00DB47B1">
        <w:tab/>
        <w:t>Atmar RL, Guy E, Guntupalli KK, Zimmerman JL, Bandi VD, Baxter BD, Greenberg SB. Respiratory tract viral infections in inner-city asthmatic adults. Arch Intern Med. 1998;158(22):2453-9.</w:t>
      </w:r>
    </w:p>
    <w:p w14:paraId="32ACEEE4" w14:textId="77777777" w:rsidR="00DB47B1" w:rsidRPr="00DB47B1" w:rsidRDefault="00DB47B1" w:rsidP="00DB47B1">
      <w:pPr>
        <w:pStyle w:val="EndNoteBibliography"/>
        <w:spacing w:after="0"/>
      </w:pPr>
      <w:r w:rsidRPr="00DB47B1">
        <w:t>164.</w:t>
      </w:r>
      <w:r w:rsidRPr="00DB47B1">
        <w:tab/>
        <w:t>Harju TH, Leinonen M, Nokso-Koivisto J, Korhonen T, Raty R, He Q, et al. Pathogenic bacteria and viruses in induced sputum or pharyngeal secretions of adults with stable asthma. Thorax. 2006;61(7):579-84.</w:t>
      </w:r>
    </w:p>
    <w:p w14:paraId="29953372" w14:textId="77777777" w:rsidR="00DB47B1" w:rsidRPr="00DB47B1" w:rsidRDefault="00DB47B1" w:rsidP="00DB47B1">
      <w:pPr>
        <w:pStyle w:val="EndNoteBibliography"/>
        <w:spacing w:after="0"/>
      </w:pPr>
      <w:r w:rsidRPr="00DB47B1">
        <w:t>165.</w:t>
      </w:r>
      <w:r w:rsidRPr="00DB47B1">
        <w:tab/>
        <w:t>Green RM, Custovic A, Sanderson G, Hunter J, Johnston SL, Woodcock A. Synergism between allergens and viruses and risk of hospital admission with asthma: case-control study. Bmj. 2002;324(7340):763.</w:t>
      </w:r>
    </w:p>
    <w:p w14:paraId="1727EC4E" w14:textId="77777777" w:rsidR="00DB47B1" w:rsidRPr="00DB47B1" w:rsidRDefault="00DB47B1" w:rsidP="00DB47B1">
      <w:pPr>
        <w:pStyle w:val="EndNoteBibliography"/>
        <w:spacing w:after="0"/>
      </w:pPr>
      <w:r w:rsidRPr="00DB47B1">
        <w:t>166.</w:t>
      </w:r>
      <w:r w:rsidRPr="00DB47B1">
        <w:tab/>
        <w:t>Kistler A, Avila PC, Rouskin S, Wang D, Ward T, Yagi S, et al. Pan-viral screening of respiratory tract infections in adults with and without asthma reveals unexpected human coronavirus and human rhinovirus diversity. Journal of Infectious Diseases. 2007;196(6):817-25.</w:t>
      </w:r>
    </w:p>
    <w:p w14:paraId="2258C941" w14:textId="77777777" w:rsidR="00DB47B1" w:rsidRPr="00DB47B1" w:rsidRDefault="00DB47B1" w:rsidP="00DB47B1">
      <w:pPr>
        <w:pStyle w:val="EndNoteBibliography"/>
        <w:spacing w:after="0"/>
      </w:pPr>
      <w:r w:rsidRPr="00DB47B1">
        <w:t>167.</w:t>
      </w:r>
      <w:r w:rsidRPr="00DB47B1">
        <w:tab/>
        <w:t>Corne JM, Marshall C, Smith S, Schreiber J, Sanderson G, Holgate ST, Johnston SL. Frequency, severity, and duration of rhinovirus infections in asthmatic and non-asthmatic individuals: a longitudinal cohort study. Lancet. 2002;359(9309):831-4.</w:t>
      </w:r>
    </w:p>
    <w:p w14:paraId="16A94CA7" w14:textId="77777777" w:rsidR="00DB47B1" w:rsidRPr="00DB47B1" w:rsidRDefault="00DB47B1" w:rsidP="00DB47B1">
      <w:pPr>
        <w:pStyle w:val="EndNoteBibliography"/>
        <w:spacing w:after="0"/>
      </w:pPr>
      <w:r w:rsidRPr="00DB47B1">
        <w:t>168.</w:t>
      </w:r>
      <w:r w:rsidRPr="00DB47B1">
        <w:tab/>
        <w:t>Liew KY, Koh SK, Hooi SL, Ng MKL, Chee HY, Harith HH, et al. Rhinovirus-Induced Cytokine Alterations With Potential Implications in Asthma Exacerbations: A Systematic Review and Meta-Analysis. Front Immunol. 2022;13:782936.</w:t>
      </w:r>
    </w:p>
    <w:p w14:paraId="7C044B64" w14:textId="77777777" w:rsidR="00DB47B1" w:rsidRPr="00DB47B1" w:rsidRDefault="00DB47B1" w:rsidP="00DB47B1">
      <w:pPr>
        <w:pStyle w:val="EndNoteBibliography"/>
        <w:spacing w:after="0"/>
      </w:pPr>
      <w:r w:rsidRPr="00DB47B1">
        <w:t>169.</w:t>
      </w:r>
      <w:r w:rsidRPr="00DB47B1">
        <w:tab/>
        <w:t>Radzikowska U, Eljaszewicz A, Tan G, Stocker N, Heider A, Westermann P, et al. Rhinovirus-induced epithelial RIG-I inflammasome suppresses antiviral immunity and promotes inflammation in asthma and COVID-19. Nat Commun. 2023;14(1):2329.</w:t>
      </w:r>
    </w:p>
    <w:p w14:paraId="540849B0" w14:textId="77777777" w:rsidR="00DB47B1" w:rsidRPr="00DB47B1" w:rsidRDefault="00DB47B1" w:rsidP="00DB47B1">
      <w:pPr>
        <w:pStyle w:val="EndNoteBibliography"/>
        <w:spacing w:after="0"/>
      </w:pPr>
      <w:r w:rsidRPr="00DB47B1">
        <w:t>170.</w:t>
      </w:r>
      <w:r w:rsidRPr="00DB47B1">
        <w:tab/>
        <w:t>Spector C, De Sanctis CM, Panettieri RA, Jr., Koziol-White CJ. Rhinovirus induces airway remodeling: what are the physiological consequences? Respir Res. 2023;24(1):238.</w:t>
      </w:r>
    </w:p>
    <w:p w14:paraId="5E06BEC5" w14:textId="77777777" w:rsidR="00DB47B1" w:rsidRPr="00DB47B1" w:rsidRDefault="00DB47B1" w:rsidP="00DB47B1">
      <w:pPr>
        <w:pStyle w:val="EndNoteBibliography"/>
        <w:spacing w:after="0"/>
      </w:pPr>
      <w:r w:rsidRPr="00DB47B1">
        <w:t>171.</w:t>
      </w:r>
      <w:r w:rsidRPr="00DB47B1">
        <w:tab/>
        <w:t>Cafferkey J, Coultas JA, Mallia P. Human rhinovirus infection and COPD: role in exacerbations and potential for therapeutic targets. Expert Rev Respir Med. 2020;14(8):777-89.</w:t>
      </w:r>
    </w:p>
    <w:p w14:paraId="7D1A1D67" w14:textId="77777777" w:rsidR="00DB47B1" w:rsidRPr="00DB47B1" w:rsidRDefault="00DB47B1" w:rsidP="00DB47B1">
      <w:pPr>
        <w:pStyle w:val="EndNoteBibliography"/>
        <w:spacing w:after="0"/>
      </w:pPr>
      <w:r w:rsidRPr="00DB47B1">
        <w:t>172.</w:t>
      </w:r>
      <w:r w:rsidRPr="00DB47B1">
        <w:tab/>
        <w:t>Rohde G, Wiethege A, Borg I, Kauth M, Bauer TT, Gillissen A, et al. Respiratory viruses in exacerbations of chronic obstructive pulmonary disease requiring hospitalisation: a case-control study. Thorax. 2003;58(1):37-42.</w:t>
      </w:r>
    </w:p>
    <w:p w14:paraId="17BDD920" w14:textId="77777777" w:rsidR="00DB47B1" w:rsidRPr="00DB47B1" w:rsidRDefault="00DB47B1" w:rsidP="00DB47B1">
      <w:pPr>
        <w:pStyle w:val="EndNoteBibliography"/>
        <w:spacing w:after="0"/>
      </w:pPr>
      <w:r w:rsidRPr="00DB47B1">
        <w:t>173.</w:t>
      </w:r>
      <w:r w:rsidRPr="00DB47B1">
        <w:tab/>
        <w:t>Stenhouse AC. Rhinovirus infection in acute exacerbations of chronic bronchitis: a controlled prospective study. Br Med J. 1967;3(5563):461-3.</w:t>
      </w:r>
    </w:p>
    <w:p w14:paraId="7311DFB5" w14:textId="77777777" w:rsidR="00DB47B1" w:rsidRPr="00DB47B1" w:rsidRDefault="00DB47B1" w:rsidP="00DB47B1">
      <w:pPr>
        <w:pStyle w:val="EndNoteBibliography"/>
        <w:spacing w:after="0"/>
      </w:pPr>
      <w:r w:rsidRPr="00DB47B1">
        <w:t>174.</w:t>
      </w:r>
      <w:r w:rsidRPr="00DB47B1">
        <w:tab/>
        <w:t>Seemungal T, Harper-Owen R, Bhowmik A, Moric I, Sanderson G, Message S, et al. Respiratory viruses, symptoms, and inflammatory markers in acute exacerbations and stable chronic obstructive pulmonary disease. Am J Respir Crit Care Med. 2001;164(9):1618-23.</w:t>
      </w:r>
    </w:p>
    <w:p w14:paraId="7ECE1D2C" w14:textId="77777777" w:rsidR="00DB47B1" w:rsidRPr="00DB47B1" w:rsidRDefault="00DB47B1" w:rsidP="00DB47B1">
      <w:pPr>
        <w:pStyle w:val="EndNoteBibliography"/>
        <w:spacing w:after="0"/>
      </w:pPr>
      <w:r w:rsidRPr="00DB47B1">
        <w:t>175.</w:t>
      </w:r>
      <w:r w:rsidRPr="00DB47B1">
        <w:tab/>
        <w:t>Wu X, Chen D, Gu X, Su X, Song Y, Shi Y. Prevalence and risk of viral infection in patients with acute exacerbation of chronic obstructive pulmonary disease: a meta-analysis. Mol Biol Rep. 2014;41(7):4743-51.</w:t>
      </w:r>
    </w:p>
    <w:p w14:paraId="3581DCE5" w14:textId="77777777" w:rsidR="00DB47B1" w:rsidRPr="00DB47B1" w:rsidRDefault="00DB47B1" w:rsidP="00DB47B1">
      <w:pPr>
        <w:pStyle w:val="EndNoteBibliography"/>
        <w:spacing w:after="0"/>
      </w:pPr>
      <w:r w:rsidRPr="00DB47B1">
        <w:t>176.</w:t>
      </w:r>
      <w:r w:rsidRPr="00DB47B1">
        <w:tab/>
        <w:t>Ko FW, Ip M, Chan PK, Chan MC, To KW, Ng SS, et al. Viral etiology of acute exacerbations of COPD in Hong Kong. Chest. 2007;132(3):900-8.</w:t>
      </w:r>
    </w:p>
    <w:p w14:paraId="777D432B" w14:textId="77777777" w:rsidR="00DB47B1" w:rsidRPr="00DB47B1" w:rsidRDefault="00DB47B1" w:rsidP="00DB47B1">
      <w:pPr>
        <w:pStyle w:val="EndNoteBibliography"/>
        <w:spacing w:after="0"/>
      </w:pPr>
      <w:r w:rsidRPr="00DB47B1">
        <w:t>177.</w:t>
      </w:r>
      <w:r w:rsidRPr="00DB47B1">
        <w:tab/>
        <w:t>McManus TE, Marley AM, Baxter N, Christie SN, O'Neill HJ, Elborn JS, et al. Respiratory viral infection in exacerbations of COPD. Respir Med. 2008;102(11):1575-80.</w:t>
      </w:r>
    </w:p>
    <w:p w14:paraId="1B96FD8E" w14:textId="77777777" w:rsidR="00DB47B1" w:rsidRPr="00DB47B1" w:rsidRDefault="00DB47B1" w:rsidP="00DB47B1">
      <w:pPr>
        <w:pStyle w:val="EndNoteBibliography"/>
        <w:spacing w:after="0"/>
      </w:pPr>
      <w:r w:rsidRPr="00DB47B1">
        <w:t>178.</w:t>
      </w:r>
      <w:r w:rsidRPr="00DB47B1">
        <w:tab/>
        <w:t>Ko FW, Chan KP, Hui DS, Goddard JR, Shaw JG, Reid DW, Yang IA. Acute exacerbation of COPD. Respirology. 2016;21(7):1152-65.</w:t>
      </w:r>
    </w:p>
    <w:p w14:paraId="3B72CB9F" w14:textId="77777777" w:rsidR="00DB47B1" w:rsidRPr="00DB47B1" w:rsidRDefault="00DB47B1" w:rsidP="00DB47B1">
      <w:pPr>
        <w:pStyle w:val="EndNoteBibliography"/>
        <w:spacing w:after="0"/>
      </w:pPr>
      <w:r w:rsidRPr="00DB47B1">
        <w:t>179.</w:t>
      </w:r>
      <w:r w:rsidRPr="00DB47B1">
        <w:tab/>
        <w:t>Ko FW, Chan PK, Chan RWY, Chan KP, Ip A, Kwok A, et al. Molecular detection of respiratory pathogens and typing of human rhinovirus of adults hospitalized for exacerbation of asthma and chronic obstructive pulmonary disease. Respir Res. 2019;20(1):210.</w:t>
      </w:r>
    </w:p>
    <w:p w14:paraId="419DE597" w14:textId="77777777" w:rsidR="00DB47B1" w:rsidRPr="00DB47B1" w:rsidRDefault="00DB47B1" w:rsidP="00DB47B1">
      <w:pPr>
        <w:pStyle w:val="EndNoteBibliography"/>
        <w:spacing w:after="0"/>
      </w:pPr>
      <w:r w:rsidRPr="00DB47B1">
        <w:t>180.</w:t>
      </w:r>
      <w:r w:rsidRPr="00DB47B1">
        <w:tab/>
        <w:t>Wilkinson TMA, Aris E, Bourne S, Clarke SC, Peeters M, Pascal TG, et al. A prospective, observational cohort study of the seasonal dynamics of airway pathogens in the aetiology of exacerbations in COPD. Thorax. 2017;72(10):919-27.</w:t>
      </w:r>
    </w:p>
    <w:p w14:paraId="5259E9A7" w14:textId="77777777" w:rsidR="00DB47B1" w:rsidRPr="00DB47B1" w:rsidRDefault="00DB47B1" w:rsidP="00DB47B1">
      <w:pPr>
        <w:pStyle w:val="EndNoteBibliography"/>
        <w:spacing w:after="0"/>
      </w:pPr>
      <w:r w:rsidRPr="00DB47B1">
        <w:t>181.</w:t>
      </w:r>
      <w:r w:rsidRPr="00DB47B1">
        <w:tab/>
        <w:t>Bouquet J, Tabor DE, Silver JS, Nair V, Tovchigrechko A, Griffin MP, et al. Microbial burden and viral exacerbations in a longitudinal multicenter COPD cohort. Respir Res. 2020;21(1):77.</w:t>
      </w:r>
    </w:p>
    <w:p w14:paraId="261128FD" w14:textId="77777777" w:rsidR="00DB47B1" w:rsidRPr="00DB47B1" w:rsidRDefault="00DB47B1" w:rsidP="00DB47B1">
      <w:pPr>
        <w:pStyle w:val="EndNoteBibliography"/>
        <w:spacing w:after="0"/>
      </w:pPr>
      <w:r w:rsidRPr="00DB47B1">
        <w:t>182.</w:t>
      </w:r>
      <w:r w:rsidRPr="00DB47B1">
        <w:tab/>
        <w:t>Seemungal TA, Donaldson GC, Bhowmik A, Jeffries DJ, Wedzicha JA. Time course and recovery of exacerbations in patients with chronic obstructive pulmonary disease. Am J Respir Crit Care Med. 2000;161(5):1608-13.</w:t>
      </w:r>
    </w:p>
    <w:p w14:paraId="150AC6C7" w14:textId="77777777" w:rsidR="00DB47B1" w:rsidRPr="00DB47B1" w:rsidRDefault="00DB47B1" w:rsidP="00DB47B1">
      <w:pPr>
        <w:pStyle w:val="EndNoteBibliography"/>
        <w:spacing w:after="0"/>
      </w:pPr>
      <w:r w:rsidRPr="00DB47B1">
        <w:lastRenderedPageBreak/>
        <w:t>183.</w:t>
      </w:r>
      <w:r w:rsidRPr="00DB47B1">
        <w:tab/>
        <w:t>Alsayed AR, Abed A, Khader HA, Hasoun L, Al Maqbali M, Al Shawabkeh MJ. The role of human rhinovirus in COPD exacerbations in Abu Dhabi: molecular epidemiology and clinical significance. Libyan J Med. 2024;19(1):2307679.</w:t>
      </w:r>
    </w:p>
    <w:p w14:paraId="04A8200E" w14:textId="77777777" w:rsidR="00DB47B1" w:rsidRPr="00DB47B1" w:rsidRDefault="00DB47B1" w:rsidP="00DB47B1">
      <w:pPr>
        <w:pStyle w:val="EndNoteBibliography"/>
        <w:spacing w:after="0"/>
      </w:pPr>
      <w:r w:rsidRPr="00DB47B1">
        <w:t>184.</w:t>
      </w:r>
      <w:r w:rsidRPr="00DB47B1">
        <w:tab/>
        <w:t>D'Anna SE, Maniscalco M, Cappello F, Carone M, Motta A, Balbi B, et al. Bacterial and viral infections and related inflammatory responses in chronic obstructive pulmonary disease. Ann Med. 2021;53(1):135-50.</w:t>
      </w:r>
    </w:p>
    <w:p w14:paraId="497CE135" w14:textId="77777777" w:rsidR="00DB47B1" w:rsidRPr="00DB47B1" w:rsidRDefault="00DB47B1" w:rsidP="00DB47B1">
      <w:pPr>
        <w:pStyle w:val="EndNoteBibliography"/>
        <w:spacing w:after="0"/>
      </w:pPr>
      <w:r w:rsidRPr="00DB47B1">
        <w:t>185.</w:t>
      </w:r>
      <w:r w:rsidRPr="00DB47B1">
        <w:tab/>
        <w:t>Li L, Wang C, Sun L, Zhang X, Yang G. Clinical characteristics and prognostic risk factors of mortality in patients with interstitial lung diseases and viral infection: a retrospective cohort study. J Med Microbiol. 2021;70(11).</w:t>
      </w:r>
    </w:p>
    <w:p w14:paraId="34A1EC7A" w14:textId="77777777" w:rsidR="00DB47B1" w:rsidRPr="00DB47B1" w:rsidRDefault="00DB47B1" w:rsidP="00DB47B1">
      <w:pPr>
        <w:pStyle w:val="EndNoteBibliography"/>
        <w:spacing w:after="0"/>
      </w:pPr>
      <w:r w:rsidRPr="00DB47B1">
        <w:t>186.</w:t>
      </w:r>
      <w:r w:rsidRPr="00DB47B1">
        <w:tab/>
        <w:t>Park YE, Sung H, Oh YM. Respiratory Viruses in Acute Exacerbations of Bronchiectasis. J Korean Med Sci. 2021;36(34):e217.</w:t>
      </w:r>
    </w:p>
    <w:p w14:paraId="266192C2" w14:textId="77777777" w:rsidR="00DB47B1" w:rsidRPr="00DB47B1" w:rsidRDefault="00DB47B1" w:rsidP="00DB47B1">
      <w:pPr>
        <w:pStyle w:val="EndNoteBibliography"/>
        <w:spacing w:after="0"/>
      </w:pPr>
      <w:r w:rsidRPr="00DB47B1">
        <w:t>187.</w:t>
      </w:r>
      <w:r w:rsidRPr="00DB47B1">
        <w:tab/>
        <w:t>Flight WG, Bright-Thomas RJ, Tilston P, Mutton KJ, Guiver M, Morris J, et al. Incidence and clinical impact of respiratory viruses in adults with cystic fibrosis. Thorax. 2014;69(3):247-53.</w:t>
      </w:r>
    </w:p>
    <w:p w14:paraId="374297F0" w14:textId="77777777" w:rsidR="00DB47B1" w:rsidRPr="00DB47B1" w:rsidRDefault="00DB47B1" w:rsidP="00DB47B1">
      <w:pPr>
        <w:pStyle w:val="EndNoteBibliography"/>
        <w:spacing w:after="0"/>
      </w:pPr>
      <w:r w:rsidRPr="00DB47B1">
        <w:t>188.</w:t>
      </w:r>
      <w:r w:rsidRPr="00DB47B1">
        <w:tab/>
        <w:t>Chen WJ, Arnold JC, Fairchok MP, Danaher PJ, McDonough EA, Blair PJ, et al. Epidemiologic, clinical, and virologic characteristics of human rhinovirus infection among otherwise healthy children and adults: rhinovirus among adults and children. J Clin Virol. 2015;64:74-82.</w:t>
      </w:r>
    </w:p>
    <w:p w14:paraId="1F62AEA9" w14:textId="77777777" w:rsidR="00DB47B1" w:rsidRPr="00DB47B1" w:rsidRDefault="00DB47B1" w:rsidP="00DB47B1">
      <w:pPr>
        <w:pStyle w:val="EndNoteBibliography"/>
        <w:spacing w:after="0"/>
      </w:pPr>
      <w:r w:rsidRPr="00DB47B1">
        <w:t>189.</w:t>
      </w:r>
      <w:r w:rsidRPr="00DB47B1">
        <w:tab/>
        <w:t>Nakagome K, Bochkov YA, Ashraf S, Brockman-Schneider RA, Evans MD, Pasic TR, Gern JE. Effects of rhinovirus species on viral replication and cytokine production. J Allergy Clin Immunol. 2014;134(2):332-41.</w:t>
      </w:r>
    </w:p>
    <w:p w14:paraId="72EBB069" w14:textId="77777777" w:rsidR="00DB47B1" w:rsidRPr="00DB47B1" w:rsidRDefault="00DB47B1" w:rsidP="00DB47B1">
      <w:pPr>
        <w:pStyle w:val="EndNoteBibliography"/>
        <w:spacing w:after="0"/>
      </w:pPr>
      <w:r w:rsidRPr="00DB47B1">
        <w:t>190.</w:t>
      </w:r>
      <w:r w:rsidRPr="00DB47B1">
        <w:tab/>
        <w:t>Kan OK, Washio Y, Fujimoto T, Shiroyama N, Nakano T, Wakamatsu K, et al. Differences in the spectrum of respiratory viruses and detection of human rhinovirus C in exacerbations of adult asthma and chronic obstructive pulmonary disease. Respir Investig. 2022;60(1):129-36.</w:t>
      </w:r>
    </w:p>
    <w:p w14:paraId="27B4F3A7" w14:textId="77777777" w:rsidR="00DB47B1" w:rsidRPr="00DB47B1" w:rsidRDefault="00DB47B1" w:rsidP="00DB47B1">
      <w:pPr>
        <w:pStyle w:val="EndNoteBibliography"/>
        <w:spacing w:after="0"/>
      </w:pPr>
      <w:r w:rsidRPr="00DB47B1">
        <w:t>191.</w:t>
      </w:r>
      <w:r w:rsidRPr="00DB47B1">
        <w:tab/>
        <w:t>Louie JK, Yagi S, Nelson FA, Kiang D, Glaser CA, Rosenberg J, et al. Rhinovirus outbreak in a long term care facility for elderly persons associated with unusually high mortality. Clin Infect Dis. 2005;41(2):262-5.</w:t>
      </w:r>
    </w:p>
    <w:p w14:paraId="25D397F9" w14:textId="77777777" w:rsidR="00DB47B1" w:rsidRPr="00DB47B1" w:rsidRDefault="00DB47B1" w:rsidP="00DB47B1">
      <w:pPr>
        <w:pStyle w:val="EndNoteBibliography"/>
        <w:spacing w:after="0"/>
      </w:pPr>
      <w:r w:rsidRPr="00DB47B1">
        <w:t>192.</w:t>
      </w:r>
      <w:r w:rsidRPr="00DB47B1">
        <w:tab/>
        <w:t>Kraft CS, Jacob JT, Sears MH, Burd EM, Caliendo AM, Lyon GM. Severity of human rhinovirus infection in immunocompromised adults is similar to that of 2009 H1N1 influenza. J Clin Microbiol. 2012;50(3):1061-3.</w:t>
      </w:r>
    </w:p>
    <w:p w14:paraId="6BFD3A51" w14:textId="77777777" w:rsidR="00DB47B1" w:rsidRPr="00DB47B1" w:rsidRDefault="00DB47B1" w:rsidP="00DB47B1">
      <w:pPr>
        <w:pStyle w:val="EndNoteBibliography"/>
        <w:spacing w:after="0"/>
      </w:pPr>
      <w:r w:rsidRPr="00DB47B1">
        <w:t>193.</w:t>
      </w:r>
      <w:r w:rsidRPr="00DB47B1">
        <w:tab/>
        <w:t>Miller EK, Linder J, Kraft D, Johnson M, Lu P, Saville BR, et al. Hospitalizations and outpatient visits for rhinovirus-associated acute respiratory illness in adults. J Allergy Clin Immunol. 2016;137(3):734-43.e1.</w:t>
      </w:r>
    </w:p>
    <w:p w14:paraId="2F424DFA" w14:textId="77777777" w:rsidR="00DB47B1" w:rsidRPr="00DB47B1" w:rsidRDefault="00DB47B1" w:rsidP="00DB47B1">
      <w:pPr>
        <w:pStyle w:val="EndNoteBibliography"/>
        <w:spacing w:after="0"/>
      </w:pPr>
      <w:r w:rsidRPr="00DB47B1">
        <w:t>194.</w:t>
      </w:r>
      <w:r w:rsidRPr="00DB47B1">
        <w:tab/>
        <w:t>Watson A, Wilkinson TMA. Respiratory viral infections in the elderly. Ther Adv Respir Dis. 2021;15:1753466621995050.</w:t>
      </w:r>
    </w:p>
    <w:p w14:paraId="590D161C" w14:textId="77777777" w:rsidR="00DB47B1" w:rsidRPr="00DB47B1" w:rsidRDefault="00DB47B1" w:rsidP="00DB47B1">
      <w:pPr>
        <w:pStyle w:val="EndNoteBibliography"/>
        <w:spacing w:after="0"/>
      </w:pPr>
      <w:r w:rsidRPr="00DB47B1">
        <w:t>195.</w:t>
      </w:r>
      <w:r w:rsidRPr="00DB47B1">
        <w:tab/>
        <w:t>McKendry RT, Spalluto CM, Burke H, Nicholas B, Cellura D, Al-Shamkhani A, et al. Dysregulation of antiviral function of CD8+ T cells in the chronic obstructive pulmonary disease lung. Role of the PD-1–PD-L1 axis. American journal of respiratory and critical care medicine. 2016;193(6):642-51.</w:t>
      </w:r>
    </w:p>
    <w:p w14:paraId="4D14F3EE" w14:textId="77777777" w:rsidR="00DB47B1" w:rsidRPr="00DB47B1" w:rsidRDefault="00DB47B1" w:rsidP="00DB47B1">
      <w:pPr>
        <w:pStyle w:val="EndNoteBibliography"/>
        <w:spacing w:after="0"/>
      </w:pPr>
      <w:r w:rsidRPr="00DB47B1">
        <w:t>196.</w:t>
      </w:r>
      <w:r w:rsidRPr="00DB47B1">
        <w:tab/>
        <w:t>Watson A, Spalluto CM, McCrae C, Cellura D, Burke H, Cunoosamy D, et al. Dynamics of IFN-β responses during respiratory viral infection. Insights for therapeutic strategies. American journal of respiratory and critical care medicine. 2020;201(1):83-94.</w:t>
      </w:r>
    </w:p>
    <w:p w14:paraId="730C9C9C" w14:textId="77777777" w:rsidR="00DB47B1" w:rsidRPr="00DB47B1" w:rsidRDefault="00DB47B1" w:rsidP="00DB47B1">
      <w:pPr>
        <w:pStyle w:val="EndNoteBibliography"/>
        <w:spacing w:after="0"/>
      </w:pPr>
      <w:r w:rsidRPr="00DB47B1">
        <w:t>197.</w:t>
      </w:r>
      <w:r w:rsidRPr="00DB47B1">
        <w:tab/>
        <w:t>Mallia P, Message SD, Gielen V, Contoli M, Gray K, Kebadze T, et al. Experimental rhinovirus infection as a human model of chronic obstructive pulmonary disease exacerbation. American journal of respiratory and critical care medicine. 2011;183(6):734-42.</w:t>
      </w:r>
    </w:p>
    <w:p w14:paraId="618E29DB" w14:textId="77777777" w:rsidR="00DB47B1" w:rsidRPr="00DB47B1" w:rsidRDefault="00DB47B1" w:rsidP="00DB47B1">
      <w:pPr>
        <w:pStyle w:val="EndNoteBibliography"/>
        <w:spacing w:after="0"/>
      </w:pPr>
      <w:r w:rsidRPr="00DB47B1">
        <w:t>198.</w:t>
      </w:r>
      <w:r w:rsidRPr="00DB47B1">
        <w:tab/>
        <w:t>Wark PA, Johnston SL, Bucchieri F, Powell R, Puddicombe S, Laza-Stanca V, et al. Asthmatic bronchial epithelial cells have a deficient innate immune response to infection with rhinovirus. The Journal of experimental medicine. 2005;201(6):937-47.</w:t>
      </w:r>
    </w:p>
    <w:p w14:paraId="019AC432" w14:textId="77777777" w:rsidR="00DB47B1" w:rsidRPr="00DB47B1" w:rsidRDefault="00DB47B1" w:rsidP="00DB47B1">
      <w:pPr>
        <w:pStyle w:val="EndNoteBibliography"/>
        <w:spacing w:after="0"/>
      </w:pPr>
      <w:r w:rsidRPr="00DB47B1">
        <w:t>199.</w:t>
      </w:r>
      <w:r w:rsidRPr="00DB47B1">
        <w:tab/>
        <w:t>Morelli T, Purcell M, Kong A, Welham B, Roberts C, Allen A, et al. S108 Biological predictors of severity in respiratory viral infection (RVI): preliminary data from UNIVERSAL, a multicentre prospective observational study. BMJ Publishing Group Ltd; 2023.</w:t>
      </w:r>
    </w:p>
    <w:p w14:paraId="3A0FB32F" w14:textId="77777777" w:rsidR="00DB47B1" w:rsidRPr="00DB47B1" w:rsidRDefault="00DB47B1" w:rsidP="00DB47B1">
      <w:pPr>
        <w:pStyle w:val="EndNoteBibliography"/>
        <w:spacing w:after="0"/>
      </w:pPr>
      <w:r w:rsidRPr="00DB47B1">
        <w:t>200.</w:t>
      </w:r>
      <w:r w:rsidRPr="00DB47B1">
        <w:tab/>
        <w:t>Krumbein H, Kümmel LS, Fragkou PC, Thölken C, Hünerbein BL, Reiter R, et al. Respiratory viral co-infections in patients with COVID-19 and associated outcomes: A systematic review and meta-analysis. Rev Med Virol. 2023;33(1):e2365.</w:t>
      </w:r>
    </w:p>
    <w:p w14:paraId="0A429F59" w14:textId="77777777" w:rsidR="00DB47B1" w:rsidRPr="00DB47B1" w:rsidRDefault="00DB47B1" w:rsidP="00DB47B1">
      <w:pPr>
        <w:pStyle w:val="EndNoteBibliography"/>
        <w:spacing w:after="0"/>
      </w:pPr>
      <w:r w:rsidRPr="00DB47B1">
        <w:t>201.</w:t>
      </w:r>
      <w:r w:rsidRPr="00DB47B1">
        <w:tab/>
        <w:t>Rhoden J, Hoffmann AT, Stein JF, Rocha BSD, Barros VM, Silva EVD, et al. Viral coinfection in hospitalized patients during the COVID-19 pandemic in Southern Brazil: a retrospective cohort study. Respir Res. 2024;25(1):71.</w:t>
      </w:r>
    </w:p>
    <w:p w14:paraId="6A310A60" w14:textId="77777777" w:rsidR="00DB47B1" w:rsidRPr="00DB47B1" w:rsidRDefault="00DB47B1" w:rsidP="00DB47B1">
      <w:pPr>
        <w:pStyle w:val="EndNoteBibliography"/>
        <w:spacing w:after="0"/>
      </w:pPr>
      <w:r w:rsidRPr="00DB47B1">
        <w:lastRenderedPageBreak/>
        <w:t>202.</w:t>
      </w:r>
      <w:r w:rsidRPr="00DB47B1">
        <w:tab/>
        <w:t>Morelli T, Purcell M, Cox O, Lee P, Thorne K, Roberts C, et al. Characterization of Factors Associated With Disease Severity in Adults Hospitalized With Respiratory Viral Infection: The Universal Study.  C67 SCIENCE AND BEDSIDE BACTERIAL PNEUMONIA: American Thoracic Society; 2024. p. A6245-A.</w:t>
      </w:r>
    </w:p>
    <w:p w14:paraId="31C40C99" w14:textId="77777777" w:rsidR="00DB47B1" w:rsidRPr="00DB47B1" w:rsidRDefault="00DB47B1" w:rsidP="00DB47B1">
      <w:pPr>
        <w:pStyle w:val="EndNoteBibliography"/>
        <w:spacing w:after="0"/>
      </w:pPr>
      <w:r w:rsidRPr="00DB47B1">
        <w:t>203.</w:t>
      </w:r>
      <w:r w:rsidRPr="00DB47B1">
        <w:tab/>
        <w:t>Morelli T, Purcell M, Rodrigues P, Aitken S, Roberts C, Nutall J, et al. Characterisation of clinical risk factors for severity and outcome in adults hospitalised with respiratory viral infection (RVI): the UNIVERSAL study. Eur Respiratory Soc; 2023.</w:t>
      </w:r>
    </w:p>
    <w:p w14:paraId="77406DA6" w14:textId="77777777" w:rsidR="00DB47B1" w:rsidRPr="00DB47B1" w:rsidRDefault="00DB47B1" w:rsidP="00DB47B1">
      <w:pPr>
        <w:pStyle w:val="EndNoteBibliography"/>
        <w:spacing w:after="0"/>
      </w:pPr>
      <w:r w:rsidRPr="00DB47B1">
        <w:t>204.</w:t>
      </w:r>
      <w:r w:rsidRPr="00DB47B1">
        <w:tab/>
        <w:t>Le Glass E, Hoang VT, Boschi C, Ninove L, Zandotti C, Boutin A, et al. Incidence and Outcome of Coinfections with SARS-CoV-2 and Rhinovirus. Viruses. 2021;13(12).</w:t>
      </w:r>
    </w:p>
    <w:p w14:paraId="5E8521C0" w14:textId="77777777" w:rsidR="00DB47B1" w:rsidRPr="00DB47B1" w:rsidRDefault="00DB47B1" w:rsidP="00DB47B1">
      <w:pPr>
        <w:pStyle w:val="EndNoteBibliography"/>
        <w:spacing w:after="0"/>
      </w:pPr>
      <w:r w:rsidRPr="00DB47B1">
        <w:t>205.</w:t>
      </w:r>
      <w:r w:rsidRPr="00DB47B1">
        <w:tab/>
        <w:t>Chekuri S, Szymczak WA, Goldstein DY, Nori P, Marrero Rolon R, Spund B, et al. SARS-CoV-2 coinfection with additional respiratory virus does not predict severe disease: a retrospective cohort study. J Antimicrob Chemother. 2021;76(Supplement_3):iii12-iii9.</w:t>
      </w:r>
    </w:p>
    <w:p w14:paraId="506A589D" w14:textId="77777777" w:rsidR="00DB47B1" w:rsidRPr="00DB47B1" w:rsidRDefault="00DB47B1" w:rsidP="00DB47B1">
      <w:pPr>
        <w:pStyle w:val="EndNoteBibliography"/>
        <w:spacing w:after="0"/>
      </w:pPr>
      <w:r w:rsidRPr="00DB47B1">
        <w:t>206.</w:t>
      </w:r>
      <w:r w:rsidRPr="00DB47B1">
        <w:tab/>
        <w:t>Shah MM, Patel K, Milucky J, Taylor CA, Reingold A, Armistead I, et al. Bacterial and viral infections among adults hospitalized with COVID-19, COVID-NET, 14 states, March 2020-April 2022. Influenza Other Respir Viruses. 2023;17(3):e13107.</w:t>
      </w:r>
    </w:p>
    <w:p w14:paraId="2F35B75B" w14:textId="77777777" w:rsidR="00DB47B1" w:rsidRPr="00DB47B1" w:rsidRDefault="00DB47B1" w:rsidP="00DB47B1">
      <w:pPr>
        <w:pStyle w:val="EndNoteBibliography"/>
        <w:spacing w:after="0"/>
      </w:pPr>
      <w:r w:rsidRPr="00DB47B1">
        <w:t>207.</w:t>
      </w:r>
      <w:r w:rsidRPr="00DB47B1">
        <w:tab/>
        <w:t>Wilkinson TMA, Hurst JR, Perera WR, Wilks M, Donaldson GC, Wedzicha JA. Effect of interactions between lower airway bacterial and rhinoviral infection in exacerbations of COPD. Chest. 2006;129(2):317-24.</w:t>
      </w:r>
    </w:p>
    <w:p w14:paraId="787D2F6A" w14:textId="77777777" w:rsidR="00DB47B1" w:rsidRPr="00DB47B1" w:rsidRDefault="00DB47B1" w:rsidP="00DB47B1">
      <w:pPr>
        <w:pStyle w:val="EndNoteBibliography"/>
        <w:spacing w:after="0"/>
      </w:pPr>
      <w:r w:rsidRPr="00DB47B1">
        <w:t>208.</w:t>
      </w:r>
      <w:r w:rsidRPr="00DB47B1">
        <w:tab/>
        <w:t>Sepúlveda-Pachón IT, Dunne EM, Hanquet G, Baay M, Menon S, Jodar L, et al. Effect of pneumococcal conjugate vaccines on viral respiratory infections: a systematic literature review. J Infect Dis. 2024.</w:t>
      </w:r>
    </w:p>
    <w:p w14:paraId="6FDEC65F" w14:textId="77777777" w:rsidR="00DB47B1" w:rsidRPr="00DB47B1" w:rsidRDefault="00DB47B1" w:rsidP="00DB47B1">
      <w:pPr>
        <w:pStyle w:val="EndNoteBibliography"/>
        <w:spacing w:after="0"/>
      </w:pPr>
      <w:r w:rsidRPr="00DB47B1">
        <w:t>209.</w:t>
      </w:r>
      <w:r w:rsidRPr="00DB47B1">
        <w:tab/>
        <w:t>Shapiro NI, Filbin MR, Hou PC, Kurz MC, Han JH, Aufderheide TP, et al. Diagnostic Accuracy of a Bacterial and Viral Biomarker Point-of-Care Test in the Outpatient Setting. JAMA Netw Open. 2022;5(10):e2234588.</w:t>
      </w:r>
    </w:p>
    <w:p w14:paraId="0DDA1318" w14:textId="77777777" w:rsidR="00DB47B1" w:rsidRPr="00DB47B1" w:rsidRDefault="00DB47B1" w:rsidP="00DB47B1">
      <w:pPr>
        <w:pStyle w:val="EndNoteBibliography"/>
        <w:spacing w:after="0"/>
      </w:pPr>
      <w:r w:rsidRPr="00DB47B1">
        <w:t>210.</w:t>
      </w:r>
      <w:r w:rsidRPr="00DB47B1">
        <w:tab/>
        <w:t>Ko ER, Henao R, Frankey K, Petzold EA, Isner PD, Jaehne AK, et al. Prospective Validation of a Rapid Host Gene Expression Test to Discriminate Bacterial From Viral Respiratory Infection. JAMA Netw Open. 2022;5(4):e227299.</w:t>
      </w:r>
    </w:p>
    <w:p w14:paraId="5A214519" w14:textId="77777777" w:rsidR="00DB47B1" w:rsidRPr="00DB47B1" w:rsidRDefault="00DB47B1" w:rsidP="00DB47B1">
      <w:pPr>
        <w:pStyle w:val="EndNoteBibliography"/>
        <w:spacing w:after="0"/>
      </w:pPr>
      <w:r w:rsidRPr="00DB47B1">
        <w:t>211.</w:t>
      </w:r>
      <w:r w:rsidRPr="00DB47B1">
        <w:tab/>
        <w:t>Tsalik EL, Henao R, Montgomery JL, Nawrocki JW, Aydin M, Lydon EC, et al. Discriminating Bacterial and Viral Infection Using a Rapid Host Gene Expression Test. Crit Care Med. 2021;49(10):1651-63.</w:t>
      </w:r>
    </w:p>
    <w:p w14:paraId="3C3DE663" w14:textId="77777777" w:rsidR="00DB47B1" w:rsidRPr="00DB47B1" w:rsidRDefault="00DB47B1" w:rsidP="00DB47B1">
      <w:pPr>
        <w:pStyle w:val="EndNoteBibliography"/>
        <w:spacing w:after="0"/>
      </w:pPr>
      <w:r w:rsidRPr="00DB47B1">
        <w:t>212.</w:t>
      </w:r>
      <w:r w:rsidRPr="00DB47B1">
        <w:tab/>
        <w:t>Sampson D, Yager TD, Fox B, Shallcross L, McHugh L, Seldon T, et al. Blood transcriptomic discrimination of bacterial and viral infections in the emergency department: a multi-cohort observational validation study. BMC Med. 2020;18(1):185.</w:t>
      </w:r>
    </w:p>
    <w:p w14:paraId="29E97605" w14:textId="77777777" w:rsidR="00DB47B1" w:rsidRPr="00DB47B1" w:rsidRDefault="00DB47B1" w:rsidP="00DB47B1">
      <w:pPr>
        <w:pStyle w:val="EndNoteBibliography"/>
        <w:spacing w:after="0"/>
      </w:pPr>
      <w:r w:rsidRPr="00DB47B1">
        <w:t>213.</w:t>
      </w:r>
      <w:r w:rsidRPr="00DB47B1">
        <w:tab/>
        <w:t>Tsalik EL, Henao R, Nichols M, Burke T, Ko ER, McClain MT, et al. Host gene expression classifiers diagnose acute respiratory illness etiology. Sci Transl Med. 2016;8(322):322ra11.</w:t>
      </w:r>
    </w:p>
    <w:p w14:paraId="57975CEA" w14:textId="77777777" w:rsidR="00DB47B1" w:rsidRPr="00DB47B1" w:rsidRDefault="00DB47B1" w:rsidP="00DB47B1">
      <w:pPr>
        <w:pStyle w:val="EndNoteBibliography"/>
        <w:spacing w:after="0"/>
      </w:pPr>
      <w:r w:rsidRPr="00DB47B1">
        <w:t>214.</w:t>
      </w:r>
      <w:r w:rsidRPr="00DB47B1">
        <w:tab/>
        <w:t>Bauer L, Lyoo H, van der Schaar HM, Strating JR, van Kuppeveld FJ. Direct-acting antivirals and host-targeting strategies to combat enterovirus infections. Curr Opin Virol. 2017;24:1-8.</w:t>
      </w:r>
    </w:p>
    <w:p w14:paraId="04675E6F" w14:textId="77777777" w:rsidR="00DB47B1" w:rsidRPr="00DB47B1" w:rsidRDefault="00DB47B1" w:rsidP="00DB47B1">
      <w:pPr>
        <w:pStyle w:val="EndNoteBibliography"/>
        <w:spacing w:after="0"/>
      </w:pPr>
      <w:r w:rsidRPr="00DB47B1">
        <w:t>215.</w:t>
      </w:r>
      <w:r w:rsidRPr="00DB47B1">
        <w:tab/>
        <w:t>Casanova V, Sousa FH, Stevens C, Barlow PG. Antiviral therapeutic approaches for human rhinovirus infections. Future Virol. 2018;13(7):505-18.</w:t>
      </w:r>
    </w:p>
    <w:p w14:paraId="5F5251A6" w14:textId="77777777" w:rsidR="00DB47B1" w:rsidRPr="00DB47B1" w:rsidRDefault="00DB47B1" w:rsidP="00DB47B1">
      <w:pPr>
        <w:pStyle w:val="EndNoteBibliography"/>
        <w:spacing w:after="0"/>
      </w:pPr>
      <w:r w:rsidRPr="00DB47B1">
        <w:t>216.</w:t>
      </w:r>
      <w:r w:rsidRPr="00DB47B1">
        <w:tab/>
        <w:t>Pevear DC, Hayden FG, Demenczuk TM, Barone LR, McKinlay MA, Collett MS. Relationship of pleconaril susceptibility and clinical outcomes in treatment of common colds caused by rhinoviruses. Antimicrob Agents Chemother. 2005;49(11):4492-9.</w:t>
      </w:r>
    </w:p>
    <w:p w14:paraId="7C73CC04" w14:textId="77777777" w:rsidR="00DB47B1" w:rsidRPr="00DB47B1" w:rsidRDefault="00DB47B1" w:rsidP="00DB47B1">
      <w:pPr>
        <w:pStyle w:val="EndNoteBibliography"/>
        <w:spacing w:after="0"/>
      </w:pPr>
      <w:r w:rsidRPr="00DB47B1">
        <w:t>217.</w:t>
      </w:r>
      <w:r w:rsidRPr="00DB47B1">
        <w:tab/>
        <w:t>Hayden FG, Herrington DT, Coats TL, Kim K, Cooper EC, Villano SA, et al. Efficacy and safety of oral pleconaril for treatment of colds due to picornaviruses in adults: results of 2 double-blind, randomized, placebo-controlled trials. Clin Infect Dis. 2003;36(12):1523-32.</w:t>
      </w:r>
    </w:p>
    <w:p w14:paraId="0C778261" w14:textId="77777777" w:rsidR="00DB47B1" w:rsidRPr="00DB47B1" w:rsidRDefault="00DB47B1" w:rsidP="00DB47B1">
      <w:pPr>
        <w:pStyle w:val="EndNoteBibliography"/>
        <w:spacing w:after="0"/>
      </w:pPr>
      <w:r w:rsidRPr="00DB47B1">
        <w:t>218.</w:t>
      </w:r>
      <w:r w:rsidRPr="00DB47B1">
        <w:tab/>
        <w:t>Hayden FG, Hipskind GJ, Woerner DH, Eisen GF, Janssens M, Janssen PA, Andries K. Intranasal pirodavir (R77,975) treatment of rhinovirus colds. Antimicrob Agents Chemother. 1995;39(2):290-4.</w:t>
      </w:r>
    </w:p>
    <w:p w14:paraId="0045CD5B" w14:textId="77777777" w:rsidR="00DB47B1" w:rsidRPr="00DB47B1" w:rsidRDefault="00DB47B1" w:rsidP="00DB47B1">
      <w:pPr>
        <w:pStyle w:val="EndNoteBibliography"/>
        <w:spacing w:after="0"/>
      </w:pPr>
      <w:r w:rsidRPr="00DB47B1">
        <w:t>219.</w:t>
      </w:r>
      <w:r w:rsidRPr="00DB47B1">
        <w:tab/>
        <w:t>Mello C, Aguayo E, Rodriguez M, Lee G, Jordan R, Cihlar T, Birkus G. Multiple classes of antiviral agents exhibit in vitro activity against human rhinovirus type C. Antimicrob Agents Chemother. 2014;58(3):1546-55.</w:t>
      </w:r>
    </w:p>
    <w:p w14:paraId="09EA0565" w14:textId="77777777" w:rsidR="00DB47B1" w:rsidRPr="00DB47B1" w:rsidRDefault="00DB47B1" w:rsidP="00DB47B1">
      <w:pPr>
        <w:pStyle w:val="EndNoteBibliography"/>
        <w:spacing w:after="0"/>
      </w:pPr>
      <w:r w:rsidRPr="00DB47B1">
        <w:t>220.</w:t>
      </w:r>
      <w:r w:rsidRPr="00DB47B1">
        <w:tab/>
        <w:t>Lanko K, Sun L, Froeyen M, Leyssen P, Delang L, Mirabelli C, Neyts J. Comparative analysis of the molecular mechanism of resistance to vapendavir across a panel of picornavirus species. Antiviral Res. 2021;195:105177.</w:t>
      </w:r>
    </w:p>
    <w:p w14:paraId="6A495B3E" w14:textId="77777777" w:rsidR="00DB47B1" w:rsidRPr="00DB47B1" w:rsidRDefault="00DB47B1" w:rsidP="00DB47B1">
      <w:pPr>
        <w:pStyle w:val="EndNoteBibliography"/>
        <w:spacing w:after="0"/>
      </w:pPr>
      <w:r w:rsidRPr="00DB47B1">
        <w:lastRenderedPageBreak/>
        <w:t>221.</w:t>
      </w:r>
      <w:r w:rsidRPr="00DB47B1">
        <w:tab/>
        <w:t>Binford SL, Maldonado F, Brothers MA, Weady PT, Zalman LS, Meador JW, 3rd, et al. Conservation of amino acids in human rhinovirus 3C protease correlates with broad-spectrum antiviral activity of rupintrivir, a novel human rhinovirus 3C protease inhibitor. Antimicrob Agents Chemother. 2005;49(2):619-26.</w:t>
      </w:r>
    </w:p>
    <w:p w14:paraId="4221C4F3" w14:textId="77777777" w:rsidR="00DB47B1" w:rsidRPr="00DB47B1" w:rsidRDefault="00DB47B1" w:rsidP="00DB47B1">
      <w:pPr>
        <w:pStyle w:val="EndNoteBibliography"/>
        <w:spacing w:after="0"/>
      </w:pPr>
      <w:r w:rsidRPr="00DB47B1">
        <w:t>222.</w:t>
      </w:r>
      <w:r w:rsidRPr="00DB47B1">
        <w:tab/>
        <w:t>Zhang Z, Yang E, Hu C, Cheng H, Chen CY, Huang D, et al. Cell-Based High-Throughput Screening Assay Identifies 2',2'-Difluoro-2'-deoxycytidine Gemcitabine as a Potential Antipoliovirus Agent. ACS Infect Dis. 2017;3(1):45-53.</w:t>
      </w:r>
    </w:p>
    <w:p w14:paraId="3ADDCF3D" w14:textId="77777777" w:rsidR="00DB47B1" w:rsidRPr="00DB47B1" w:rsidRDefault="00DB47B1" w:rsidP="00DB47B1">
      <w:pPr>
        <w:pStyle w:val="EndNoteBibliography"/>
        <w:spacing w:after="0"/>
      </w:pPr>
      <w:r w:rsidRPr="00DB47B1">
        <w:t>223.</w:t>
      </w:r>
      <w:r w:rsidRPr="00DB47B1">
        <w:tab/>
        <w:t>Lembo D, Cagno V, Civra A, Poli G. Oxysterols: An emerging class of broad spectrum antiviral effectors. Mol Aspects Med. 2016;49:23-30.</w:t>
      </w:r>
    </w:p>
    <w:p w14:paraId="695AB0E4" w14:textId="77777777" w:rsidR="00DB47B1" w:rsidRPr="00DB47B1" w:rsidRDefault="00DB47B1" w:rsidP="00DB47B1">
      <w:pPr>
        <w:pStyle w:val="EndNoteBibliography"/>
        <w:spacing w:after="0"/>
      </w:pPr>
      <w:r w:rsidRPr="00DB47B1">
        <w:t>224.</w:t>
      </w:r>
      <w:r w:rsidRPr="00DB47B1">
        <w:tab/>
        <w:t>Civra A, Cagno V, Donalisio M, Biasi F, Leonarduzzi G, Poli G, Lembo D. Inhibition of pathogenic non-enveloped viruses by 25-hydroxycholesterol and 27-hydroxycholesterol. Sci Rep. 2014;4:7487.</w:t>
      </w:r>
    </w:p>
    <w:p w14:paraId="77EA913F" w14:textId="77777777" w:rsidR="00DB47B1" w:rsidRPr="00DB47B1" w:rsidRDefault="00DB47B1" w:rsidP="00DB47B1">
      <w:pPr>
        <w:pStyle w:val="EndNoteBibliography"/>
        <w:spacing w:after="0"/>
      </w:pPr>
      <w:r w:rsidRPr="00DB47B1">
        <w:t>225.</w:t>
      </w:r>
      <w:r w:rsidRPr="00DB47B1">
        <w:tab/>
        <w:t>Zu S, Deng YQ, Zhou C, Li J, Li L, Chen Q, et al. 25-Hydroxycholesterol is a potent SARS-CoV-2 inhibitor. Cell Res. 2020;30(11):1043-5.</w:t>
      </w:r>
    </w:p>
    <w:p w14:paraId="2AAD9CD1" w14:textId="77777777" w:rsidR="00DB47B1" w:rsidRPr="00DB47B1" w:rsidRDefault="00DB47B1" w:rsidP="00DB47B1">
      <w:pPr>
        <w:pStyle w:val="EndNoteBibliography"/>
        <w:spacing w:after="0"/>
      </w:pPr>
      <w:r w:rsidRPr="00DB47B1">
        <w:t>226.</w:t>
      </w:r>
      <w:r w:rsidRPr="00DB47B1">
        <w:tab/>
        <w:t>Rutaganira FU, Fowler ML, McPhail JA, Gelman MA, Nguyen K, Xiong A, et al. Design and Structural Characterization of Potent and Selective Inhibitors of Phosphatidylinositol 4 Kinase IIIβ. J Med Chem. 2016;59(5):1830-9.</w:t>
      </w:r>
    </w:p>
    <w:p w14:paraId="36A62D40" w14:textId="77777777" w:rsidR="00DB47B1" w:rsidRPr="00DB47B1" w:rsidRDefault="00DB47B1" w:rsidP="00DB47B1">
      <w:pPr>
        <w:pStyle w:val="EndNoteBibliography"/>
        <w:spacing w:after="0"/>
      </w:pPr>
      <w:r w:rsidRPr="00DB47B1">
        <w:t>227.</w:t>
      </w:r>
      <w:r w:rsidRPr="00DB47B1">
        <w:tab/>
        <w:t>Lamarche MJ, Borawski J, Bose A, Capacci-Daniel C, Colvin R, Dennehy M, et al. Anti-hepatitis C virus activity and toxicity of type III phosphatidylinositol-4-kinase beta inhibitors. Antimicrob Agents Chemother. 2012;56(10):5149-56.</w:t>
      </w:r>
    </w:p>
    <w:p w14:paraId="3F80A84E" w14:textId="77777777" w:rsidR="00DB47B1" w:rsidRPr="00DB47B1" w:rsidRDefault="00DB47B1" w:rsidP="00DB47B1">
      <w:pPr>
        <w:pStyle w:val="EndNoteBibliography"/>
        <w:spacing w:after="0"/>
      </w:pPr>
      <w:r w:rsidRPr="00DB47B1">
        <w:t>228.</w:t>
      </w:r>
      <w:r w:rsidRPr="00DB47B1">
        <w:tab/>
        <w:t>Djukanović R, Harrison T, Johnston SL, Gabbay F, Wark P, Thomson NC, et al. The effect of inhaled IFN-β on worsening of asthma symptoms caused by viral infections. A randomized trial. Am J Respir Crit Care Med. 2014;190(2):145-54.</w:t>
      </w:r>
    </w:p>
    <w:p w14:paraId="7AE7E5ED" w14:textId="77777777" w:rsidR="00DB47B1" w:rsidRPr="00DB47B1" w:rsidRDefault="00DB47B1" w:rsidP="00DB47B1">
      <w:pPr>
        <w:pStyle w:val="EndNoteBibliography"/>
        <w:spacing w:after="0"/>
      </w:pPr>
      <w:r w:rsidRPr="00DB47B1">
        <w:t>229.</w:t>
      </w:r>
      <w:r w:rsidRPr="00DB47B1">
        <w:tab/>
        <w:t>Monk PD, Brookes JL, Tear VJ, Batten TN, Mankowski M, Adzic-Vukicevic T, et al. Nebulised interferon-β1a (SNG001) in hospitalised COVID-19: SPRINTER phase III study. ERJ Open Res. 2023;9(2).</w:t>
      </w:r>
    </w:p>
    <w:p w14:paraId="03565FA1" w14:textId="77777777" w:rsidR="00DB47B1" w:rsidRPr="00DB47B1" w:rsidRDefault="00DB47B1" w:rsidP="00DB47B1">
      <w:pPr>
        <w:pStyle w:val="EndNoteBibliography"/>
        <w:spacing w:after="0"/>
      </w:pPr>
      <w:r w:rsidRPr="00DB47B1">
        <w:t>230.</w:t>
      </w:r>
      <w:r w:rsidRPr="00DB47B1">
        <w:tab/>
        <w:t>Bynoe ML, Hobson D, Horner J, Kipps A, Schild GC, Tyrrell DA. Inoculation of human volunteers with a strain of virus isolated from a common cold. Lancet. 1961;1(7188):1194-6.</w:t>
      </w:r>
    </w:p>
    <w:p w14:paraId="3106685B" w14:textId="77777777" w:rsidR="00DB47B1" w:rsidRPr="00DB47B1" w:rsidRDefault="00DB47B1" w:rsidP="00DB47B1">
      <w:pPr>
        <w:pStyle w:val="EndNoteBibliography"/>
        <w:spacing w:after="0"/>
      </w:pPr>
      <w:r w:rsidRPr="00DB47B1">
        <w:t>231.</w:t>
      </w:r>
      <w:r w:rsidRPr="00DB47B1">
        <w:tab/>
        <w:t>Doggett JE, Bynoe ML, Tyrrell DA. Some attempts to produce an experimental vaccine with rhinoviruses. Br Med J. 1963;1(5322):34-6.</w:t>
      </w:r>
    </w:p>
    <w:p w14:paraId="21FF6593" w14:textId="77777777" w:rsidR="00DB47B1" w:rsidRPr="00DB47B1" w:rsidRDefault="00DB47B1" w:rsidP="00DB47B1">
      <w:pPr>
        <w:pStyle w:val="EndNoteBibliography"/>
        <w:spacing w:after="0"/>
      </w:pPr>
      <w:r w:rsidRPr="00DB47B1">
        <w:t>232.</w:t>
      </w:r>
      <w:r w:rsidRPr="00DB47B1">
        <w:tab/>
        <w:t>Mufson MA, Ludwig WM, James HD, Jr., Gauld LW, Rourke JA, Holper JC, Chanock RM. EFFECT OF NEUTRALIZING ANTIBODY ON EXPERIMENTAL RHINOVIRUS INFECTION. Jama. 1963;186:578-84.</w:t>
      </w:r>
    </w:p>
    <w:p w14:paraId="3C3C9D58" w14:textId="77777777" w:rsidR="00DB47B1" w:rsidRPr="00DB47B1" w:rsidRDefault="00DB47B1" w:rsidP="00DB47B1">
      <w:pPr>
        <w:pStyle w:val="EndNoteBibliography"/>
        <w:spacing w:after="0"/>
      </w:pPr>
      <w:r w:rsidRPr="00DB47B1">
        <w:t>233.</w:t>
      </w:r>
      <w:r w:rsidRPr="00DB47B1">
        <w:tab/>
        <w:t>Mitchison DA. PREVENTION OF COLDS BY VACCINATION AGAINST A RHINOVIRUS: A REPORT BY THE SCIENTIFIC COMMITTEE ON COMMON COLD VACCINES. Br Med J. 1965;1(5446):1344-9.</w:t>
      </w:r>
    </w:p>
    <w:p w14:paraId="72540E56" w14:textId="77777777" w:rsidR="00DB47B1" w:rsidRPr="00DB47B1" w:rsidRDefault="00DB47B1" w:rsidP="00DB47B1">
      <w:pPr>
        <w:pStyle w:val="EndNoteBibliography"/>
        <w:spacing w:after="0"/>
      </w:pPr>
      <w:r w:rsidRPr="00DB47B1">
        <w:t>234.</w:t>
      </w:r>
      <w:r w:rsidRPr="00DB47B1">
        <w:tab/>
        <w:t>Perkins JC, Tucker DN, Knope HL, Wenzel RP, Hornick RB, Kapikian AZ, Chanock RM. Evidence for protective effect of an inactivated rhinovirus vaccine administered by the nasal route. Am J Epidemiol. 1969;90(4):319-26.</w:t>
      </w:r>
    </w:p>
    <w:p w14:paraId="6936618A" w14:textId="77777777" w:rsidR="00DB47B1" w:rsidRPr="00DB47B1" w:rsidRDefault="00DB47B1" w:rsidP="00DB47B1">
      <w:pPr>
        <w:pStyle w:val="EndNoteBibliography"/>
        <w:spacing w:after="0"/>
      </w:pPr>
      <w:r w:rsidRPr="00DB47B1">
        <w:t>235.</w:t>
      </w:r>
      <w:r w:rsidRPr="00DB47B1">
        <w:tab/>
        <w:t>Perkins JC, Tucker DN, Knopf HL, Wenzel RP, Kapikian AZ, Chanock RM. Comparison of protective effect of neutralizing antibody in serum and nasal secretions in experimental rhinovirus type 13 illness. Am J Epidemiol. 1969;90(6):519-26.</w:t>
      </w:r>
    </w:p>
    <w:p w14:paraId="59973325" w14:textId="77777777" w:rsidR="00DB47B1" w:rsidRPr="00DB47B1" w:rsidRDefault="00DB47B1" w:rsidP="00DB47B1">
      <w:pPr>
        <w:pStyle w:val="EndNoteBibliography"/>
        <w:spacing w:after="0"/>
      </w:pPr>
      <w:r w:rsidRPr="00DB47B1">
        <w:t>236.</w:t>
      </w:r>
      <w:r w:rsidRPr="00DB47B1">
        <w:tab/>
        <w:t>Buscho RF, Perkins JC, Knopf HL, Kapikian AZ, Chanock RM. Further characterization of the local respiratory tract antibody response induced by intranasal instillation of inactivated rhinovirus 13 vaccine. J Immunol. 1972;108(1):169-77.</w:t>
      </w:r>
    </w:p>
    <w:p w14:paraId="5FC0CD1E" w14:textId="77777777" w:rsidR="00DB47B1" w:rsidRPr="00DB47B1" w:rsidRDefault="00DB47B1" w:rsidP="00DB47B1">
      <w:pPr>
        <w:pStyle w:val="EndNoteBibliography"/>
        <w:spacing w:after="0"/>
      </w:pPr>
      <w:r w:rsidRPr="00DB47B1">
        <w:t>237.</w:t>
      </w:r>
      <w:r w:rsidRPr="00DB47B1">
        <w:tab/>
        <w:t>Lee S, Nguyen MT, Currier MG, Jenkins JB, Strobert EA, Kajon AE, et al. A polyvalent inactivated rhinovirus vaccine is broadly immunogenic in rhesus macaques. Nat Commun. 2016;7:12838.</w:t>
      </w:r>
    </w:p>
    <w:p w14:paraId="7D8EF8BE" w14:textId="77777777" w:rsidR="00DB47B1" w:rsidRPr="00DB47B1" w:rsidRDefault="00DB47B1" w:rsidP="00DB47B1">
      <w:pPr>
        <w:pStyle w:val="EndNoteBibliography"/>
        <w:spacing w:after="0"/>
      </w:pPr>
      <w:r w:rsidRPr="00DB47B1">
        <w:t>238.</w:t>
      </w:r>
      <w:r w:rsidRPr="00DB47B1">
        <w:tab/>
        <w:t>Stepanova E, Isakova-Sivak I, Rudenko L. Overview of human rhinovirus immunogenic epitopes for rational vaccine design. Expert review of vaccines. 2019;18(9):877-80.</w:t>
      </w:r>
    </w:p>
    <w:p w14:paraId="4D3B5B62" w14:textId="77777777" w:rsidR="00DB47B1" w:rsidRPr="00DB47B1" w:rsidRDefault="00DB47B1" w:rsidP="00DB47B1">
      <w:pPr>
        <w:pStyle w:val="EndNoteBibliography"/>
        <w:spacing w:after="0"/>
      </w:pPr>
      <w:r w:rsidRPr="00DB47B1">
        <w:t>239.</w:t>
      </w:r>
      <w:r w:rsidRPr="00DB47B1">
        <w:tab/>
        <w:t>Sanei F, Wilkinson T. Influenza vaccination for patients with chronic obstructive pulmonary disease: understanding immunogenicity, efficacy and effectiveness. Therapeutic advances in respiratory disease. 2016;10(4):349-67.</w:t>
      </w:r>
    </w:p>
    <w:p w14:paraId="0589DB73" w14:textId="77777777" w:rsidR="00DB47B1" w:rsidRPr="00DB47B1" w:rsidRDefault="00DB47B1" w:rsidP="00DB47B1">
      <w:pPr>
        <w:pStyle w:val="EndNoteBibliography"/>
      </w:pPr>
      <w:r w:rsidRPr="00DB47B1">
        <w:lastRenderedPageBreak/>
        <w:t>240.</w:t>
      </w:r>
      <w:r w:rsidRPr="00DB47B1">
        <w:tab/>
        <w:t>North M, Bourne S, Green B, Chauhan AJ, Brown T, Winter J, et al. A randomised controlled feasibility trial of E-health application supported care vs usual care after exacerbation of COPD: the RESCUE trial. NPJ digital medicine. 2020;3(1):145.</w:t>
      </w:r>
    </w:p>
    <w:p w14:paraId="1A9AE9CD" w14:textId="66632B88" w:rsidR="00D479BF" w:rsidRDefault="00BB0474" w:rsidP="003F38A7">
      <w:pPr>
        <w:pStyle w:val="EndNoteBibliography"/>
      </w:pPr>
      <w:r>
        <w:fldChar w:fldCharType="end"/>
      </w:r>
    </w:p>
    <w:sectPr w:rsidR="00D479BF" w:rsidSect="00E6132A">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50BFF7" w14:textId="77777777" w:rsidR="00966946" w:rsidRDefault="00966946">
      <w:pPr>
        <w:spacing w:after="0" w:line="240" w:lineRule="auto"/>
      </w:pPr>
      <w:r>
        <w:separator/>
      </w:r>
    </w:p>
  </w:endnote>
  <w:endnote w:type="continuationSeparator" w:id="0">
    <w:p w14:paraId="49F7F5DF" w14:textId="77777777" w:rsidR="00966946" w:rsidRDefault="009669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C4E182" w14:textId="77777777" w:rsidR="00657FBF" w:rsidRDefault="00000000">
    <w:pPr>
      <w:pStyle w:val="Footer"/>
      <w:jc w:val="center"/>
      <w:rPr>
        <w:caps/>
        <w:color w:val="156082" w:themeColor="accent1"/>
      </w:rPr>
    </w:pPr>
    <w:r>
      <w:rPr>
        <w:caps/>
        <w:color w:val="156082" w:themeColor="accent1"/>
      </w:rPr>
      <w:fldChar w:fldCharType="begin"/>
    </w:r>
    <w:r>
      <w:rPr>
        <w:caps/>
        <w:color w:val="156082" w:themeColor="accent1"/>
      </w:rPr>
      <w:instrText>PAGE   \* MERGEFORMAT</w:instrText>
    </w:r>
    <w:r>
      <w:rPr>
        <w:caps/>
        <w:color w:val="156082" w:themeColor="accent1"/>
      </w:rPr>
      <w:fldChar w:fldCharType="separate"/>
    </w:r>
    <w:r>
      <w:rPr>
        <w:caps/>
        <w:color w:val="156082" w:themeColor="accent1"/>
      </w:rPr>
      <w:t>2</w:t>
    </w:r>
    <w:r>
      <w:rPr>
        <w:caps/>
        <w:color w:val="156082" w:themeColor="accent1"/>
      </w:rPr>
      <w:fldChar w:fldCharType="end"/>
    </w:r>
  </w:p>
  <w:p w14:paraId="0CCF4239" w14:textId="77777777" w:rsidR="000B1A59" w:rsidRDefault="000B1A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C2D6B6" w14:textId="77777777" w:rsidR="00966946" w:rsidRDefault="00966946">
      <w:pPr>
        <w:spacing w:after="0" w:line="240" w:lineRule="auto"/>
      </w:pPr>
      <w:r>
        <w:separator/>
      </w:r>
    </w:p>
  </w:footnote>
  <w:footnote w:type="continuationSeparator" w:id="0">
    <w:p w14:paraId="7F223A73" w14:textId="77777777" w:rsidR="00966946" w:rsidRDefault="009669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A6E96"/>
    <w:multiLevelType w:val="multilevel"/>
    <w:tmpl w:val="6A68B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8BA02B8"/>
    <w:multiLevelType w:val="multilevel"/>
    <w:tmpl w:val="DD1C1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8D628E7"/>
    <w:multiLevelType w:val="multilevel"/>
    <w:tmpl w:val="C638F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BB76C5A"/>
    <w:multiLevelType w:val="multilevel"/>
    <w:tmpl w:val="0220F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0215310"/>
    <w:multiLevelType w:val="multilevel"/>
    <w:tmpl w:val="B9B03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8307A41"/>
    <w:multiLevelType w:val="multilevel"/>
    <w:tmpl w:val="CA78D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A0967DB"/>
    <w:multiLevelType w:val="multilevel"/>
    <w:tmpl w:val="38B6F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550785D"/>
    <w:multiLevelType w:val="multilevel"/>
    <w:tmpl w:val="A2CAB0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BAA1B70"/>
    <w:multiLevelType w:val="multilevel"/>
    <w:tmpl w:val="A5CAB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C827F66"/>
    <w:multiLevelType w:val="multilevel"/>
    <w:tmpl w:val="816EE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160333B"/>
    <w:multiLevelType w:val="multilevel"/>
    <w:tmpl w:val="5D9EE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40B2452"/>
    <w:multiLevelType w:val="multilevel"/>
    <w:tmpl w:val="22E2A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E8E6729"/>
    <w:multiLevelType w:val="multilevel"/>
    <w:tmpl w:val="CD18A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111480E"/>
    <w:multiLevelType w:val="multilevel"/>
    <w:tmpl w:val="2BA26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B005913"/>
    <w:multiLevelType w:val="multilevel"/>
    <w:tmpl w:val="C9E60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CEA37A5"/>
    <w:multiLevelType w:val="multilevel"/>
    <w:tmpl w:val="C9344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DE56D07"/>
    <w:multiLevelType w:val="multilevel"/>
    <w:tmpl w:val="E9283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42F30C2"/>
    <w:multiLevelType w:val="multilevel"/>
    <w:tmpl w:val="6BE0D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7587599"/>
    <w:multiLevelType w:val="multilevel"/>
    <w:tmpl w:val="90C8B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7F5767D"/>
    <w:multiLevelType w:val="multilevel"/>
    <w:tmpl w:val="B8E6E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02B792F"/>
    <w:multiLevelType w:val="multilevel"/>
    <w:tmpl w:val="A1164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E3C107B"/>
    <w:multiLevelType w:val="multilevel"/>
    <w:tmpl w:val="EDBA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390766962">
    <w:abstractNumId w:val="14"/>
  </w:num>
  <w:num w:numId="2" w16cid:durableId="285626991">
    <w:abstractNumId w:val="15"/>
  </w:num>
  <w:num w:numId="3" w16cid:durableId="49424994">
    <w:abstractNumId w:val="17"/>
  </w:num>
  <w:num w:numId="4" w16cid:durableId="2121874589">
    <w:abstractNumId w:val="7"/>
  </w:num>
  <w:num w:numId="5" w16cid:durableId="1898661030">
    <w:abstractNumId w:val="0"/>
  </w:num>
  <w:num w:numId="6" w16cid:durableId="1734037228">
    <w:abstractNumId w:val="10"/>
  </w:num>
  <w:num w:numId="7" w16cid:durableId="121465848">
    <w:abstractNumId w:val="20"/>
  </w:num>
  <w:num w:numId="8" w16cid:durableId="1178425799">
    <w:abstractNumId w:val="6"/>
  </w:num>
  <w:num w:numId="9" w16cid:durableId="262304765">
    <w:abstractNumId w:val="21"/>
  </w:num>
  <w:num w:numId="10" w16cid:durableId="1952585651">
    <w:abstractNumId w:val="2"/>
  </w:num>
  <w:num w:numId="11" w16cid:durableId="1686327627">
    <w:abstractNumId w:val="4"/>
  </w:num>
  <w:num w:numId="12" w16cid:durableId="1801453985">
    <w:abstractNumId w:val="11"/>
  </w:num>
  <w:num w:numId="13" w16cid:durableId="1593390717">
    <w:abstractNumId w:val="1"/>
  </w:num>
  <w:num w:numId="14" w16cid:durableId="137234973">
    <w:abstractNumId w:val="16"/>
  </w:num>
  <w:num w:numId="15" w16cid:durableId="3945433">
    <w:abstractNumId w:val="8"/>
  </w:num>
  <w:num w:numId="16" w16cid:durableId="184170762">
    <w:abstractNumId w:val="3"/>
  </w:num>
  <w:num w:numId="17" w16cid:durableId="1915698482">
    <w:abstractNumId w:val="9"/>
  </w:num>
  <w:num w:numId="18" w16cid:durableId="222763382">
    <w:abstractNumId w:val="18"/>
  </w:num>
  <w:num w:numId="19" w16cid:durableId="283850505">
    <w:abstractNumId w:val="13"/>
  </w:num>
  <w:num w:numId="20" w16cid:durableId="434521564">
    <w:abstractNumId w:val="19"/>
  </w:num>
  <w:num w:numId="21" w16cid:durableId="1776630298">
    <w:abstractNumId w:val="5"/>
  </w:num>
  <w:num w:numId="22" w16cid:durableId="161732304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dsx9ttger9xmevdzjpasa35dsxxd9wz0pr&quot;&gt;My EndNote Library&lt;record-ids&gt;&lt;item&gt;4&lt;/item&gt;&lt;item&gt;5&lt;/item&gt;&lt;item&gt;6&lt;/item&gt;&lt;item&gt;10&lt;/item&gt;&lt;item&gt;50&lt;/item&gt;&lt;item&gt;57&lt;/item&gt;&lt;item&gt;62&lt;/item&gt;&lt;item&gt;64&lt;/item&gt;&lt;item&gt;143&lt;/item&gt;&lt;item&gt;188&lt;/item&gt;&lt;item&gt;190&lt;/item&gt;&lt;item&gt;191&lt;/item&gt;&lt;item&gt;192&lt;/item&gt;&lt;item&gt;195&lt;/item&gt;&lt;item&gt;201&lt;/item&gt;&lt;item&gt;228&lt;/item&gt;&lt;item&gt;231&lt;/item&gt;&lt;item&gt;238&lt;/item&gt;&lt;item&gt;310&lt;/item&gt;&lt;item&gt;326&lt;/item&gt;&lt;item&gt;331&lt;/item&gt;&lt;item&gt;338&lt;/item&gt;&lt;item&gt;353&lt;/item&gt;&lt;item&gt;375&lt;/item&gt;&lt;item&gt;384&lt;/item&gt;&lt;item&gt;426&lt;/item&gt;&lt;item&gt;451&lt;/item&gt;&lt;item&gt;462&lt;/item&gt;&lt;item&gt;473&lt;/item&gt;&lt;item&gt;476&lt;/item&gt;&lt;item&gt;486&lt;/item&gt;&lt;item&gt;491&lt;/item&gt;&lt;item&gt;511&lt;/item&gt;&lt;item&gt;528&lt;/item&gt;&lt;item&gt;539&lt;/item&gt;&lt;item&gt;558&lt;/item&gt;&lt;item&gt;572&lt;/item&gt;&lt;item&gt;585&lt;/item&gt;&lt;item&gt;592&lt;/item&gt;&lt;item&gt;597&lt;/item&gt;&lt;item&gt;599&lt;/item&gt;&lt;item&gt;601&lt;/item&gt;&lt;item&gt;676&lt;/item&gt;&lt;item&gt;679&lt;/item&gt;&lt;item&gt;736&lt;/item&gt;&lt;item&gt;744&lt;/item&gt;&lt;item&gt;752&lt;/item&gt;&lt;item&gt;791&lt;/item&gt;&lt;item&gt;792&lt;/item&gt;&lt;item&gt;793&lt;/item&gt;&lt;item&gt;812&lt;/item&gt;&lt;item&gt;813&lt;/item&gt;&lt;item&gt;814&lt;/item&gt;&lt;item&gt;815&lt;/item&gt;&lt;item&gt;816&lt;/item&gt;&lt;item&gt;817&lt;/item&gt;&lt;item&gt;818&lt;/item&gt;&lt;item&gt;819&lt;/item&gt;&lt;item&gt;820&lt;/item&gt;&lt;item&gt;822&lt;/item&gt;&lt;item&gt;823&lt;/item&gt;&lt;item&gt;824&lt;/item&gt;&lt;item&gt;828&lt;/item&gt;&lt;item&gt;829&lt;/item&gt;&lt;item&gt;830&lt;/item&gt;&lt;item&gt;831&lt;/item&gt;&lt;item&gt;833&lt;/item&gt;&lt;item&gt;835&lt;/item&gt;&lt;item&gt;836&lt;/item&gt;&lt;item&gt;838&lt;/item&gt;&lt;item&gt;839&lt;/item&gt;&lt;item&gt;840&lt;/item&gt;&lt;item&gt;841&lt;/item&gt;&lt;item&gt;844&lt;/item&gt;&lt;item&gt;847&lt;/item&gt;&lt;item&gt;848&lt;/item&gt;&lt;item&gt;849&lt;/item&gt;&lt;item&gt;850&lt;/item&gt;&lt;item&gt;851&lt;/item&gt;&lt;item&gt;852&lt;/item&gt;&lt;item&gt;853&lt;/item&gt;&lt;item&gt;854&lt;/item&gt;&lt;item&gt;855&lt;/item&gt;&lt;item&gt;870&lt;/item&gt;&lt;item&gt;871&lt;/item&gt;&lt;item&gt;872&lt;/item&gt;&lt;item&gt;878&lt;/item&gt;&lt;item&gt;879&lt;/item&gt;&lt;item&gt;880&lt;/item&gt;&lt;item&gt;881&lt;/item&gt;&lt;item&gt;882&lt;/item&gt;&lt;item&gt;883&lt;/item&gt;&lt;item&gt;884&lt;/item&gt;&lt;item&gt;885&lt;/item&gt;&lt;item&gt;886&lt;/item&gt;&lt;item&gt;887&lt;/item&gt;&lt;item&gt;888&lt;/item&gt;&lt;item&gt;890&lt;/item&gt;&lt;item&gt;906&lt;/item&gt;&lt;item&gt;907&lt;/item&gt;&lt;item&gt;909&lt;/item&gt;&lt;item&gt;910&lt;/item&gt;&lt;item&gt;911&lt;/item&gt;&lt;item&gt;912&lt;/item&gt;&lt;item&gt;913&lt;/item&gt;&lt;item&gt;914&lt;/item&gt;&lt;item&gt;915&lt;/item&gt;&lt;item&gt;916&lt;/item&gt;&lt;item&gt;919&lt;/item&gt;&lt;item&gt;920&lt;/item&gt;&lt;item&gt;921&lt;/item&gt;&lt;item&gt;924&lt;/item&gt;&lt;item&gt;925&lt;/item&gt;&lt;item&gt;926&lt;/item&gt;&lt;item&gt;928&lt;/item&gt;&lt;item&gt;929&lt;/item&gt;&lt;item&gt;930&lt;/item&gt;&lt;item&gt;932&lt;/item&gt;&lt;item&gt;933&lt;/item&gt;&lt;item&gt;934&lt;/item&gt;&lt;item&gt;935&lt;/item&gt;&lt;item&gt;936&lt;/item&gt;&lt;item&gt;937&lt;/item&gt;&lt;item&gt;938&lt;/item&gt;&lt;item&gt;939&lt;/item&gt;&lt;item&gt;940&lt;/item&gt;&lt;item&gt;941&lt;/item&gt;&lt;item&gt;942&lt;/item&gt;&lt;item&gt;943&lt;/item&gt;&lt;item&gt;946&lt;/item&gt;&lt;item&gt;948&lt;/item&gt;&lt;item&gt;949&lt;/item&gt;&lt;item&gt;950&lt;/item&gt;&lt;item&gt;955&lt;/item&gt;&lt;item&gt;956&lt;/item&gt;&lt;item&gt;957&lt;/item&gt;&lt;item&gt;959&lt;/item&gt;&lt;item&gt;960&lt;/item&gt;&lt;item&gt;961&lt;/item&gt;&lt;item&gt;962&lt;/item&gt;&lt;item&gt;964&lt;/item&gt;&lt;item&gt;965&lt;/item&gt;&lt;item&gt;966&lt;/item&gt;&lt;item&gt;967&lt;/item&gt;&lt;item&gt;968&lt;/item&gt;&lt;item&gt;969&lt;/item&gt;&lt;item&gt;970&lt;/item&gt;&lt;item&gt;971&lt;/item&gt;&lt;item&gt;972&lt;/item&gt;&lt;item&gt;973&lt;/item&gt;&lt;item&gt;974&lt;/item&gt;&lt;item&gt;975&lt;/item&gt;&lt;item&gt;976&lt;/item&gt;&lt;item&gt;977&lt;/item&gt;&lt;item&gt;978&lt;/item&gt;&lt;item&gt;979&lt;/item&gt;&lt;item&gt;982&lt;/item&gt;&lt;item&gt;983&lt;/item&gt;&lt;item&gt;984&lt;/item&gt;&lt;item&gt;985&lt;/item&gt;&lt;item&gt;986&lt;/item&gt;&lt;item&gt;987&lt;/item&gt;&lt;item&gt;988&lt;/item&gt;&lt;item&gt;991&lt;/item&gt;&lt;item&gt;993&lt;/item&gt;&lt;item&gt;994&lt;/item&gt;&lt;item&gt;995&lt;/item&gt;&lt;item&gt;998&lt;/item&gt;&lt;item&gt;1001&lt;/item&gt;&lt;item&gt;1002&lt;/item&gt;&lt;item&gt;1003&lt;/item&gt;&lt;item&gt;1004&lt;/item&gt;&lt;item&gt;1005&lt;/item&gt;&lt;item&gt;1006&lt;/item&gt;&lt;item&gt;1007&lt;/item&gt;&lt;item&gt;1008&lt;/item&gt;&lt;item&gt;1015&lt;/item&gt;&lt;item&gt;1018&lt;/item&gt;&lt;item&gt;1019&lt;/item&gt;&lt;item&gt;1026&lt;/item&gt;&lt;item&gt;1027&lt;/item&gt;&lt;item&gt;1028&lt;/item&gt;&lt;item&gt;1029&lt;/item&gt;&lt;item&gt;1030&lt;/item&gt;&lt;item&gt;1031&lt;/item&gt;&lt;item&gt;1032&lt;/item&gt;&lt;item&gt;1033&lt;/item&gt;&lt;item&gt;1035&lt;/item&gt;&lt;item&gt;1036&lt;/item&gt;&lt;item&gt;1037&lt;/item&gt;&lt;item&gt;1038&lt;/item&gt;&lt;item&gt;1040&lt;/item&gt;&lt;item&gt;1041&lt;/item&gt;&lt;item&gt;1042&lt;/item&gt;&lt;item&gt;1043&lt;/item&gt;&lt;item&gt;1044&lt;/item&gt;&lt;item&gt;1045&lt;/item&gt;&lt;item&gt;1046&lt;/item&gt;&lt;item&gt;1047&lt;/item&gt;&lt;item&gt;1049&lt;/item&gt;&lt;item&gt;1050&lt;/item&gt;&lt;item&gt;1051&lt;/item&gt;&lt;item&gt;1052&lt;/item&gt;&lt;item&gt;1053&lt;/item&gt;&lt;item&gt;1055&lt;/item&gt;&lt;item&gt;1056&lt;/item&gt;&lt;item&gt;1057&lt;/item&gt;&lt;item&gt;1059&lt;/item&gt;&lt;item&gt;1065&lt;/item&gt;&lt;item&gt;1066&lt;/item&gt;&lt;item&gt;1067&lt;/item&gt;&lt;item&gt;1068&lt;/item&gt;&lt;item&gt;1069&lt;/item&gt;&lt;item&gt;1072&lt;/item&gt;&lt;item&gt;1073&lt;/item&gt;&lt;item&gt;1074&lt;/item&gt;&lt;item&gt;1075&lt;/item&gt;&lt;item&gt;1076&lt;/item&gt;&lt;item&gt;1079&lt;/item&gt;&lt;item&gt;1080&lt;/item&gt;&lt;item&gt;1081&lt;/item&gt;&lt;item&gt;1082&lt;/item&gt;&lt;item&gt;1085&lt;/item&gt;&lt;item&gt;1086&lt;/item&gt;&lt;item&gt;1087&lt;/item&gt;&lt;item&gt;1088&lt;/item&gt;&lt;item&gt;1089&lt;/item&gt;&lt;item&gt;1090&lt;/item&gt;&lt;item&gt;1091&lt;/item&gt;&lt;item&gt;1092&lt;/item&gt;&lt;item&gt;1095&lt;/item&gt;&lt;item&gt;1096&lt;/item&gt;&lt;item&gt;1097&lt;/item&gt;&lt;item&gt;1099&lt;/item&gt;&lt;item&gt;1100&lt;/item&gt;&lt;item&gt;1101&lt;/item&gt;&lt;/record-ids&gt;&lt;/item&gt;&lt;/Libraries&gt;"/>
  </w:docVars>
  <w:rsids>
    <w:rsidRoot w:val="00C73BB4"/>
    <w:rsid w:val="000005AD"/>
    <w:rsid w:val="0000065E"/>
    <w:rsid w:val="00000894"/>
    <w:rsid w:val="0000107D"/>
    <w:rsid w:val="000011E6"/>
    <w:rsid w:val="00001336"/>
    <w:rsid w:val="00001F12"/>
    <w:rsid w:val="0000208B"/>
    <w:rsid w:val="00002369"/>
    <w:rsid w:val="00003633"/>
    <w:rsid w:val="00003C7E"/>
    <w:rsid w:val="000067E5"/>
    <w:rsid w:val="00006D2C"/>
    <w:rsid w:val="000108F0"/>
    <w:rsid w:val="00010D91"/>
    <w:rsid w:val="000113D8"/>
    <w:rsid w:val="00011B9D"/>
    <w:rsid w:val="00011E95"/>
    <w:rsid w:val="0001247B"/>
    <w:rsid w:val="00012800"/>
    <w:rsid w:val="00012802"/>
    <w:rsid w:val="00012846"/>
    <w:rsid w:val="00013104"/>
    <w:rsid w:val="0001332A"/>
    <w:rsid w:val="0001347B"/>
    <w:rsid w:val="000138DA"/>
    <w:rsid w:val="00013927"/>
    <w:rsid w:val="00014144"/>
    <w:rsid w:val="00014CA8"/>
    <w:rsid w:val="00014CFB"/>
    <w:rsid w:val="00014D4C"/>
    <w:rsid w:val="00014D62"/>
    <w:rsid w:val="00015386"/>
    <w:rsid w:val="000156CE"/>
    <w:rsid w:val="00015A0C"/>
    <w:rsid w:val="000162FA"/>
    <w:rsid w:val="00016974"/>
    <w:rsid w:val="00017548"/>
    <w:rsid w:val="00020477"/>
    <w:rsid w:val="00020672"/>
    <w:rsid w:val="00020F85"/>
    <w:rsid w:val="00021310"/>
    <w:rsid w:val="00023349"/>
    <w:rsid w:val="000241C7"/>
    <w:rsid w:val="0002429E"/>
    <w:rsid w:val="000242DD"/>
    <w:rsid w:val="000245F0"/>
    <w:rsid w:val="00025F88"/>
    <w:rsid w:val="00025F89"/>
    <w:rsid w:val="00026E44"/>
    <w:rsid w:val="0002701D"/>
    <w:rsid w:val="000274F9"/>
    <w:rsid w:val="00027F77"/>
    <w:rsid w:val="00030B4C"/>
    <w:rsid w:val="00031F4F"/>
    <w:rsid w:val="000326DA"/>
    <w:rsid w:val="00032BDE"/>
    <w:rsid w:val="00032CBB"/>
    <w:rsid w:val="00032CBC"/>
    <w:rsid w:val="000340E5"/>
    <w:rsid w:val="0003412E"/>
    <w:rsid w:val="00034481"/>
    <w:rsid w:val="000346EE"/>
    <w:rsid w:val="00034845"/>
    <w:rsid w:val="00034CEB"/>
    <w:rsid w:val="00035323"/>
    <w:rsid w:val="00035634"/>
    <w:rsid w:val="00035ACD"/>
    <w:rsid w:val="00035C41"/>
    <w:rsid w:val="00035C56"/>
    <w:rsid w:val="00035E14"/>
    <w:rsid w:val="000361DE"/>
    <w:rsid w:val="00036EF4"/>
    <w:rsid w:val="00037EF6"/>
    <w:rsid w:val="000402DF"/>
    <w:rsid w:val="000403C0"/>
    <w:rsid w:val="0004114E"/>
    <w:rsid w:val="00041FEC"/>
    <w:rsid w:val="0004222D"/>
    <w:rsid w:val="000427EF"/>
    <w:rsid w:val="00043703"/>
    <w:rsid w:val="00043933"/>
    <w:rsid w:val="00045332"/>
    <w:rsid w:val="00045591"/>
    <w:rsid w:val="00045D09"/>
    <w:rsid w:val="00045DE1"/>
    <w:rsid w:val="0004669A"/>
    <w:rsid w:val="00046766"/>
    <w:rsid w:val="00046CAB"/>
    <w:rsid w:val="00047A1F"/>
    <w:rsid w:val="00047C32"/>
    <w:rsid w:val="00047E2A"/>
    <w:rsid w:val="000507BF"/>
    <w:rsid w:val="00050922"/>
    <w:rsid w:val="00051795"/>
    <w:rsid w:val="00051B73"/>
    <w:rsid w:val="00051FF6"/>
    <w:rsid w:val="00052459"/>
    <w:rsid w:val="00052B8D"/>
    <w:rsid w:val="00052D8F"/>
    <w:rsid w:val="00052E28"/>
    <w:rsid w:val="000530E1"/>
    <w:rsid w:val="00053737"/>
    <w:rsid w:val="00053C4C"/>
    <w:rsid w:val="00053EE0"/>
    <w:rsid w:val="0005410A"/>
    <w:rsid w:val="00054AE6"/>
    <w:rsid w:val="00054C99"/>
    <w:rsid w:val="00056B1E"/>
    <w:rsid w:val="00057C29"/>
    <w:rsid w:val="0006030D"/>
    <w:rsid w:val="00060728"/>
    <w:rsid w:val="00060AAD"/>
    <w:rsid w:val="00061025"/>
    <w:rsid w:val="00061043"/>
    <w:rsid w:val="000612CA"/>
    <w:rsid w:val="00061315"/>
    <w:rsid w:val="00061790"/>
    <w:rsid w:val="00061F58"/>
    <w:rsid w:val="000621F9"/>
    <w:rsid w:val="00063C2B"/>
    <w:rsid w:val="0006423E"/>
    <w:rsid w:val="000648C3"/>
    <w:rsid w:val="00064F44"/>
    <w:rsid w:val="000652BE"/>
    <w:rsid w:val="00065C7A"/>
    <w:rsid w:val="000662A7"/>
    <w:rsid w:val="00066D43"/>
    <w:rsid w:val="000672AF"/>
    <w:rsid w:val="000701BB"/>
    <w:rsid w:val="00070662"/>
    <w:rsid w:val="000706FA"/>
    <w:rsid w:val="0007097F"/>
    <w:rsid w:val="0007122B"/>
    <w:rsid w:val="000717C4"/>
    <w:rsid w:val="00071A6E"/>
    <w:rsid w:val="00071F11"/>
    <w:rsid w:val="00073022"/>
    <w:rsid w:val="0007329D"/>
    <w:rsid w:val="00074DC9"/>
    <w:rsid w:val="00075CF6"/>
    <w:rsid w:val="00075FCF"/>
    <w:rsid w:val="00076391"/>
    <w:rsid w:val="00076BA1"/>
    <w:rsid w:val="000776A6"/>
    <w:rsid w:val="00077A5D"/>
    <w:rsid w:val="00077A6A"/>
    <w:rsid w:val="00077DF9"/>
    <w:rsid w:val="0008050B"/>
    <w:rsid w:val="000805E6"/>
    <w:rsid w:val="00081E51"/>
    <w:rsid w:val="00082465"/>
    <w:rsid w:val="00082709"/>
    <w:rsid w:val="00082AC5"/>
    <w:rsid w:val="00082ED2"/>
    <w:rsid w:val="00082FCE"/>
    <w:rsid w:val="00083A40"/>
    <w:rsid w:val="0008471D"/>
    <w:rsid w:val="000850CD"/>
    <w:rsid w:val="00085419"/>
    <w:rsid w:val="00086086"/>
    <w:rsid w:val="0008677D"/>
    <w:rsid w:val="00086877"/>
    <w:rsid w:val="00086D43"/>
    <w:rsid w:val="00090151"/>
    <w:rsid w:val="000901DD"/>
    <w:rsid w:val="000904A3"/>
    <w:rsid w:val="00090988"/>
    <w:rsid w:val="0009099D"/>
    <w:rsid w:val="00092DCC"/>
    <w:rsid w:val="00092EBB"/>
    <w:rsid w:val="00093581"/>
    <w:rsid w:val="00093970"/>
    <w:rsid w:val="00093B58"/>
    <w:rsid w:val="00093ED1"/>
    <w:rsid w:val="00094DB5"/>
    <w:rsid w:val="0009584D"/>
    <w:rsid w:val="000962E5"/>
    <w:rsid w:val="0009663A"/>
    <w:rsid w:val="000967D2"/>
    <w:rsid w:val="00097BDD"/>
    <w:rsid w:val="00097C38"/>
    <w:rsid w:val="000A0556"/>
    <w:rsid w:val="000A0A9E"/>
    <w:rsid w:val="000A177B"/>
    <w:rsid w:val="000A1D8C"/>
    <w:rsid w:val="000A2A11"/>
    <w:rsid w:val="000A2BE6"/>
    <w:rsid w:val="000A30FC"/>
    <w:rsid w:val="000A3120"/>
    <w:rsid w:val="000A359F"/>
    <w:rsid w:val="000A424D"/>
    <w:rsid w:val="000A4775"/>
    <w:rsid w:val="000A49F1"/>
    <w:rsid w:val="000A4C5F"/>
    <w:rsid w:val="000A57FD"/>
    <w:rsid w:val="000A5C2B"/>
    <w:rsid w:val="000A6714"/>
    <w:rsid w:val="000A6EC9"/>
    <w:rsid w:val="000A7DF8"/>
    <w:rsid w:val="000B029F"/>
    <w:rsid w:val="000B0EAB"/>
    <w:rsid w:val="000B0FB0"/>
    <w:rsid w:val="000B1521"/>
    <w:rsid w:val="000B1569"/>
    <w:rsid w:val="000B1996"/>
    <w:rsid w:val="000B1A59"/>
    <w:rsid w:val="000B2EF7"/>
    <w:rsid w:val="000B3413"/>
    <w:rsid w:val="000B36C1"/>
    <w:rsid w:val="000B3DE7"/>
    <w:rsid w:val="000B4532"/>
    <w:rsid w:val="000B476A"/>
    <w:rsid w:val="000B4DF6"/>
    <w:rsid w:val="000B4EC3"/>
    <w:rsid w:val="000B5144"/>
    <w:rsid w:val="000B51FD"/>
    <w:rsid w:val="000B5926"/>
    <w:rsid w:val="000B6503"/>
    <w:rsid w:val="000B65EC"/>
    <w:rsid w:val="000B6E8F"/>
    <w:rsid w:val="000B71C9"/>
    <w:rsid w:val="000B79E6"/>
    <w:rsid w:val="000B7F8C"/>
    <w:rsid w:val="000C0C2A"/>
    <w:rsid w:val="000C0C7F"/>
    <w:rsid w:val="000C0F2F"/>
    <w:rsid w:val="000C0FB7"/>
    <w:rsid w:val="000C17D0"/>
    <w:rsid w:val="000C1869"/>
    <w:rsid w:val="000C1BBC"/>
    <w:rsid w:val="000C288B"/>
    <w:rsid w:val="000C37FF"/>
    <w:rsid w:val="000C3F41"/>
    <w:rsid w:val="000C5447"/>
    <w:rsid w:val="000C5B86"/>
    <w:rsid w:val="000C5E12"/>
    <w:rsid w:val="000C5EA1"/>
    <w:rsid w:val="000C601A"/>
    <w:rsid w:val="000C64F2"/>
    <w:rsid w:val="000C6548"/>
    <w:rsid w:val="000C6843"/>
    <w:rsid w:val="000C6ADA"/>
    <w:rsid w:val="000C6F4C"/>
    <w:rsid w:val="000C7086"/>
    <w:rsid w:val="000C71CD"/>
    <w:rsid w:val="000C7668"/>
    <w:rsid w:val="000D068F"/>
    <w:rsid w:val="000D085F"/>
    <w:rsid w:val="000D0BED"/>
    <w:rsid w:val="000D1F17"/>
    <w:rsid w:val="000D325B"/>
    <w:rsid w:val="000D326B"/>
    <w:rsid w:val="000D3578"/>
    <w:rsid w:val="000D3859"/>
    <w:rsid w:val="000D392B"/>
    <w:rsid w:val="000D413C"/>
    <w:rsid w:val="000D44AA"/>
    <w:rsid w:val="000D44D2"/>
    <w:rsid w:val="000D59B9"/>
    <w:rsid w:val="000D5E33"/>
    <w:rsid w:val="000D615C"/>
    <w:rsid w:val="000D632E"/>
    <w:rsid w:val="000D65CD"/>
    <w:rsid w:val="000D6A23"/>
    <w:rsid w:val="000D6C13"/>
    <w:rsid w:val="000D75E2"/>
    <w:rsid w:val="000D7D4C"/>
    <w:rsid w:val="000E017C"/>
    <w:rsid w:val="000E0970"/>
    <w:rsid w:val="000E0C10"/>
    <w:rsid w:val="000E0E3A"/>
    <w:rsid w:val="000E0EF5"/>
    <w:rsid w:val="000E1245"/>
    <w:rsid w:val="000E20D5"/>
    <w:rsid w:val="000E2379"/>
    <w:rsid w:val="000E23CC"/>
    <w:rsid w:val="000E2D80"/>
    <w:rsid w:val="000E2FAA"/>
    <w:rsid w:val="000E3069"/>
    <w:rsid w:val="000E3472"/>
    <w:rsid w:val="000E362A"/>
    <w:rsid w:val="000E3F10"/>
    <w:rsid w:val="000E4136"/>
    <w:rsid w:val="000E466E"/>
    <w:rsid w:val="000E46AB"/>
    <w:rsid w:val="000E474B"/>
    <w:rsid w:val="000E5071"/>
    <w:rsid w:val="000E512C"/>
    <w:rsid w:val="000E5136"/>
    <w:rsid w:val="000E58FA"/>
    <w:rsid w:val="000E5B58"/>
    <w:rsid w:val="000E635A"/>
    <w:rsid w:val="000E6419"/>
    <w:rsid w:val="000E6803"/>
    <w:rsid w:val="000E6815"/>
    <w:rsid w:val="000E6E27"/>
    <w:rsid w:val="000E6F82"/>
    <w:rsid w:val="000E6F8B"/>
    <w:rsid w:val="000E7B40"/>
    <w:rsid w:val="000E7DFB"/>
    <w:rsid w:val="000F064F"/>
    <w:rsid w:val="000F0840"/>
    <w:rsid w:val="000F0C31"/>
    <w:rsid w:val="000F0DD3"/>
    <w:rsid w:val="000F1DF3"/>
    <w:rsid w:val="000F1FE6"/>
    <w:rsid w:val="000F2284"/>
    <w:rsid w:val="000F242B"/>
    <w:rsid w:val="000F2E8B"/>
    <w:rsid w:val="000F319D"/>
    <w:rsid w:val="000F3AB0"/>
    <w:rsid w:val="000F4598"/>
    <w:rsid w:val="000F4CCC"/>
    <w:rsid w:val="000F4EDD"/>
    <w:rsid w:val="000F59CC"/>
    <w:rsid w:val="000F7D87"/>
    <w:rsid w:val="0010023A"/>
    <w:rsid w:val="00100962"/>
    <w:rsid w:val="00100A7C"/>
    <w:rsid w:val="00100C7D"/>
    <w:rsid w:val="00100D3F"/>
    <w:rsid w:val="001016F6"/>
    <w:rsid w:val="00101ACA"/>
    <w:rsid w:val="00102EB7"/>
    <w:rsid w:val="0010304D"/>
    <w:rsid w:val="001039D9"/>
    <w:rsid w:val="001040AF"/>
    <w:rsid w:val="001044A3"/>
    <w:rsid w:val="001051FE"/>
    <w:rsid w:val="00105496"/>
    <w:rsid w:val="00105697"/>
    <w:rsid w:val="00105B27"/>
    <w:rsid w:val="00105F2B"/>
    <w:rsid w:val="00105F9B"/>
    <w:rsid w:val="00106411"/>
    <w:rsid w:val="00106B9A"/>
    <w:rsid w:val="001073E5"/>
    <w:rsid w:val="00107A30"/>
    <w:rsid w:val="00107C82"/>
    <w:rsid w:val="001106FC"/>
    <w:rsid w:val="00110AF1"/>
    <w:rsid w:val="00110B53"/>
    <w:rsid w:val="001114AD"/>
    <w:rsid w:val="00115330"/>
    <w:rsid w:val="00115857"/>
    <w:rsid w:val="00115B51"/>
    <w:rsid w:val="001165A0"/>
    <w:rsid w:val="00116CA5"/>
    <w:rsid w:val="00117A55"/>
    <w:rsid w:val="00117C0E"/>
    <w:rsid w:val="00117F87"/>
    <w:rsid w:val="0012037A"/>
    <w:rsid w:val="0012068E"/>
    <w:rsid w:val="00121740"/>
    <w:rsid w:val="00121D29"/>
    <w:rsid w:val="001222A1"/>
    <w:rsid w:val="00122532"/>
    <w:rsid w:val="00122AC7"/>
    <w:rsid w:val="0012360C"/>
    <w:rsid w:val="0012394C"/>
    <w:rsid w:val="001239D0"/>
    <w:rsid w:val="00124103"/>
    <w:rsid w:val="001249BC"/>
    <w:rsid w:val="0012555E"/>
    <w:rsid w:val="00125D66"/>
    <w:rsid w:val="001261AA"/>
    <w:rsid w:val="00126313"/>
    <w:rsid w:val="00127C5B"/>
    <w:rsid w:val="00130414"/>
    <w:rsid w:val="00130914"/>
    <w:rsid w:val="00130AA7"/>
    <w:rsid w:val="00130B6D"/>
    <w:rsid w:val="0013122F"/>
    <w:rsid w:val="00131814"/>
    <w:rsid w:val="00131C5A"/>
    <w:rsid w:val="0013204D"/>
    <w:rsid w:val="001337A9"/>
    <w:rsid w:val="001338DA"/>
    <w:rsid w:val="001340F7"/>
    <w:rsid w:val="00134418"/>
    <w:rsid w:val="0013451D"/>
    <w:rsid w:val="00135081"/>
    <w:rsid w:val="00135083"/>
    <w:rsid w:val="00135348"/>
    <w:rsid w:val="00135D22"/>
    <w:rsid w:val="00135D87"/>
    <w:rsid w:val="00136303"/>
    <w:rsid w:val="00136A6F"/>
    <w:rsid w:val="00137299"/>
    <w:rsid w:val="001379FB"/>
    <w:rsid w:val="00137FC2"/>
    <w:rsid w:val="00140139"/>
    <w:rsid w:val="00140457"/>
    <w:rsid w:val="001405E7"/>
    <w:rsid w:val="00140FCE"/>
    <w:rsid w:val="00141450"/>
    <w:rsid w:val="0014181A"/>
    <w:rsid w:val="00141901"/>
    <w:rsid w:val="00142529"/>
    <w:rsid w:val="0014282E"/>
    <w:rsid w:val="0014308F"/>
    <w:rsid w:val="00143B58"/>
    <w:rsid w:val="00143F30"/>
    <w:rsid w:val="0014533F"/>
    <w:rsid w:val="001453B9"/>
    <w:rsid w:val="0014561C"/>
    <w:rsid w:val="00145721"/>
    <w:rsid w:val="00145A97"/>
    <w:rsid w:val="00146176"/>
    <w:rsid w:val="0014687D"/>
    <w:rsid w:val="00146B5A"/>
    <w:rsid w:val="0014705A"/>
    <w:rsid w:val="0014727E"/>
    <w:rsid w:val="00147503"/>
    <w:rsid w:val="001502CD"/>
    <w:rsid w:val="00150963"/>
    <w:rsid w:val="00150DC0"/>
    <w:rsid w:val="001517C8"/>
    <w:rsid w:val="00151DA8"/>
    <w:rsid w:val="001523C9"/>
    <w:rsid w:val="00152BFE"/>
    <w:rsid w:val="0015328F"/>
    <w:rsid w:val="001536F5"/>
    <w:rsid w:val="00153C04"/>
    <w:rsid w:val="00154146"/>
    <w:rsid w:val="00154558"/>
    <w:rsid w:val="001549DB"/>
    <w:rsid w:val="00154A43"/>
    <w:rsid w:val="00155865"/>
    <w:rsid w:val="001561E2"/>
    <w:rsid w:val="00156D76"/>
    <w:rsid w:val="00157375"/>
    <w:rsid w:val="0015744F"/>
    <w:rsid w:val="0015784E"/>
    <w:rsid w:val="00157B57"/>
    <w:rsid w:val="001604B3"/>
    <w:rsid w:val="0016077A"/>
    <w:rsid w:val="00161DB9"/>
    <w:rsid w:val="00162305"/>
    <w:rsid w:val="00162D4E"/>
    <w:rsid w:val="00163237"/>
    <w:rsid w:val="001635B3"/>
    <w:rsid w:val="00163C44"/>
    <w:rsid w:val="0016440E"/>
    <w:rsid w:val="00164606"/>
    <w:rsid w:val="00164723"/>
    <w:rsid w:val="00164B47"/>
    <w:rsid w:val="00164CC5"/>
    <w:rsid w:val="001656A6"/>
    <w:rsid w:val="00165B58"/>
    <w:rsid w:val="00166D29"/>
    <w:rsid w:val="0016790B"/>
    <w:rsid w:val="00167D8A"/>
    <w:rsid w:val="001703DE"/>
    <w:rsid w:val="00170D23"/>
    <w:rsid w:val="00171563"/>
    <w:rsid w:val="00171ECF"/>
    <w:rsid w:val="0017220B"/>
    <w:rsid w:val="00173486"/>
    <w:rsid w:val="001738A7"/>
    <w:rsid w:val="001739AA"/>
    <w:rsid w:val="00173D50"/>
    <w:rsid w:val="00173F5E"/>
    <w:rsid w:val="001744DA"/>
    <w:rsid w:val="00174AF8"/>
    <w:rsid w:val="00174D9E"/>
    <w:rsid w:val="00174EA6"/>
    <w:rsid w:val="00175A16"/>
    <w:rsid w:val="00175E13"/>
    <w:rsid w:val="001767E2"/>
    <w:rsid w:val="00180051"/>
    <w:rsid w:val="001801B4"/>
    <w:rsid w:val="001809F1"/>
    <w:rsid w:val="00180D65"/>
    <w:rsid w:val="001811AC"/>
    <w:rsid w:val="0018126F"/>
    <w:rsid w:val="00181295"/>
    <w:rsid w:val="00181317"/>
    <w:rsid w:val="001818F6"/>
    <w:rsid w:val="00181AD1"/>
    <w:rsid w:val="00181BC9"/>
    <w:rsid w:val="00181FD2"/>
    <w:rsid w:val="001822F9"/>
    <w:rsid w:val="00182D3F"/>
    <w:rsid w:val="00183678"/>
    <w:rsid w:val="00184026"/>
    <w:rsid w:val="00184436"/>
    <w:rsid w:val="0018476F"/>
    <w:rsid w:val="00184FD7"/>
    <w:rsid w:val="00185261"/>
    <w:rsid w:val="001854B3"/>
    <w:rsid w:val="00185828"/>
    <w:rsid w:val="00185AC1"/>
    <w:rsid w:val="00185EA8"/>
    <w:rsid w:val="00185F66"/>
    <w:rsid w:val="001861F9"/>
    <w:rsid w:val="00186909"/>
    <w:rsid w:val="00187915"/>
    <w:rsid w:val="00190488"/>
    <w:rsid w:val="0019100D"/>
    <w:rsid w:val="00191291"/>
    <w:rsid w:val="00192A4A"/>
    <w:rsid w:val="00192E07"/>
    <w:rsid w:val="00192FE3"/>
    <w:rsid w:val="00193069"/>
    <w:rsid w:val="0019318F"/>
    <w:rsid w:val="001931A4"/>
    <w:rsid w:val="00193210"/>
    <w:rsid w:val="00193533"/>
    <w:rsid w:val="00194316"/>
    <w:rsid w:val="0019489F"/>
    <w:rsid w:val="00194FDE"/>
    <w:rsid w:val="00195473"/>
    <w:rsid w:val="00195698"/>
    <w:rsid w:val="0019598C"/>
    <w:rsid w:val="00196263"/>
    <w:rsid w:val="00196E97"/>
    <w:rsid w:val="001976EE"/>
    <w:rsid w:val="001A02F5"/>
    <w:rsid w:val="001A165A"/>
    <w:rsid w:val="001A171C"/>
    <w:rsid w:val="001A1ADA"/>
    <w:rsid w:val="001A1DEA"/>
    <w:rsid w:val="001A25B1"/>
    <w:rsid w:val="001A3AC7"/>
    <w:rsid w:val="001A3DF2"/>
    <w:rsid w:val="001A512E"/>
    <w:rsid w:val="001A632A"/>
    <w:rsid w:val="001A64D1"/>
    <w:rsid w:val="001A6D73"/>
    <w:rsid w:val="001A7087"/>
    <w:rsid w:val="001A7674"/>
    <w:rsid w:val="001B00D9"/>
    <w:rsid w:val="001B01AE"/>
    <w:rsid w:val="001B074E"/>
    <w:rsid w:val="001B1054"/>
    <w:rsid w:val="001B1217"/>
    <w:rsid w:val="001B15FD"/>
    <w:rsid w:val="001B1A9E"/>
    <w:rsid w:val="001B1F4C"/>
    <w:rsid w:val="001B24F9"/>
    <w:rsid w:val="001B2706"/>
    <w:rsid w:val="001B3A9B"/>
    <w:rsid w:val="001B402A"/>
    <w:rsid w:val="001B4D7A"/>
    <w:rsid w:val="001B52BE"/>
    <w:rsid w:val="001B55A6"/>
    <w:rsid w:val="001B60EE"/>
    <w:rsid w:val="001B6488"/>
    <w:rsid w:val="001B68D9"/>
    <w:rsid w:val="001B6F0B"/>
    <w:rsid w:val="001B6F4C"/>
    <w:rsid w:val="001B7250"/>
    <w:rsid w:val="001B769F"/>
    <w:rsid w:val="001B77CC"/>
    <w:rsid w:val="001B7AB9"/>
    <w:rsid w:val="001B7CCF"/>
    <w:rsid w:val="001C0E8D"/>
    <w:rsid w:val="001C1315"/>
    <w:rsid w:val="001C164B"/>
    <w:rsid w:val="001C246E"/>
    <w:rsid w:val="001C26ED"/>
    <w:rsid w:val="001C2C03"/>
    <w:rsid w:val="001C2C19"/>
    <w:rsid w:val="001C2F73"/>
    <w:rsid w:val="001C30C2"/>
    <w:rsid w:val="001C3C3B"/>
    <w:rsid w:val="001C3FEB"/>
    <w:rsid w:val="001C446C"/>
    <w:rsid w:val="001C4B32"/>
    <w:rsid w:val="001C53CA"/>
    <w:rsid w:val="001C5AEB"/>
    <w:rsid w:val="001C5C31"/>
    <w:rsid w:val="001C5E03"/>
    <w:rsid w:val="001C5E23"/>
    <w:rsid w:val="001C6023"/>
    <w:rsid w:val="001C662F"/>
    <w:rsid w:val="001C6DAA"/>
    <w:rsid w:val="001C71EC"/>
    <w:rsid w:val="001C78EC"/>
    <w:rsid w:val="001D03CA"/>
    <w:rsid w:val="001D0647"/>
    <w:rsid w:val="001D0BF1"/>
    <w:rsid w:val="001D2066"/>
    <w:rsid w:val="001D4644"/>
    <w:rsid w:val="001D4B28"/>
    <w:rsid w:val="001D6077"/>
    <w:rsid w:val="001D686F"/>
    <w:rsid w:val="001D6F42"/>
    <w:rsid w:val="001D7268"/>
    <w:rsid w:val="001D795E"/>
    <w:rsid w:val="001D7FC8"/>
    <w:rsid w:val="001E02D2"/>
    <w:rsid w:val="001E05DD"/>
    <w:rsid w:val="001E0628"/>
    <w:rsid w:val="001E06EE"/>
    <w:rsid w:val="001E0E9F"/>
    <w:rsid w:val="001E1C54"/>
    <w:rsid w:val="001E1DC4"/>
    <w:rsid w:val="001E219E"/>
    <w:rsid w:val="001E21CD"/>
    <w:rsid w:val="001E2274"/>
    <w:rsid w:val="001E31F9"/>
    <w:rsid w:val="001E3295"/>
    <w:rsid w:val="001E382A"/>
    <w:rsid w:val="001E45CA"/>
    <w:rsid w:val="001E49DF"/>
    <w:rsid w:val="001E4EBC"/>
    <w:rsid w:val="001E5253"/>
    <w:rsid w:val="001E5651"/>
    <w:rsid w:val="001E5746"/>
    <w:rsid w:val="001E62E2"/>
    <w:rsid w:val="001E6E6C"/>
    <w:rsid w:val="001E721B"/>
    <w:rsid w:val="001E7600"/>
    <w:rsid w:val="001E79F8"/>
    <w:rsid w:val="001F01FE"/>
    <w:rsid w:val="001F0466"/>
    <w:rsid w:val="001F0533"/>
    <w:rsid w:val="001F05B4"/>
    <w:rsid w:val="001F17D4"/>
    <w:rsid w:val="001F2648"/>
    <w:rsid w:val="001F3419"/>
    <w:rsid w:val="001F3E4A"/>
    <w:rsid w:val="001F4610"/>
    <w:rsid w:val="001F5B39"/>
    <w:rsid w:val="001F5F58"/>
    <w:rsid w:val="001F69F4"/>
    <w:rsid w:val="001F71C9"/>
    <w:rsid w:val="001F75A2"/>
    <w:rsid w:val="001F7EF0"/>
    <w:rsid w:val="0020059F"/>
    <w:rsid w:val="00200926"/>
    <w:rsid w:val="00200D06"/>
    <w:rsid w:val="0020115A"/>
    <w:rsid w:val="0020174A"/>
    <w:rsid w:val="00202D56"/>
    <w:rsid w:val="002033C2"/>
    <w:rsid w:val="002057E7"/>
    <w:rsid w:val="0020722F"/>
    <w:rsid w:val="0020736B"/>
    <w:rsid w:val="002107FD"/>
    <w:rsid w:val="00211041"/>
    <w:rsid w:val="002112C6"/>
    <w:rsid w:val="0021144A"/>
    <w:rsid w:val="002115A3"/>
    <w:rsid w:val="00211650"/>
    <w:rsid w:val="00211D9D"/>
    <w:rsid w:val="0021256B"/>
    <w:rsid w:val="002126B9"/>
    <w:rsid w:val="002130E3"/>
    <w:rsid w:val="00213378"/>
    <w:rsid w:val="002136A6"/>
    <w:rsid w:val="00214583"/>
    <w:rsid w:val="00214AE9"/>
    <w:rsid w:val="00215AA3"/>
    <w:rsid w:val="00215ADD"/>
    <w:rsid w:val="00215B07"/>
    <w:rsid w:val="00215E90"/>
    <w:rsid w:val="00216241"/>
    <w:rsid w:val="0021628B"/>
    <w:rsid w:val="00216917"/>
    <w:rsid w:val="00216D6B"/>
    <w:rsid w:val="0021736A"/>
    <w:rsid w:val="002173B4"/>
    <w:rsid w:val="0021783C"/>
    <w:rsid w:val="00217C11"/>
    <w:rsid w:val="00220716"/>
    <w:rsid w:val="0022185D"/>
    <w:rsid w:val="0022193E"/>
    <w:rsid w:val="00222CC4"/>
    <w:rsid w:val="0022330D"/>
    <w:rsid w:val="00223378"/>
    <w:rsid w:val="002237C2"/>
    <w:rsid w:val="00223A29"/>
    <w:rsid w:val="00223F17"/>
    <w:rsid w:val="00224A7C"/>
    <w:rsid w:val="00224CE6"/>
    <w:rsid w:val="00224F03"/>
    <w:rsid w:val="0022552F"/>
    <w:rsid w:val="00225A33"/>
    <w:rsid w:val="00225A99"/>
    <w:rsid w:val="00225E98"/>
    <w:rsid w:val="00226332"/>
    <w:rsid w:val="002269C1"/>
    <w:rsid w:val="00227E79"/>
    <w:rsid w:val="002305A0"/>
    <w:rsid w:val="002305A1"/>
    <w:rsid w:val="00230613"/>
    <w:rsid w:val="0023085F"/>
    <w:rsid w:val="002313AC"/>
    <w:rsid w:val="002317B4"/>
    <w:rsid w:val="0023180A"/>
    <w:rsid w:val="00231B50"/>
    <w:rsid w:val="0023243D"/>
    <w:rsid w:val="00232774"/>
    <w:rsid w:val="002327BB"/>
    <w:rsid w:val="00232CF0"/>
    <w:rsid w:val="00232FFE"/>
    <w:rsid w:val="002335A1"/>
    <w:rsid w:val="0023373D"/>
    <w:rsid w:val="0023391D"/>
    <w:rsid w:val="00234CED"/>
    <w:rsid w:val="00234D78"/>
    <w:rsid w:val="002353A0"/>
    <w:rsid w:val="002356DE"/>
    <w:rsid w:val="00235CBE"/>
    <w:rsid w:val="00235D12"/>
    <w:rsid w:val="002363DF"/>
    <w:rsid w:val="0023651B"/>
    <w:rsid w:val="002366C8"/>
    <w:rsid w:val="00236EAD"/>
    <w:rsid w:val="00237A21"/>
    <w:rsid w:val="00237A62"/>
    <w:rsid w:val="00237B9F"/>
    <w:rsid w:val="00237FBF"/>
    <w:rsid w:val="00240274"/>
    <w:rsid w:val="002402C0"/>
    <w:rsid w:val="00240323"/>
    <w:rsid w:val="002407E1"/>
    <w:rsid w:val="00240D9F"/>
    <w:rsid w:val="0024283D"/>
    <w:rsid w:val="002433B2"/>
    <w:rsid w:val="002439C3"/>
    <w:rsid w:val="00243E81"/>
    <w:rsid w:val="00244682"/>
    <w:rsid w:val="0024537B"/>
    <w:rsid w:val="0024653E"/>
    <w:rsid w:val="00246B81"/>
    <w:rsid w:val="00246D9F"/>
    <w:rsid w:val="002471CD"/>
    <w:rsid w:val="002474BC"/>
    <w:rsid w:val="00247AAC"/>
    <w:rsid w:val="00247BC7"/>
    <w:rsid w:val="00251081"/>
    <w:rsid w:val="00251645"/>
    <w:rsid w:val="002518B5"/>
    <w:rsid w:val="00252144"/>
    <w:rsid w:val="00252189"/>
    <w:rsid w:val="0025260B"/>
    <w:rsid w:val="00252C3D"/>
    <w:rsid w:val="00252FAD"/>
    <w:rsid w:val="00252FFC"/>
    <w:rsid w:val="0025315F"/>
    <w:rsid w:val="0025348F"/>
    <w:rsid w:val="002538D5"/>
    <w:rsid w:val="002539C8"/>
    <w:rsid w:val="00253DAF"/>
    <w:rsid w:val="00254E5E"/>
    <w:rsid w:val="00256CB8"/>
    <w:rsid w:val="00256F8C"/>
    <w:rsid w:val="002574E5"/>
    <w:rsid w:val="00257555"/>
    <w:rsid w:val="0025799F"/>
    <w:rsid w:val="002579BA"/>
    <w:rsid w:val="002603C9"/>
    <w:rsid w:val="00260525"/>
    <w:rsid w:val="002609E3"/>
    <w:rsid w:val="00261179"/>
    <w:rsid w:val="00261FB9"/>
    <w:rsid w:val="002620ED"/>
    <w:rsid w:val="0026228F"/>
    <w:rsid w:val="002625A5"/>
    <w:rsid w:val="00263A39"/>
    <w:rsid w:val="002644F1"/>
    <w:rsid w:val="00264EEF"/>
    <w:rsid w:val="00265123"/>
    <w:rsid w:val="002656F1"/>
    <w:rsid w:val="00265882"/>
    <w:rsid w:val="002661B2"/>
    <w:rsid w:val="00266911"/>
    <w:rsid w:val="002702DB"/>
    <w:rsid w:val="00270662"/>
    <w:rsid w:val="002720A9"/>
    <w:rsid w:val="00272359"/>
    <w:rsid w:val="00272470"/>
    <w:rsid w:val="00272541"/>
    <w:rsid w:val="00272CA6"/>
    <w:rsid w:val="00274276"/>
    <w:rsid w:val="00275163"/>
    <w:rsid w:val="00275BA7"/>
    <w:rsid w:val="0027648F"/>
    <w:rsid w:val="002765CD"/>
    <w:rsid w:val="002768A5"/>
    <w:rsid w:val="002770AD"/>
    <w:rsid w:val="00280236"/>
    <w:rsid w:val="002806EF"/>
    <w:rsid w:val="00280B1B"/>
    <w:rsid w:val="002819C0"/>
    <w:rsid w:val="00281B31"/>
    <w:rsid w:val="002826EF"/>
    <w:rsid w:val="002827CF"/>
    <w:rsid w:val="00282E1B"/>
    <w:rsid w:val="00283816"/>
    <w:rsid w:val="00283FDA"/>
    <w:rsid w:val="00284CF3"/>
    <w:rsid w:val="00285419"/>
    <w:rsid w:val="002855D0"/>
    <w:rsid w:val="00285CC6"/>
    <w:rsid w:val="00285D3D"/>
    <w:rsid w:val="00286504"/>
    <w:rsid w:val="002868CF"/>
    <w:rsid w:val="002876CD"/>
    <w:rsid w:val="002900AE"/>
    <w:rsid w:val="002901B2"/>
    <w:rsid w:val="00290D79"/>
    <w:rsid w:val="00290FCF"/>
    <w:rsid w:val="00291175"/>
    <w:rsid w:val="00291377"/>
    <w:rsid w:val="00291559"/>
    <w:rsid w:val="00291913"/>
    <w:rsid w:val="00291945"/>
    <w:rsid w:val="0029195A"/>
    <w:rsid w:val="00291A60"/>
    <w:rsid w:val="00292656"/>
    <w:rsid w:val="00292A32"/>
    <w:rsid w:val="00292F74"/>
    <w:rsid w:val="00293513"/>
    <w:rsid w:val="00294937"/>
    <w:rsid w:val="00294FE3"/>
    <w:rsid w:val="00295859"/>
    <w:rsid w:val="00295BFE"/>
    <w:rsid w:val="00295C83"/>
    <w:rsid w:val="002963C0"/>
    <w:rsid w:val="002973B7"/>
    <w:rsid w:val="0029748C"/>
    <w:rsid w:val="002974AE"/>
    <w:rsid w:val="00297844"/>
    <w:rsid w:val="002A0A82"/>
    <w:rsid w:val="002A167A"/>
    <w:rsid w:val="002A232A"/>
    <w:rsid w:val="002A25B0"/>
    <w:rsid w:val="002A2916"/>
    <w:rsid w:val="002A2C92"/>
    <w:rsid w:val="002A2D31"/>
    <w:rsid w:val="002A3B08"/>
    <w:rsid w:val="002A4ABD"/>
    <w:rsid w:val="002A4AFB"/>
    <w:rsid w:val="002A4CBB"/>
    <w:rsid w:val="002A5E4F"/>
    <w:rsid w:val="002A5EF3"/>
    <w:rsid w:val="002A5FFE"/>
    <w:rsid w:val="002A6674"/>
    <w:rsid w:val="002A6EC0"/>
    <w:rsid w:val="002B02FF"/>
    <w:rsid w:val="002B039D"/>
    <w:rsid w:val="002B073A"/>
    <w:rsid w:val="002B08AE"/>
    <w:rsid w:val="002B10A1"/>
    <w:rsid w:val="002B13F5"/>
    <w:rsid w:val="002B13F7"/>
    <w:rsid w:val="002B255F"/>
    <w:rsid w:val="002B3B31"/>
    <w:rsid w:val="002B3D27"/>
    <w:rsid w:val="002B462D"/>
    <w:rsid w:val="002B48BA"/>
    <w:rsid w:val="002B4BC9"/>
    <w:rsid w:val="002B4FEB"/>
    <w:rsid w:val="002B5B14"/>
    <w:rsid w:val="002B624D"/>
    <w:rsid w:val="002B6A19"/>
    <w:rsid w:val="002B71B0"/>
    <w:rsid w:val="002B764D"/>
    <w:rsid w:val="002B785B"/>
    <w:rsid w:val="002B7E20"/>
    <w:rsid w:val="002C015C"/>
    <w:rsid w:val="002C0664"/>
    <w:rsid w:val="002C0765"/>
    <w:rsid w:val="002C077C"/>
    <w:rsid w:val="002C0946"/>
    <w:rsid w:val="002C0CD6"/>
    <w:rsid w:val="002C1A3C"/>
    <w:rsid w:val="002C1B3A"/>
    <w:rsid w:val="002C1BF3"/>
    <w:rsid w:val="002C1F00"/>
    <w:rsid w:val="002C278B"/>
    <w:rsid w:val="002C334F"/>
    <w:rsid w:val="002C3591"/>
    <w:rsid w:val="002C399C"/>
    <w:rsid w:val="002C3F50"/>
    <w:rsid w:val="002C403D"/>
    <w:rsid w:val="002C4339"/>
    <w:rsid w:val="002C4C8F"/>
    <w:rsid w:val="002C5CA8"/>
    <w:rsid w:val="002C5E47"/>
    <w:rsid w:val="002C694C"/>
    <w:rsid w:val="002C6F99"/>
    <w:rsid w:val="002C701F"/>
    <w:rsid w:val="002C735A"/>
    <w:rsid w:val="002C786D"/>
    <w:rsid w:val="002C7FA0"/>
    <w:rsid w:val="002D09E7"/>
    <w:rsid w:val="002D1759"/>
    <w:rsid w:val="002D1BF3"/>
    <w:rsid w:val="002D1FCF"/>
    <w:rsid w:val="002D2A00"/>
    <w:rsid w:val="002D37C0"/>
    <w:rsid w:val="002D473B"/>
    <w:rsid w:val="002D47F4"/>
    <w:rsid w:val="002D6D23"/>
    <w:rsid w:val="002D76AD"/>
    <w:rsid w:val="002D7863"/>
    <w:rsid w:val="002D7C4E"/>
    <w:rsid w:val="002D7E07"/>
    <w:rsid w:val="002D7E1F"/>
    <w:rsid w:val="002E087D"/>
    <w:rsid w:val="002E0B13"/>
    <w:rsid w:val="002E102D"/>
    <w:rsid w:val="002E1062"/>
    <w:rsid w:val="002E1C10"/>
    <w:rsid w:val="002E23FC"/>
    <w:rsid w:val="002E2D15"/>
    <w:rsid w:val="002E3039"/>
    <w:rsid w:val="002E3F1F"/>
    <w:rsid w:val="002E4361"/>
    <w:rsid w:val="002E48B1"/>
    <w:rsid w:val="002E49BD"/>
    <w:rsid w:val="002E5769"/>
    <w:rsid w:val="002E651B"/>
    <w:rsid w:val="002F0A46"/>
    <w:rsid w:val="002F0A5E"/>
    <w:rsid w:val="002F0B91"/>
    <w:rsid w:val="002F0C6A"/>
    <w:rsid w:val="002F1904"/>
    <w:rsid w:val="002F1D26"/>
    <w:rsid w:val="002F1E8F"/>
    <w:rsid w:val="002F1F52"/>
    <w:rsid w:val="002F2609"/>
    <w:rsid w:val="002F3218"/>
    <w:rsid w:val="002F33FD"/>
    <w:rsid w:val="002F3539"/>
    <w:rsid w:val="002F3DA8"/>
    <w:rsid w:val="002F466F"/>
    <w:rsid w:val="002F47BD"/>
    <w:rsid w:val="002F4F6E"/>
    <w:rsid w:val="002F5C69"/>
    <w:rsid w:val="002F69AC"/>
    <w:rsid w:val="002F6E28"/>
    <w:rsid w:val="002F752A"/>
    <w:rsid w:val="002F7F87"/>
    <w:rsid w:val="0030029E"/>
    <w:rsid w:val="003009F9"/>
    <w:rsid w:val="00300B91"/>
    <w:rsid w:val="00301319"/>
    <w:rsid w:val="00301A8C"/>
    <w:rsid w:val="003021AF"/>
    <w:rsid w:val="00302AF9"/>
    <w:rsid w:val="00302EF0"/>
    <w:rsid w:val="00303A4C"/>
    <w:rsid w:val="0030471E"/>
    <w:rsid w:val="003048D9"/>
    <w:rsid w:val="00304DBB"/>
    <w:rsid w:val="00304F3E"/>
    <w:rsid w:val="0030507B"/>
    <w:rsid w:val="00305194"/>
    <w:rsid w:val="003051FE"/>
    <w:rsid w:val="0030557F"/>
    <w:rsid w:val="003068B7"/>
    <w:rsid w:val="003068DF"/>
    <w:rsid w:val="00306B17"/>
    <w:rsid w:val="00307A34"/>
    <w:rsid w:val="00311521"/>
    <w:rsid w:val="003126A6"/>
    <w:rsid w:val="00312A84"/>
    <w:rsid w:val="00312B31"/>
    <w:rsid w:val="00312C21"/>
    <w:rsid w:val="00312D2A"/>
    <w:rsid w:val="00312DD9"/>
    <w:rsid w:val="00312E77"/>
    <w:rsid w:val="003131DD"/>
    <w:rsid w:val="0031322B"/>
    <w:rsid w:val="003138F7"/>
    <w:rsid w:val="00313DB7"/>
    <w:rsid w:val="00313F36"/>
    <w:rsid w:val="00313F51"/>
    <w:rsid w:val="003140BC"/>
    <w:rsid w:val="003144C1"/>
    <w:rsid w:val="00314908"/>
    <w:rsid w:val="00314CC2"/>
    <w:rsid w:val="0031548B"/>
    <w:rsid w:val="0031578D"/>
    <w:rsid w:val="003159AE"/>
    <w:rsid w:val="00315AD4"/>
    <w:rsid w:val="00315B66"/>
    <w:rsid w:val="003166DC"/>
    <w:rsid w:val="003176D9"/>
    <w:rsid w:val="00320215"/>
    <w:rsid w:val="003202DF"/>
    <w:rsid w:val="00320875"/>
    <w:rsid w:val="0032202A"/>
    <w:rsid w:val="00322508"/>
    <w:rsid w:val="003227EB"/>
    <w:rsid w:val="00322C7B"/>
    <w:rsid w:val="003233E8"/>
    <w:rsid w:val="00323DDC"/>
    <w:rsid w:val="00324FED"/>
    <w:rsid w:val="0032500D"/>
    <w:rsid w:val="00325851"/>
    <w:rsid w:val="00325A59"/>
    <w:rsid w:val="003261C1"/>
    <w:rsid w:val="00326DBB"/>
    <w:rsid w:val="00327398"/>
    <w:rsid w:val="003278DB"/>
    <w:rsid w:val="00327CE1"/>
    <w:rsid w:val="0033029D"/>
    <w:rsid w:val="00330871"/>
    <w:rsid w:val="00330E13"/>
    <w:rsid w:val="00330F5B"/>
    <w:rsid w:val="00331031"/>
    <w:rsid w:val="00331241"/>
    <w:rsid w:val="0033213A"/>
    <w:rsid w:val="00332145"/>
    <w:rsid w:val="0033241B"/>
    <w:rsid w:val="00332715"/>
    <w:rsid w:val="003329E0"/>
    <w:rsid w:val="003329F2"/>
    <w:rsid w:val="003331A3"/>
    <w:rsid w:val="00333FCE"/>
    <w:rsid w:val="00334031"/>
    <w:rsid w:val="00334D8B"/>
    <w:rsid w:val="003355DB"/>
    <w:rsid w:val="003362FA"/>
    <w:rsid w:val="00336381"/>
    <w:rsid w:val="00336408"/>
    <w:rsid w:val="00336523"/>
    <w:rsid w:val="0033663D"/>
    <w:rsid w:val="0033663F"/>
    <w:rsid w:val="003366E6"/>
    <w:rsid w:val="00336C2B"/>
    <w:rsid w:val="00336E5F"/>
    <w:rsid w:val="00336FCF"/>
    <w:rsid w:val="00337DCA"/>
    <w:rsid w:val="00337EDE"/>
    <w:rsid w:val="0034006D"/>
    <w:rsid w:val="00340C9D"/>
    <w:rsid w:val="00340CF1"/>
    <w:rsid w:val="0034161D"/>
    <w:rsid w:val="00342642"/>
    <w:rsid w:val="0034267F"/>
    <w:rsid w:val="00342E02"/>
    <w:rsid w:val="00343282"/>
    <w:rsid w:val="003433C4"/>
    <w:rsid w:val="0034382E"/>
    <w:rsid w:val="003444BB"/>
    <w:rsid w:val="00345725"/>
    <w:rsid w:val="003469BB"/>
    <w:rsid w:val="00346A27"/>
    <w:rsid w:val="003470E6"/>
    <w:rsid w:val="003476B7"/>
    <w:rsid w:val="00347A49"/>
    <w:rsid w:val="00347B66"/>
    <w:rsid w:val="00347F7A"/>
    <w:rsid w:val="003502E6"/>
    <w:rsid w:val="003509B3"/>
    <w:rsid w:val="00350BF1"/>
    <w:rsid w:val="00350C68"/>
    <w:rsid w:val="00350DD5"/>
    <w:rsid w:val="0035119B"/>
    <w:rsid w:val="00351CB5"/>
    <w:rsid w:val="00352237"/>
    <w:rsid w:val="0035230D"/>
    <w:rsid w:val="003526F1"/>
    <w:rsid w:val="00352AFC"/>
    <w:rsid w:val="003532DE"/>
    <w:rsid w:val="0035451B"/>
    <w:rsid w:val="00354806"/>
    <w:rsid w:val="00354C99"/>
    <w:rsid w:val="003554FB"/>
    <w:rsid w:val="00356133"/>
    <w:rsid w:val="00356B11"/>
    <w:rsid w:val="00356C71"/>
    <w:rsid w:val="00357F19"/>
    <w:rsid w:val="00360451"/>
    <w:rsid w:val="00360AC3"/>
    <w:rsid w:val="00361575"/>
    <w:rsid w:val="00361F37"/>
    <w:rsid w:val="003620BD"/>
    <w:rsid w:val="003628CA"/>
    <w:rsid w:val="00362A19"/>
    <w:rsid w:val="003631ED"/>
    <w:rsid w:val="003633AA"/>
    <w:rsid w:val="00363E56"/>
    <w:rsid w:val="00364C61"/>
    <w:rsid w:val="0036594A"/>
    <w:rsid w:val="0036629D"/>
    <w:rsid w:val="00366D0C"/>
    <w:rsid w:val="0036701A"/>
    <w:rsid w:val="00367EC4"/>
    <w:rsid w:val="0037019A"/>
    <w:rsid w:val="003702DB"/>
    <w:rsid w:val="003706CC"/>
    <w:rsid w:val="00370ACA"/>
    <w:rsid w:val="003715D2"/>
    <w:rsid w:val="00372597"/>
    <w:rsid w:val="00372672"/>
    <w:rsid w:val="003744FF"/>
    <w:rsid w:val="0037495B"/>
    <w:rsid w:val="00374FFD"/>
    <w:rsid w:val="003756F2"/>
    <w:rsid w:val="00376AD7"/>
    <w:rsid w:val="00376AF1"/>
    <w:rsid w:val="00376CA8"/>
    <w:rsid w:val="00376D21"/>
    <w:rsid w:val="00376F87"/>
    <w:rsid w:val="0037707B"/>
    <w:rsid w:val="003774BB"/>
    <w:rsid w:val="00377582"/>
    <w:rsid w:val="00377B3F"/>
    <w:rsid w:val="00377DB9"/>
    <w:rsid w:val="00377F42"/>
    <w:rsid w:val="00380403"/>
    <w:rsid w:val="00380989"/>
    <w:rsid w:val="0038228D"/>
    <w:rsid w:val="0038229C"/>
    <w:rsid w:val="0038260D"/>
    <w:rsid w:val="00382A37"/>
    <w:rsid w:val="00382B58"/>
    <w:rsid w:val="003830F3"/>
    <w:rsid w:val="003835E5"/>
    <w:rsid w:val="003842C5"/>
    <w:rsid w:val="00384651"/>
    <w:rsid w:val="00384A2D"/>
    <w:rsid w:val="00384BFB"/>
    <w:rsid w:val="0038611A"/>
    <w:rsid w:val="00386A0C"/>
    <w:rsid w:val="00387484"/>
    <w:rsid w:val="00387A00"/>
    <w:rsid w:val="00387C8A"/>
    <w:rsid w:val="00387F9A"/>
    <w:rsid w:val="00390181"/>
    <w:rsid w:val="003908BC"/>
    <w:rsid w:val="00391156"/>
    <w:rsid w:val="00391B05"/>
    <w:rsid w:val="00391F18"/>
    <w:rsid w:val="0039239A"/>
    <w:rsid w:val="0039286D"/>
    <w:rsid w:val="00393651"/>
    <w:rsid w:val="003937CD"/>
    <w:rsid w:val="00393E3D"/>
    <w:rsid w:val="003962AD"/>
    <w:rsid w:val="003964D7"/>
    <w:rsid w:val="00396B96"/>
    <w:rsid w:val="00397614"/>
    <w:rsid w:val="003977B7"/>
    <w:rsid w:val="00397B71"/>
    <w:rsid w:val="003A23F3"/>
    <w:rsid w:val="003A31B3"/>
    <w:rsid w:val="003A3461"/>
    <w:rsid w:val="003A3E31"/>
    <w:rsid w:val="003A4C23"/>
    <w:rsid w:val="003A52AE"/>
    <w:rsid w:val="003A5633"/>
    <w:rsid w:val="003A5ACD"/>
    <w:rsid w:val="003A5CDC"/>
    <w:rsid w:val="003A5F89"/>
    <w:rsid w:val="003A6883"/>
    <w:rsid w:val="003A6A8E"/>
    <w:rsid w:val="003A6C1D"/>
    <w:rsid w:val="003A6D4F"/>
    <w:rsid w:val="003A7479"/>
    <w:rsid w:val="003A782D"/>
    <w:rsid w:val="003B028F"/>
    <w:rsid w:val="003B104F"/>
    <w:rsid w:val="003B1315"/>
    <w:rsid w:val="003B34C4"/>
    <w:rsid w:val="003B39F4"/>
    <w:rsid w:val="003B3B74"/>
    <w:rsid w:val="003B3E19"/>
    <w:rsid w:val="003B3EA7"/>
    <w:rsid w:val="003B44A8"/>
    <w:rsid w:val="003B4753"/>
    <w:rsid w:val="003B4B0B"/>
    <w:rsid w:val="003B4B11"/>
    <w:rsid w:val="003B5D1C"/>
    <w:rsid w:val="003B6085"/>
    <w:rsid w:val="003B6696"/>
    <w:rsid w:val="003B750C"/>
    <w:rsid w:val="003B7B2C"/>
    <w:rsid w:val="003C0205"/>
    <w:rsid w:val="003C10A7"/>
    <w:rsid w:val="003C1543"/>
    <w:rsid w:val="003C1A8F"/>
    <w:rsid w:val="003C2F43"/>
    <w:rsid w:val="003C3C7A"/>
    <w:rsid w:val="003C4165"/>
    <w:rsid w:val="003C46A3"/>
    <w:rsid w:val="003C5075"/>
    <w:rsid w:val="003C5ADA"/>
    <w:rsid w:val="003C5F4F"/>
    <w:rsid w:val="003C61A4"/>
    <w:rsid w:val="003C6725"/>
    <w:rsid w:val="003C67CF"/>
    <w:rsid w:val="003C72CF"/>
    <w:rsid w:val="003C75C9"/>
    <w:rsid w:val="003D017B"/>
    <w:rsid w:val="003D01B2"/>
    <w:rsid w:val="003D11F2"/>
    <w:rsid w:val="003D14BD"/>
    <w:rsid w:val="003D1655"/>
    <w:rsid w:val="003D1704"/>
    <w:rsid w:val="003D1713"/>
    <w:rsid w:val="003D1877"/>
    <w:rsid w:val="003D1C04"/>
    <w:rsid w:val="003D1DA5"/>
    <w:rsid w:val="003D23F6"/>
    <w:rsid w:val="003D29FC"/>
    <w:rsid w:val="003D2BF7"/>
    <w:rsid w:val="003D2FA9"/>
    <w:rsid w:val="003D3940"/>
    <w:rsid w:val="003D3BF7"/>
    <w:rsid w:val="003D3F64"/>
    <w:rsid w:val="003D4551"/>
    <w:rsid w:val="003D4674"/>
    <w:rsid w:val="003D4B45"/>
    <w:rsid w:val="003D57A7"/>
    <w:rsid w:val="003D5B64"/>
    <w:rsid w:val="003D5F0C"/>
    <w:rsid w:val="003D6A69"/>
    <w:rsid w:val="003D6C66"/>
    <w:rsid w:val="003D700B"/>
    <w:rsid w:val="003D7556"/>
    <w:rsid w:val="003D7565"/>
    <w:rsid w:val="003E0CE5"/>
    <w:rsid w:val="003E0EE1"/>
    <w:rsid w:val="003E1B7A"/>
    <w:rsid w:val="003E20A4"/>
    <w:rsid w:val="003E2167"/>
    <w:rsid w:val="003E2625"/>
    <w:rsid w:val="003E2BB6"/>
    <w:rsid w:val="003E31BF"/>
    <w:rsid w:val="003E3A62"/>
    <w:rsid w:val="003E3C6A"/>
    <w:rsid w:val="003E3D47"/>
    <w:rsid w:val="003E4193"/>
    <w:rsid w:val="003E47B8"/>
    <w:rsid w:val="003E4DEC"/>
    <w:rsid w:val="003E4FD7"/>
    <w:rsid w:val="003E50AA"/>
    <w:rsid w:val="003E5F47"/>
    <w:rsid w:val="003E5FE7"/>
    <w:rsid w:val="003E671C"/>
    <w:rsid w:val="003E696D"/>
    <w:rsid w:val="003E6D9B"/>
    <w:rsid w:val="003E6DD7"/>
    <w:rsid w:val="003E6DF2"/>
    <w:rsid w:val="003E6E5D"/>
    <w:rsid w:val="003E762B"/>
    <w:rsid w:val="003E77B7"/>
    <w:rsid w:val="003E7F42"/>
    <w:rsid w:val="003F14C5"/>
    <w:rsid w:val="003F1FAB"/>
    <w:rsid w:val="003F2109"/>
    <w:rsid w:val="003F2390"/>
    <w:rsid w:val="003F29BC"/>
    <w:rsid w:val="003F2BF9"/>
    <w:rsid w:val="003F2E10"/>
    <w:rsid w:val="003F311F"/>
    <w:rsid w:val="003F3468"/>
    <w:rsid w:val="003F38A7"/>
    <w:rsid w:val="003F3A4B"/>
    <w:rsid w:val="003F4CBF"/>
    <w:rsid w:val="003F4DEB"/>
    <w:rsid w:val="003F4F44"/>
    <w:rsid w:val="003F5005"/>
    <w:rsid w:val="003F5260"/>
    <w:rsid w:val="003F5A51"/>
    <w:rsid w:val="003F5C1E"/>
    <w:rsid w:val="003F5D89"/>
    <w:rsid w:val="003F6756"/>
    <w:rsid w:val="003F72CC"/>
    <w:rsid w:val="003F747B"/>
    <w:rsid w:val="003F76BB"/>
    <w:rsid w:val="003F779B"/>
    <w:rsid w:val="003F7A20"/>
    <w:rsid w:val="003F7F03"/>
    <w:rsid w:val="00400212"/>
    <w:rsid w:val="00400DF2"/>
    <w:rsid w:val="00401C41"/>
    <w:rsid w:val="00402457"/>
    <w:rsid w:val="00402F2B"/>
    <w:rsid w:val="00403A9D"/>
    <w:rsid w:val="0040432C"/>
    <w:rsid w:val="00404BA6"/>
    <w:rsid w:val="004054A4"/>
    <w:rsid w:val="00405A87"/>
    <w:rsid w:val="00405C2E"/>
    <w:rsid w:val="00405C3B"/>
    <w:rsid w:val="0040639D"/>
    <w:rsid w:val="004069C6"/>
    <w:rsid w:val="00406F25"/>
    <w:rsid w:val="00407F05"/>
    <w:rsid w:val="004102CB"/>
    <w:rsid w:val="004109EB"/>
    <w:rsid w:val="00412317"/>
    <w:rsid w:val="004127C2"/>
    <w:rsid w:val="00412EB5"/>
    <w:rsid w:val="00413C35"/>
    <w:rsid w:val="00413D26"/>
    <w:rsid w:val="00413E53"/>
    <w:rsid w:val="00414116"/>
    <w:rsid w:val="004143E5"/>
    <w:rsid w:val="004143EC"/>
    <w:rsid w:val="004146A4"/>
    <w:rsid w:val="004149A2"/>
    <w:rsid w:val="0041650F"/>
    <w:rsid w:val="0041683C"/>
    <w:rsid w:val="00417DAF"/>
    <w:rsid w:val="004204C9"/>
    <w:rsid w:val="004224AF"/>
    <w:rsid w:val="0042297E"/>
    <w:rsid w:val="00423427"/>
    <w:rsid w:val="00423521"/>
    <w:rsid w:val="00423C7A"/>
    <w:rsid w:val="00423D0B"/>
    <w:rsid w:val="00424CF5"/>
    <w:rsid w:val="00426739"/>
    <w:rsid w:val="00426ABC"/>
    <w:rsid w:val="0042738F"/>
    <w:rsid w:val="004274BD"/>
    <w:rsid w:val="00430639"/>
    <w:rsid w:val="004307E7"/>
    <w:rsid w:val="00430C8A"/>
    <w:rsid w:val="00430F6D"/>
    <w:rsid w:val="004315C4"/>
    <w:rsid w:val="00431D5E"/>
    <w:rsid w:val="004328FC"/>
    <w:rsid w:val="00432D42"/>
    <w:rsid w:val="00433807"/>
    <w:rsid w:val="0043495B"/>
    <w:rsid w:val="00434C0F"/>
    <w:rsid w:val="00434C2F"/>
    <w:rsid w:val="00435072"/>
    <w:rsid w:val="0043565E"/>
    <w:rsid w:val="004356EE"/>
    <w:rsid w:val="0043595D"/>
    <w:rsid w:val="00435D9C"/>
    <w:rsid w:val="004368A5"/>
    <w:rsid w:val="00436B53"/>
    <w:rsid w:val="004374BF"/>
    <w:rsid w:val="00437529"/>
    <w:rsid w:val="004378C0"/>
    <w:rsid w:val="004402BB"/>
    <w:rsid w:val="00440BA4"/>
    <w:rsid w:val="00440BF3"/>
    <w:rsid w:val="00440CED"/>
    <w:rsid w:val="00442563"/>
    <w:rsid w:val="004427A5"/>
    <w:rsid w:val="00442FD4"/>
    <w:rsid w:val="00443838"/>
    <w:rsid w:val="00443EAC"/>
    <w:rsid w:val="00443ED0"/>
    <w:rsid w:val="004445BB"/>
    <w:rsid w:val="0044467C"/>
    <w:rsid w:val="00444896"/>
    <w:rsid w:val="00444CD9"/>
    <w:rsid w:val="00444CE1"/>
    <w:rsid w:val="0044592D"/>
    <w:rsid w:val="00445EA7"/>
    <w:rsid w:val="004465D1"/>
    <w:rsid w:val="00446ADF"/>
    <w:rsid w:val="004472AF"/>
    <w:rsid w:val="004474DD"/>
    <w:rsid w:val="00447FBD"/>
    <w:rsid w:val="004501DC"/>
    <w:rsid w:val="00450453"/>
    <w:rsid w:val="00450B9E"/>
    <w:rsid w:val="00450E9F"/>
    <w:rsid w:val="004514DA"/>
    <w:rsid w:val="0045165E"/>
    <w:rsid w:val="004519EE"/>
    <w:rsid w:val="004534E7"/>
    <w:rsid w:val="00454210"/>
    <w:rsid w:val="00456120"/>
    <w:rsid w:val="0045713B"/>
    <w:rsid w:val="00457652"/>
    <w:rsid w:val="00457D86"/>
    <w:rsid w:val="004601A8"/>
    <w:rsid w:val="00461926"/>
    <w:rsid w:val="004619BF"/>
    <w:rsid w:val="004625D0"/>
    <w:rsid w:val="00463031"/>
    <w:rsid w:val="00463634"/>
    <w:rsid w:val="0046365B"/>
    <w:rsid w:val="00463BE0"/>
    <w:rsid w:val="0046402A"/>
    <w:rsid w:val="004646DB"/>
    <w:rsid w:val="0046500E"/>
    <w:rsid w:val="00466380"/>
    <w:rsid w:val="004666E4"/>
    <w:rsid w:val="00467013"/>
    <w:rsid w:val="004674AE"/>
    <w:rsid w:val="00467707"/>
    <w:rsid w:val="00467A0A"/>
    <w:rsid w:val="00470E0A"/>
    <w:rsid w:val="00470EE2"/>
    <w:rsid w:val="0047102C"/>
    <w:rsid w:val="004728DA"/>
    <w:rsid w:val="00474670"/>
    <w:rsid w:val="004746C7"/>
    <w:rsid w:val="00474CF4"/>
    <w:rsid w:val="004756AF"/>
    <w:rsid w:val="004759DE"/>
    <w:rsid w:val="004763E5"/>
    <w:rsid w:val="00476EF1"/>
    <w:rsid w:val="0047766C"/>
    <w:rsid w:val="00477F89"/>
    <w:rsid w:val="004809EA"/>
    <w:rsid w:val="00481AED"/>
    <w:rsid w:val="00481FF9"/>
    <w:rsid w:val="0048363F"/>
    <w:rsid w:val="004836A7"/>
    <w:rsid w:val="00484AA1"/>
    <w:rsid w:val="00484E8E"/>
    <w:rsid w:val="00485ACC"/>
    <w:rsid w:val="00485E7F"/>
    <w:rsid w:val="00486190"/>
    <w:rsid w:val="00486704"/>
    <w:rsid w:val="0048678C"/>
    <w:rsid w:val="004867F6"/>
    <w:rsid w:val="00486BD2"/>
    <w:rsid w:val="00486C9A"/>
    <w:rsid w:val="00486FE6"/>
    <w:rsid w:val="00486FF9"/>
    <w:rsid w:val="00487839"/>
    <w:rsid w:val="004900C3"/>
    <w:rsid w:val="00490222"/>
    <w:rsid w:val="00490CDA"/>
    <w:rsid w:val="00491618"/>
    <w:rsid w:val="00491A66"/>
    <w:rsid w:val="00491A74"/>
    <w:rsid w:val="004928DA"/>
    <w:rsid w:val="0049297F"/>
    <w:rsid w:val="00492B34"/>
    <w:rsid w:val="00492C96"/>
    <w:rsid w:val="00492ED3"/>
    <w:rsid w:val="00493179"/>
    <w:rsid w:val="00493402"/>
    <w:rsid w:val="00493DA2"/>
    <w:rsid w:val="00494B1A"/>
    <w:rsid w:val="00494C50"/>
    <w:rsid w:val="00494E07"/>
    <w:rsid w:val="00494F6B"/>
    <w:rsid w:val="00495396"/>
    <w:rsid w:val="0049550A"/>
    <w:rsid w:val="004961EC"/>
    <w:rsid w:val="004966AB"/>
    <w:rsid w:val="004A0771"/>
    <w:rsid w:val="004A0907"/>
    <w:rsid w:val="004A09E0"/>
    <w:rsid w:val="004A0E2B"/>
    <w:rsid w:val="004A1C48"/>
    <w:rsid w:val="004A1F9F"/>
    <w:rsid w:val="004A20FE"/>
    <w:rsid w:val="004A370E"/>
    <w:rsid w:val="004A3784"/>
    <w:rsid w:val="004A3813"/>
    <w:rsid w:val="004A39DD"/>
    <w:rsid w:val="004A3EF1"/>
    <w:rsid w:val="004A4312"/>
    <w:rsid w:val="004A45C1"/>
    <w:rsid w:val="004A496A"/>
    <w:rsid w:val="004A49CC"/>
    <w:rsid w:val="004A4CB2"/>
    <w:rsid w:val="004A4F6F"/>
    <w:rsid w:val="004A50DA"/>
    <w:rsid w:val="004A52DC"/>
    <w:rsid w:val="004A5A6B"/>
    <w:rsid w:val="004A6462"/>
    <w:rsid w:val="004A6CDC"/>
    <w:rsid w:val="004A6DDD"/>
    <w:rsid w:val="004A7AD0"/>
    <w:rsid w:val="004B0B0F"/>
    <w:rsid w:val="004B102D"/>
    <w:rsid w:val="004B10EF"/>
    <w:rsid w:val="004B1375"/>
    <w:rsid w:val="004B16BD"/>
    <w:rsid w:val="004B1A9E"/>
    <w:rsid w:val="004B2A2E"/>
    <w:rsid w:val="004B2DC5"/>
    <w:rsid w:val="004B30E6"/>
    <w:rsid w:val="004B333E"/>
    <w:rsid w:val="004B336B"/>
    <w:rsid w:val="004B3C2C"/>
    <w:rsid w:val="004B43CB"/>
    <w:rsid w:val="004B43F0"/>
    <w:rsid w:val="004B4439"/>
    <w:rsid w:val="004B4BDA"/>
    <w:rsid w:val="004B5554"/>
    <w:rsid w:val="004B55EF"/>
    <w:rsid w:val="004B58EE"/>
    <w:rsid w:val="004B63FE"/>
    <w:rsid w:val="004B6414"/>
    <w:rsid w:val="004B69A1"/>
    <w:rsid w:val="004B6B87"/>
    <w:rsid w:val="004B7584"/>
    <w:rsid w:val="004C03A6"/>
    <w:rsid w:val="004C0448"/>
    <w:rsid w:val="004C1B19"/>
    <w:rsid w:val="004C2C16"/>
    <w:rsid w:val="004C3319"/>
    <w:rsid w:val="004C4570"/>
    <w:rsid w:val="004C4A06"/>
    <w:rsid w:val="004C4A75"/>
    <w:rsid w:val="004C5234"/>
    <w:rsid w:val="004C575A"/>
    <w:rsid w:val="004C5A92"/>
    <w:rsid w:val="004C6359"/>
    <w:rsid w:val="004C6599"/>
    <w:rsid w:val="004C691E"/>
    <w:rsid w:val="004C6A5D"/>
    <w:rsid w:val="004C7390"/>
    <w:rsid w:val="004D0E1E"/>
    <w:rsid w:val="004D0F1B"/>
    <w:rsid w:val="004D12F4"/>
    <w:rsid w:val="004D19FE"/>
    <w:rsid w:val="004D1C14"/>
    <w:rsid w:val="004D2536"/>
    <w:rsid w:val="004D2985"/>
    <w:rsid w:val="004D2F2A"/>
    <w:rsid w:val="004D3076"/>
    <w:rsid w:val="004D36D2"/>
    <w:rsid w:val="004D3776"/>
    <w:rsid w:val="004D3AD4"/>
    <w:rsid w:val="004D3CB6"/>
    <w:rsid w:val="004D4525"/>
    <w:rsid w:val="004D48ED"/>
    <w:rsid w:val="004D4B84"/>
    <w:rsid w:val="004D51F8"/>
    <w:rsid w:val="004D5F6B"/>
    <w:rsid w:val="004D6040"/>
    <w:rsid w:val="004D7956"/>
    <w:rsid w:val="004E03F5"/>
    <w:rsid w:val="004E06C6"/>
    <w:rsid w:val="004E0715"/>
    <w:rsid w:val="004E0C6C"/>
    <w:rsid w:val="004E0CEE"/>
    <w:rsid w:val="004E0E46"/>
    <w:rsid w:val="004E1075"/>
    <w:rsid w:val="004E1491"/>
    <w:rsid w:val="004E14C0"/>
    <w:rsid w:val="004E168A"/>
    <w:rsid w:val="004E2416"/>
    <w:rsid w:val="004E2CAE"/>
    <w:rsid w:val="004E3578"/>
    <w:rsid w:val="004E39D8"/>
    <w:rsid w:val="004E42F8"/>
    <w:rsid w:val="004E48E0"/>
    <w:rsid w:val="004E52EF"/>
    <w:rsid w:val="004E7F0E"/>
    <w:rsid w:val="004F024E"/>
    <w:rsid w:val="004F05E8"/>
    <w:rsid w:val="004F13C2"/>
    <w:rsid w:val="004F1E78"/>
    <w:rsid w:val="004F219B"/>
    <w:rsid w:val="004F23D3"/>
    <w:rsid w:val="004F2CD0"/>
    <w:rsid w:val="004F2E6C"/>
    <w:rsid w:val="004F2F5B"/>
    <w:rsid w:val="004F40FC"/>
    <w:rsid w:val="004F45F7"/>
    <w:rsid w:val="004F4661"/>
    <w:rsid w:val="004F4E53"/>
    <w:rsid w:val="004F579E"/>
    <w:rsid w:val="004F5BDC"/>
    <w:rsid w:val="004F5E47"/>
    <w:rsid w:val="004F676F"/>
    <w:rsid w:val="004F6962"/>
    <w:rsid w:val="004F6D54"/>
    <w:rsid w:val="004F6DB0"/>
    <w:rsid w:val="004F6FF9"/>
    <w:rsid w:val="004F7483"/>
    <w:rsid w:val="004F76C0"/>
    <w:rsid w:val="004F7E7C"/>
    <w:rsid w:val="00500278"/>
    <w:rsid w:val="00500AEB"/>
    <w:rsid w:val="00500C82"/>
    <w:rsid w:val="00500E5B"/>
    <w:rsid w:val="00501FE0"/>
    <w:rsid w:val="0050219D"/>
    <w:rsid w:val="0050277F"/>
    <w:rsid w:val="005029A9"/>
    <w:rsid w:val="00502F2B"/>
    <w:rsid w:val="00503062"/>
    <w:rsid w:val="00503381"/>
    <w:rsid w:val="00503EC1"/>
    <w:rsid w:val="00504DEC"/>
    <w:rsid w:val="00504ED2"/>
    <w:rsid w:val="0050513E"/>
    <w:rsid w:val="0050548B"/>
    <w:rsid w:val="00505CD4"/>
    <w:rsid w:val="005060F6"/>
    <w:rsid w:val="00506810"/>
    <w:rsid w:val="00506C92"/>
    <w:rsid w:val="00507200"/>
    <w:rsid w:val="005074F8"/>
    <w:rsid w:val="0051057C"/>
    <w:rsid w:val="0051137D"/>
    <w:rsid w:val="005119A1"/>
    <w:rsid w:val="00511B07"/>
    <w:rsid w:val="00512337"/>
    <w:rsid w:val="0051260E"/>
    <w:rsid w:val="00512AB0"/>
    <w:rsid w:val="00512C18"/>
    <w:rsid w:val="00513832"/>
    <w:rsid w:val="0051394F"/>
    <w:rsid w:val="00514178"/>
    <w:rsid w:val="005144D5"/>
    <w:rsid w:val="005154F7"/>
    <w:rsid w:val="00515564"/>
    <w:rsid w:val="00515B07"/>
    <w:rsid w:val="00515CDD"/>
    <w:rsid w:val="005163EB"/>
    <w:rsid w:val="005169C3"/>
    <w:rsid w:val="00516F39"/>
    <w:rsid w:val="00517083"/>
    <w:rsid w:val="0051764F"/>
    <w:rsid w:val="0051775D"/>
    <w:rsid w:val="00517829"/>
    <w:rsid w:val="005206D8"/>
    <w:rsid w:val="005208AC"/>
    <w:rsid w:val="00520905"/>
    <w:rsid w:val="005209D2"/>
    <w:rsid w:val="00520B47"/>
    <w:rsid w:val="0052137D"/>
    <w:rsid w:val="0052187C"/>
    <w:rsid w:val="00522C8B"/>
    <w:rsid w:val="00522DE0"/>
    <w:rsid w:val="005236C2"/>
    <w:rsid w:val="005236F6"/>
    <w:rsid w:val="005237B0"/>
    <w:rsid w:val="005237BB"/>
    <w:rsid w:val="005239FC"/>
    <w:rsid w:val="00524027"/>
    <w:rsid w:val="005243EE"/>
    <w:rsid w:val="005246B1"/>
    <w:rsid w:val="005248EA"/>
    <w:rsid w:val="00524E00"/>
    <w:rsid w:val="005250B2"/>
    <w:rsid w:val="005252E0"/>
    <w:rsid w:val="00525301"/>
    <w:rsid w:val="00525465"/>
    <w:rsid w:val="0052555E"/>
    <w:rsid w:val="00526005"/>
    <w:rsid w:val="00526761"/>
    <w:rsid w:val="005271DE"/>
    <w:rsid w:val="0052735B"/>
    <w:rsid w:val="005278E4"/>
    <w:rsid w:val="00527BBB"/>
    <w:rsid w:val="00530522"/>
    <w:rsid w:val="00530B44"/>
    <w:rsid w:val="00531B21"/>
    <w:rsid w:val="00531D4B"/>
    <w:rsid w:val="0053369F"/>
    <w:rsid w:val="0053375B"/>
    <w:rsid w:val="0053399F"/>
    <w:rsid w:val="00533BA9"/>
    <w:rsid w:val="0053449A"/>
    <w:rsid w:val="005347FF"/>
    <w:rsid w:val="0053481C"/>
    <w:rsid w:val="00534912"/>
    <w:rsid w:val="00534BB3"/>
    <w:rsid w:val="00534C2D"/>
    <w:rsid w:val="00534CC7"/>
    <w:rsid w:val="00534F47"/>
    <w:rsid w:val="00535056"/>
    <w:rsid w:val="0053513D"/>
    <w:rsid w:val="005351F1"/>
    <w:rsid w:val="0053522C"/>
    <w:rsid w:val="0053557B"/>
    <w:rsid w:val="0053674E"/>
    <w:rsid w:val="00536C4F"/>
    <w:rsid w:val="00536D1B"/>
    <w:rsid w:val="005370EF"/>
    <w:rsid w:val="00537522"/>
    <w:rsid w:val="00537855"/>
    <w:rsid w:val="00537BB2"/>
    <w:rsid w:val="00540B91"/>
    <w:rsid w:val="00540F8D"/>
    <w:rsid w:val="00541CF5"/>
    <w:rsid w:val="005422A5"/>
    <w:rsid w:val="005423D6"/>
    <w:rsid w:val="00542604"/>
    <w:rsid w:val="00542715"/>
    <w:rsid w:val="00544249"/>
    <w:rsid w:val="00544397"/>
    <w:rsid w:val="00544FC6"/>
    <w:rsid w:val="00545626"/>
    <w:rsid w:val="0054562E"/>
    <w:rsid w:val="00545BA6"/>
    <w:rsid w:val="00546CA9"/>
    <w:rsid w:val="00546DD8"/>
    <w:rsid w:val="0054758E"/>
    <w:rsid w:val="00550DD4"/>
    <w:rsid w:val="00551394"/>
    <w:rsid w:val="005515E4"/>
    <w:rsid w:val="00551A4F"/>
    <w:rsid w:val="00551CF4"/>
    <w:rsid w:val="00552112"/>
    <w:rsid w:val="0055215A"/>
    <w:rsid w:val="00552E0D"/>
    <w:rsid w:val="0055467B"/>
    <w:rsid w:val="0055488A"/>
    <w:rsid w:val="00554ADF"/>
    <w:rsid w:val="00554B36"/>
    <w:rsid w:val="00554C14"/>
    <w:rsid w:val="00555C30"/>
    <w:rsid w:val="0055683A"/>
    <w:rsid w:val="0055765E"/>
    <w:rsid w:val="00557AF9"/>
    <w:rsid w:val="00560648"/>
    <w:rsid w:val="00560F96"/>
    <w:rsid w:val="00561229"/>
    <w:rsid w:val="005616D2"/>
    <w:rsid w:val="00562007"/>
    <w:rsid w:val="00562308"/>
    <w:rsid w:val="005629EF"/>
    <w:rsid w:val="00562B80"/>
    <w:rsid w:val="0056358C"/>
    <w:rsid w:val="00563A27"/>
    <w:rsid w:val="00563A2D"/>
    <w:rsid w:val="00563ABC"/>
    <w:rsid w:val="00563F8C"/>
    <w:rsid w:val="00564140"/>
    <w:rsid w:val="0056421F"/>
    <w:rsid w:val="005647BB"/>
    <w:rsid w:val="005648C4"/>
    <w:rsid w:val="00564CE2"/>
    <w:rsid w:val="00564DD6"/>
    <w:rsid w:val="00564E0A"/>
    <w:rsid w:val="0056526F"/>
    <w:rsid w:val="0056549F"/>
    <w:rsid w:val="005655BC"/>
    <w:rsid w:val="005658BC"/>
    <w:rsid w:val="0056614C"/>
    <w:rsid w:val="0056637B"/>
    <w:rsid w:val="00566A2A"/>
    <w:rsid w:val="00567E3A"/>
    <w:rsid w:val="00570219"/>
    <w:rsid w:val="005706CC"/>
    <w:rsid w:val="00570966"/>
    <w:rsid w:val="00570B25"/>
    <w:rsid w:val="005712E2"/>
    <w:rsid w:val="00571546"/>
    <w:rsid w:val="00571605"/>
    <w:rsid w:val="00571A06"/>
    <w:rsid w:val="00572DEC"/>
    <w:rsid w:val="00573C39"/>
    <w:rsid w:val="005742E6"/>
    <w:rsid w:val="00574FAE"/>
    <w:rsid w:val="00575610"/>
    <w:rsid w:val="0057665A"/>
    <w:rsid w:val="005771DA"/>
    <w:rsid w:val="00577508"/>
    <w:rsid w:val="00577C90"/>
    <w:rsid w:val="00580442"/>
    <w:rsid w:val="005804E6"/>
    <w:rsid w:val="005809CB"/>
    <w:rsid w:val="00580A8C"/>
    <w:rsid w:val="00581023"/>
    <w:rsid w:val="0058170D"/>
    <w:rsid w:val="00581A8C"/>
    <w:rsid w:val="00581E77"/>
    <w:rsid w:val="00582CDF"/>
    <w:rsid w:val="0058301D"/>
    <w:rsid w:val="00583177"/>
    <w:rsid w:val="00583537"/>
    <w:rsid w:val="0058370B"/>
    <w:rsid w:val="00583CB9"/>
    <w:rsid w:val="0058476B"/>
    <w:rsid w:val="005847F5"/>
    <w:rsid w:val="00584F47"/>
    <w:rsid w:val="005850DC"/>
    <w:rsid w:val="005857DD"/>
    <w:rsid w:val="00585920"/>
    <w:rsid w:val="005867E7"/>
    <w:rsid w:val="00587114"/>
    <w:rsid w:val="0058744A"/>
    <w:rsid w:val="0058757D"/>
    <w:rsid w:val="0058781F"/>
    <w:rsid w:val="00587FE7"/>
    <w:rsid w:val="005916A4"/>
    <w:rsid w:val="005917A0"/>
    <w:rsid w:val="00592255"/>
    <w:rsid w:val="005932FF"/>
    <w:rsid w:val="005936B6"/>
    <w:rsid w:val="0059417E"/>
    <w:rsid w:val="00594EE0"/>
    <w:rsid w:val="00595171"/>
    <w:rsid w:val="0059566A"/>
    <w:rsid w:val="005973C9"/>
    <w:rsid w:val="00597567"/>
    <w:rsid w:val="0059758C"/>
    <w:rsid w:val="00597EFF"/>
    <w:rsid w:val="005A021D"/>
    <w:rsid w:val="005A08E7"/>
    <w:rsid w:val="005A199B"/>
    <w:rsid w:val="005A1DF4"/>
    <w:rsid w:val="005A1E47"/>
    <w:rsid w:val="005A2514"/>
    <w:rsid w:val="005A35E4"/>
    <w:rsid w:val="005A3689"/>
    <w:rsid w:val="005A3994"/>
    <w:rsid w:val="005A3A1B"/>
    <w:rsid w:val="005A516B"/>
    <w:rsid w:val="005A5252"/>
    <w:rsid w:val="005A5E3C"/>
    <w:rsid w:val="005A60FA"/>
    <w:rsid w:val="005A63B4"/>
    <w:rsid w:val="005A77F4"/>
    <w:rsid w:val="005A7A71"/>
    <w:rsid w:val="005A7A92"/>
    <w:rsid w:val="005A7D9E"/>
    <w:rsid w:val="005B00AA"/>
    <w:rsid w:val="005B0354"/>
    <w:rsid w:val="005B05DD"/>
    <w:rsid w:val="005B0B41"/>
    <w:rsid w:val="005B1127"/>
    <w:rsid w:val="005B1951"/>
    <w:rsid w:val="005B1A5E"/>
    <w:rsid w:val="005B237D"/>
    <w:rsid w:val="005B2BE2"/>
    <w:rsid w:val="005B2F2D"/>
    <w:rsid w:val="005B3B59"/>
    <w:rsid w:val="005B3BF4"/>
    <w:rsid w:val="005B3D01"/>
    <w:rsid w:val="005B3E4F"/>
    <w:rsid w:val="005B41DB"/>
    <w:rsid w:val="005B4BD0"/>
    <w:rsid w:val="005B4D7A"/>
    <w:rsid w:val="005B521F"/>
    <w:rsid w:val="005B539A"/>
    <w:rsid w:val="005B5CA9"/>
    <w:rsid w:val="005B5E6F"/>
    <w:rsid w:val="005B5F23"/>
    <w:rsid w:val="005B64B4"/>
    <w:rsid w:val="005B6819"/>
    <w:rsid w:val="005B6ECD"/>
    <w:rsid w:val="005B6F91"/>
    <w:rsid w:val="005B7196"/>
    <w:rsid w:val="005B7895"/>
    <w:rsid w:val="005C0216"/>
    <w:rsid w:val="005C0814"/>
    <w:rsid w:val="005C0CC9"/>
    <w:rsid w:val="005C1FB2"/>
    <w:rsid w:val="005C2230"/>
    <w:rsid w:val="005C2C8D"/>
    <w:rsid w:val="005C2F49"/>
    <w:rsid w:val="005C3630"/>
    <w:rsid w:val="005C3934"/>
    <w:rsid w:val="005C409A"/>
    <w:rsid w:val="005C434F"/>
    <w:rsid w:val="005C4422"/>
    <w:rsid w:val="005C4431"/>
    <w:rsid w:val="005C44E7"/>
    <w:rsid w:val="005C4726"/>
    <w:rsid w:val="005C50A7"/>
    <w:rsid w:val="005C574F"/>
    <w:rsid w:val="005C5D58"/>
    <w:rsid w:val="005C7BA8"/>
    <w:rsid w:val="005D05DD"/>
    <w:rsid w:val="005D0664"/>
    <w:rsid w:val="005D0760"/>
    <w:rsid w:val="005D10D2"/>
    <w:rsid w:val="005D16E5"/>
    <w:rsid w:val="005D1C61"/>
    <w:rsid w:val="005D219F"/>
    <w:rsid w:val="005D3317"/>
    <w:rsid w:val="005D3B8A"/>
    <w:rsid w:val="005D4B5E"/>
    <w:rsid w:val="005D6BAA"/>
    <w:rsid w:val="005D703D"/>
    <w:rsid w:val="005D72C0"/>
    <w:rsid w:val="005D77EB"/>
    <w:rsid w:val="005D7A3B"/>
    <w:rsid w:val="005D7FD7"/>
    <w:rsid w:val="005E05DA"/>
    <w:rsid w:val="005E11D5"/>
    <w:rsid w:val="005E19E2"/>
    <w:rsid w:val="005E1E61"/>
    <w:rsid w:val="005E231D"/>
    <w:rsid w:val="005E248E"/>
    <w:rsid w:val="005E3255"/>
    <w:rsid w:val="005E326C"/>
    <w:rsid w:val="005E3462"/>
    <w:rsid w:val="005E3721"/>
    <w:rsid w:val="005E3B33"/>
    <w:rsid w:val="005E41E7"/>
    <w:rsid w:val="005E4C41"/>
    <w:rsid w:val="005E4DE9"/>
    <w:rsid w:val="005E50C2"/>
    <w:rsid w:val="005E55BE"/>
    <w:rsid w:val="005E5C59"/>
    <w:rsid w:val="005E5CF1"/>
    <w:rsid w:val="005E627A"/>
    <w:rsid w:val="005E6422"/>
    <w:rsid w:val="005E67A4"/>
    <w:rsid w:val="005E6ABA"/>
    <w:rsid w:val="005E6CB1"/>
    <w:rsid w:val="005E72B3"/>
    <w:rsid w:val="005E78B0"/>
    <w:rsid w:val="005F046A"/>
    <w:rsid w:val="005F087D"/>
    <w:rsid w:val="005F08DA"/>
    <w:rsid w:val="005F0C3C"/>
    <w:rsid w:val="005F1182"/>
    <w:rsid w:val="005F1376"/>
    <w:rsid w:val="005F18C8"/>
    <w:rsid w:val="005F22C3"/>
    <w:rsid w:val="005F32F0"/>
    <w:rsid w:val="005F3518"/>
    <w:rsid w:val="005F35F9"/>
    <w:rsid w:val="005F3795"/>
    <w:rsid w:val="005F396F"/>
    <w:rsid w:val="005F3CAE"/>
    <w:rsid w:val="005F4535"/>
    <w:rsid w:val="005F4979"/>
    <w:rsid w:val="005F5FFB"/>
    <w:rsid w:val="005F6205"/>
    <w:rsid w:val="005F7336"/>
    <w:rsid w:val="005F767D"/>
    <w:rsid w:val="005F77F8"/>
    <w:rsid w:val="005F7B54"/>
    <w:rsid w:val="006012EC"/>
    <w:rsid w:val="0060181C"/>
    <w:rsid w:val="00601AA4"/>
    <w:rsid w:val="00601CEB"/>
    <w:rsid w:val="00601D96"/>
    <w:rsid w:val="00601E22"/>
    <w:rsid w:val="00601EC5"/>
    <w:rsid w:val="00602DC5"/>
    <w:rsid w:val="00603995"/>
    <w:rsid w:val="00603C4C"/>
    <w:rsid w:val="00603E3D"/>
    <w:rsid w:val="00604538"/>
    <w:rsid w:val="00605D0B"/>
    <w:rsid w:val="006064EC"/>
    <w:rsid w:val="00606915"/>
    <w:rsid w:val="00606C7B"/>
    <w:rsid w:val="00606F03"/>
    <w:rsid w:val="0060756F"/>
    <w:rsid w:val="00607735"/>
    <w:rsid w:val="00610557"/>
    <w:rsid w:val="00610713"/>
    <w:rsid w:val="00610D2F"/>
    <w:rsid w:val="0061125B"/>
    <w:rsid w:val="0061129B"/>
    <w:rsid w:val="0061145D"/>
    <w:rsid w:val="00611503"/>
    <w:rsid w:val="00611B76"/>
    <w:rsid w:val="00612ECC"/>
    <w:rsid w:val="00612EF8"/>
    <w:rsid w:val="006135F8"/>
    <w:rsid w:val="0061397B"/>
    <w:rsid w:val="00613FBF"/>
    <w:rsid w:val="00614603"/>
    <w:rsid w:val="0061518E"/>
    <w:rsid w:val="006155AC"/>
    <w:rsid w:val="00615A67"/>
    <w:rsid w:val="00615B1C"/>
    <w:rsid w:val="0061658F"/>
    <w:rsid w:val="00617432"/>
    <w:rsid w:val="006174E6"/>
    <w:rsid w:val="0061780C"/>
    <w:rsid w:val="0061793C"/>
    <w:rsid w:val="00617B39"/>
    <w:rsid w:val="00617B4A"/>
    <w:rsid w:val="00617C20"/>
    <w:rsid w:val="00620BBF"/>
    <w:rsid w:val="00620C98"/>
    <w:rsid w:val="0062131B"/>
    <w:rsid w:val="006217E8"/>
    <w:rsid w:val="00621D46"/>
    <w:rsid w:val="00621D76"/>
    <w:rsid w:val="00622334"/>
    <w:rsid w:val="00622666"/>
    <w:rsid w:val="006226D4"/>
    <w:rsid w:val="00623776"/>
    <w:rsid w:val="00623AAD"/>
    <w:rsid w:val="0062420F"/>
    <w:rsid w:val="0062461E"/>
    <w:rsid w:val="0062510E"/>
    <w:rsid w:val="006251BC"/>
    <w:rsid w:val="006276FC"/>
    <w:rsid w:val="00627947"/>
    <w:rsid w:val="006279D8"/>
    <w:rsid w:val="00627F33"/>
    <w:rsid w:val="00630055"/>
    <w:rsid w:val="006305E2"/>
    <w:rsid w:val="0063071A"/>
    <w:rsid w:val="006309F1"/>
    <w:rsid w:val="00630C73"/>
    <w:rsid w:val="00630DB9"/>
    <w:rsid w:val="0063170D"/>
    <w:rsid w:val="00631A22"/>
    <w:rsid w:val="00631CAB"/>
    <w:rsid w:val="00631CDE"/>
    <w:rsid w:val="00632A57"/>
    <w:rsid w:val="00633486"/>
    <w:rsid w:val="006351AF"/>
    <w:rsid w:val="006364AA"/>
    <w:rsid w:val="0063676E"/>
    <w:rsid w:val="0063680A"/>
    <w:rsid w:val="006369B6"/>
    <w:rsid w:val="00636B9D"/>
    <w:rsid w:val="00640AC5"/>
    <w:rsid w:val="00640FB7"/>
    <w:rsid w:val="006417EE"/>
    <w:rsid w:val="0064197D"/>
    <w:rsid w:val="00642387"/>
    <w:rsid w:val="0064278E"/>
    <w:rsid w:val="0064341F"/>
    <w:rsid w:val="00643D2A"/>
    <w:rsid w:val="00643ED0"/>
    <w:rsid w:val="00644395"/>
    <w:rsid w:val="00644893"/>
    <w:rsid w:val="00644A1D"/>
    <w:rsid w:val="00645F38"/>
    <w:rsid w:val="00646336"/>
    <w:rsid w:val="00646821"/>
    <w:rsid w:val="00647556"/>
    <w:rsid w:val="00647997"/>
    <w:rsid w:val="00647C28"/>
    <w:rsid w:val="006502FA"/>
    <w:rsid w:val="006503FA"/>
    <w:rsid w:val="0065048C"/>
    <w:rsid w:val="00650A34"/>
    <w:rsid w:val="00650D21"/>
    <w:rsid w:val="0065137E"/>
    <w:rsid w:val="006513A9"/>
    <w:rsid w:val="00651787"/>
    <w:rsid w:val="006518A0"/>
    <w:rsid w:val="00651B7F"/>
    <w:rsid w:val="00652829"/>
    <w:rsid w:val="0065391F"/>
    <w:rsid w:val="0065421D"/>
    <w:rsid w:val="006547B1"/>
    <w:rsid w:val="00654CFA"/>
    <w:rsid w:val="006552AF"/>
    <w:rsid w:val="0065660D"/>
    <w:rsid w:val="00657213"/>
    <w:rsid w:val="00657713"/>
    <w:rsid w:val="00657A98"/>
    <w:rsid w:val="00657B2E"/>
    <w:rsid w:val="00657C9F"/>
    <w:rsid w:val="00657FBF"/>
    <w:rsid w:val="00660368"/>
    <w:rsid w:val="00660DEE"/>
    <w:rsid w:val="00660F9A"/>
    <w:rsid w:val="00661BBA"/>
    <w:rsid w:val="00662909"/>
    <w:rsid w:val="00662A16"/>
    <w:rsid w:val="00662B20"/>
    <w:rsid w:val="006634B3"/>
    <w:rsid w:val="00663839"/>
    <w:rsid w:val="00663BBA"/>
    <w:rsid w:val="00663E93"/>
    <w:rsid w:val="00664369"/>
    <w:rsid w:val="006644E6"/>
    <w:rsid w:val="00664ADE"/>
    <w:rsid w:val="00664F69"/>
    <w:rsid w:val="00665209"/>
    <w:rsid w:val="00665306"/>
    <w:rsid w:val="00665403"/>
    <w:rsid w:val="006659AE"/>
    <w:rsid w:val="00665DC0"/>
    <w:rsid w:val="006665A5"/>
    <w:rsid w:val="00666679"/>
    <w:rsid w:val="00666CEC"/>
    <w:rsid w:val="00667353"/>
    <w:rsid w:val="006673A4"/>
    <w:rsid w:val="0066749A"/>
    <w:rsid w:val="0066799F"/>
    <w:rsid w:val="00667E82"/>
    <w:rsid w:val="00670B8E"/>
    <w:rsid w:val="00671086"/>
    <w:rsid w:val="006723C6"/>
    <w:rsid w:val="006723E9"/>
    <w:rsid w:val="00672FF6"/>
    <w:rsid w:val="00673E1D"/>
    <w:rsid w:val="006740C7"/>
    <w:rsid w:val="00674BD8"/>
    <w:rsid w:val="00674F63"/>
    <w:rsid w:val="00675280"/>
    <w:rsid w:val="006754FF"/>
    <w:rsid w:val="00675542"/>
    <w:rsid w:val="00675597"/>
    <w:rsid w:val="00675698"/>
    <w:rsid w:val="00676159"/>
    <w:rsid w:val="00676277"/>
    <w:rsid w:val="006765E2"/>
    <w:rsid w:val="00676F34"/>
    <w:rsid w:val="0067709A"/>
    <w:rsid w:val="006771D3"/>
    <w:rsid w:val="006802DB"/>
    <w:rsid w:val="0068085A"/>
    <w:rsid w:val="00680A38"/>
    <w:rsid w:val="006811A6"/>
    <w:rsid w:val="00681567"/>
    <w:rsid w:val="0068176F"/>
    <w:rsid w:val="00681D4E"/>
    <w:rsid w:val="00682F25"/>
    <w:rsid w:val="006839C4"/>
    <w:rsid w:val="00683BC0"/>
    <w:rsid w:val="00683BFB"/>
    <w:rsid w:val="00683F9D"/>
    <w:rsid w:val="00683FC2"/>
    <w:rsid w:val="0068497C"/>
    <w:rsid w:val="00684CC8"/>
    <w:rsid w:val="00685419"/>
    <w:rsid w:val="006862BE"/>
    <w:rsid w:val="00686FAA"/>
    <w:rsid w:val="00686FAC"/>
    <w:rsid w:val="0068713E"/>
    <w:rsid w:val="0068750D"/>
    <w:rsid w:val="0068795E"/>
    <w:rsid w:val="0069054C"/>
    <w:rsid w:val="0069074F"/>
    <w:rsid w:val="006909B6"/>
    <w:rsid w:val="00690B5D"/>
    <w:rsid w:val="00690F64"/>
    <w:rsid w:val="00691B06"/>
    <w:rsid w:val="00691F4F"/>
    <w:rsid w:val="0069218D"/>
    <w:rsid w:val="00692404"/>
    <w:rsid w:val="0069269C"/>
    <w:rsid w:val="006929B8"/>
    <w:rsid w:val="00692D16"/>
    <w:rsid w:val="00692D70"/>
    <w:rsid w:val="006938BF"/>
    <w:rsid w:val="00694026"/>
    <w:rsid w:val="0069407C"/>
    <w:rsid w:val="00694362"/>
    <w:rsid w:val="0069439A"/>
    <w:rsid w:val="006943BB"/>
    <w:rsid w:val="006945B6"/>
    <w:rsid w:val="00694653"/>
    <w:rsid w:val="00694890"/>
    <w:rsid w:val="00694ED0"/>
    <w:rsid w:val="00695424"/>
    <w:rsid w:val="00695849"/>
    <w:rsid w:val="00696595"/>
    <w:rsid w:val="0069668B"/>
    <w:rsid w:val="00697233"/>
    <w:rsid w:val="00697B22"/>
    <w:rsid w:val="006A031E"/>
    <w:rsid w:val="006A09A0"/>
    <w:rsid w:val="006A1F67"/>
    <w:rsid w:val="006A2CA2"/>
    <w:rsid w:val="006A2D92"/>
    <w:rsid w:val="006A4AEE"/>
    <w:rsid w:val="006A4E1B"/>
    <w:rsid w:val="006A5328"/>
    <w:rsid w:val="006A582C"/>
    <w:rsid w:val="006A596D"/>
    <w:rsid w:val="006A5E3F"/>
    <w:rsid w:val="006A6058"/>
    <w:rsid w:val="006A6231"/>
    <w:rsid w:val="006A6963"/>
    <w:rsid w:val="006A6C02"/>
    <w:rsid w:val="006A6E51"/>
    <w:rsid w:val="006A77CE"/>
    <w:rsid w:val="006A7A5C"/>
    <w:rsid w:val="006A7C17"/>
    <w:rsid w:val="006B0320"/>
    <w:rsid w:val="006B0466"/>
    <w:rsid w:val="006B07D5"/>
    <w:rsid w:val="006B0DDD"/>
    <w:rsid w:val="006B1222"/>
    <w:rsid w:val="006B1D8D"/>
    <w:rsid w:val="006B2D55"/>
    <w:rsid w:val="006B34B4"/>
    <w:rsid w:val="006B3841"/>
    <w:rsid w:val="006B454E"/>
    <w:rsid w:val="006B55F2"/>
    <w:rsid w:val="006B6495"/>
    <w:rsid w:val="006B6E9A"/>
    <w:rsid w:val="006B719D"/>
    <w:rsid w:val="006B754D"/>
    <w:rsid w:val="006C0D95"/>
    <w:rsid w:val="006C147F"/>
    <w:rsid w:val="006C1768"/>
    <w:rsid w:val="006C1D58"/>
    <w:rsid w:val="006C1EB6"/>
    <w:rsid w:val="006C241A"/>
    <w:rsid w:val="006C2A0F"/>
    <w:rsid w:val="006C2D73"/>
    <w:rsid w:val="006C2D99"/>
    <w:rsid w:val="006C30EA"/>
    <w:rsid w:val="006C3427"/>
    <w:rsid w:val="006C3624"/>
    <w:rsid w:val="006C3756"/>
    <w:rsid w:val="006C42D5"/>
    <w:rsid w:val="006C453B"/>
    <w:rsid w:val="006C49B3"/>
    <w:rsid w:val="006C4AB8"/>
    <w:rsid w:val="006C4F65"/>
    <w:rsid w:val="006C51C3"/>
    <w:rsid w:val="006C62D7"/>
    <w:rsid w:val="006C6F79"/>
    <w:rsid w:val="006C73D6"/>
    <w:rsid w:val="006C7AC0"/>
    <w:rsid w:val="006C7BCF"/>
    <w:rsid w:val="006C7D9E"/>
    <w:rsid w:val="006D0889"/>
    <w:rsid w:val="006D08E5"/>
    <w:rsid w:val="006D0BE7"/>
    <w:rsid w:val="006D1AA2"/>
    <w:rsid w:val="006D2357"/>
    <w:rsid w:val="006D25E6"/>
    <w:rsid w:val="006D266C"/>
    <w:rsid w:val="006D29D6"/>
    <w:rsid w:val="006D3373"/>
    <w:rsid w:val="006D394F"/>
    <w:rsid w:val="006D3CFD"/>
    <w:rsid w:val="006D4374"/>
    <w:rsid w:val="006D43B0"/>
    <w:rsid w:val="006D52D6"/>
    <w:rsid w:val="006D5D01"/>
    <w:rsid w:val="006D61D2"/>
    <w:rsid w:val="006D62EA"/>
    <w:rsid w:val="006D6577"/>
    <w:rsid w:val="006D6D6E"/>
    <w:rsid w:val="006D6EED"/>
    <w:rsid w:val="006D72C0"/>
    <w:rsid w:val="006D73E7"/>
    <w:rsid w:val="006D7CCB"/>
    <w:rsid w:val="006E0058"/>
    <w:rsid w:val="006E0126"/>
    <w:rsid w:val="006E0307"/>
    <w:rsid w:val="006E078A"/>
    <w:rsid w:val="006E09F8"/>
    <w:rsid w:val="006E1234"/>
    <w:rsid w:val="006E156F"/>
    <w:rsid w:val="006E21CE"/>
    <w:rsid w:val="006E226D"/>
    <w:rsid w:val="006E2511"/>
    <w:rsid w:val="006E25F1"/>
    <w:rsid w:val="006E3625"/>
    <w:rsid w:val="006E3A71"/>
    <w:rsid w:val="006E4315"/>
    <w:rsid w:val="006E4CFA"/>
    <w:rsid w:val="006E4D88"/>
    <w:rsid w:val="006E59D3"/>
    <w:rsid w:val="006E5FEC"/>
    <w:rsid w:val="006E610F"/>
    <w:rsid w:val="006E6541"/>
    <w:rsid w:val="006E67F8"/>
    <w:rsid w:val="006F04CB"/>
    <w:rsid w:val="006F0A87"/>
    <w:rsid w:val="006F10C9"/>
    <w:rsid w:val="006F24EF"/>
    <w:rsid w:val="006F2D4D"/>
    <w:rsid w:val="006F34E3"/>
    <w:rsid w:val="006F523A"/>
    <w:rsid w:val="006F54B4"/>
    <w:rsid w:val="006F6931"/>
    <w:rsid w:val="006F6AC2"/>
    <w:rsid w:val="006F71E9"/>
    <w:rsid w:val="006F7240"/>
    <w:rsid w:val="006F7258"/>
    <w:rsid w:val="006F748F"/>
    <w:rsid w:val="007003B1"/>
    <w:rsid w:val="007004A9"/>
    <w:rsid w:val="00700921"/>
    <w:rsid w:val="007013A5"/>
    <w:rsid w:val="0070235D"/>
    <w:rsid w:val="0070238B"/>
    <w:rsid w:val="0070262C"/>
    <w:rsid w:val="00702DDA"/>
    <w:rsid w:val="00703780"/>
    <w:rsid w:val="007038A3"/>
    <w:rsid w:val="007046F4"/>
    <w:rsid w:val="0070605B"/>
    <w:rsid w:val="00706556"/>
    <w:rsid w:val="007071FF"/>
    <w:rsid w:val="00707E5F"/>
    <w:rsid w:val="00710336"/>
    <w:rsid w:val="007112FB"/>
    <w:rsid w:val="0071159B"/>
    <w:rsid w:val="00711700"/>
    <w:rsid w:val="00712DBA"/>
    <w:rsid w:val="00712DF4"/>
    <w:rsid w:val="00713CC6"/>
    <w:rsid w:val="00713F31"/>
    <w:rsid w:val="0071465A"/>
    <w:rsid w:val="0071468A"/>
    <w:rsid w:val="00714E5D"/>
    <w:rsid w:val="00715915"/>
    <w:rsid w:val="00716100"/>
    <w:rsid w:val="007163A5"/>
    <w:rsid w:val="00716892"/>
    <w:rsid w:val="00716DCA"/>
    <w:rsid w:val="00717881"/>
    <w:rsid w:val="0072026A"/>
    <w:rsid w:val="00720292"/>
    <w:rsid w:val="00720A3E"/>
    <w:rsid w:val="00720F53"/>
    <w:rsid w:val="00721291"/>
    <w:rsid w:val="00722529"/>
    <w:rsid w:val="007226D5"/>
    <w:rsid w:val="007233DC"/>
    <w:rsid w:val="00723AD4"/>
    <w:rsid w:val="007256BC"/>
    <w:rsid w:val="007264AA"/>
    <w:rsid w:val="00726F5A"/>
    <w:rsid w:val="0072737E"/>
    <w:rsid w:val="00727449"/>
    <w:rsid w:val="007274A6"/>
    <w:rsid w:val="0072785C"/>
    <w:rsid w:val="00730843"/>
    <w:rsid w:val="007308AB"/>
    <w:rsid w:val="007314D8"/>
    <w:rsid w:val="00731CAD"/>
    <w:rsid w:val="00731FEB"/>
    <w:rsid w:val="00732A0A"/>
    <w:rsid w:val="00732C0D"/>
    <w:rsid w:val="00733801"/>
    <w:rsid w:val="0073407E"/>
    <w:rsid w:val="00734DBF"/>
    <w:rsid w:val="0073632D"/>
    <w:rsid w:val="007363B2"/>
    <w:rsid w:val="00737838"/>
    <w:rsid w:val="00737C60"/>
    <w:rsid w:val="007402A2"/>
    <w:rsid w:val="00740FDE"/>
    <w:rsid w:val="0074184E"/>
    <w:rsid w:val="00742164"/>
    <w:rsid w:val="00742304"/>
    <w:rsid w:val="0074282E"/>
    <w:rsid w:val="00742937"/>
    <w:rsid w:val="00742A9E"/>
    <w:rsid w:val="00742AB6"/>
    <w:rsid w:val="00742B1B"/>
    <w:rsid w:val="00743863"/>
    <w:rsid w:val="007438B4"/>
    <w:rsid w:val="00743BEC"/>
    <w:rsid w:val="00743DBB"/>
    <w:rsid w:val="007441CE"/>
    <w:rsid w:val="00745344"/>
    <w:rsid w:val="007453DC"/>
    <w:rsid w:val="0074556A"/>
    <w:rsid w:val="00745638"/>
    <w:rsid w:val="00745867"/>
    <w:rsid w:val="007462C7"/>
    <w:rsid w:val="00746645"/>
    <w:rsid w:val="00747443"/>
    <w:rsid w:val="0074796A"/>
    <w:rsid w:val="00747B53"/>
    <w:rsid w:val="00751CDF"/>
    <w:rsid w:val="00751E8A"/>
    <w:rsid w:val="00753EE4"/>
    <w:rsid w:val="007541B3"/>
    <w:rsid w:val="0075492F"/>
    <w:rsid w:val="00755369"/>
    <w:rsid w:val="007554B8"/>
    <w:rsid w:val="00755773"/>
    <w:rsid w:val="007566A6"/>
    <w:rsid w:val="007566F7"/>
    <w:rsid w:val="00756B4C"/>
    <w:rsid w:val="00756BB9"/>
    <w:rsid w:val="00757004"/>
    <w:rsid w:val="007572D8"/>
    <w:rsid w:val="00757CEC"/>
    <w:rsid w:val="00760A7B"/>
    <w:rsid w:val="00760C6D"/>
    <w:rsid w:val="00761088"/>
    <w:rsid w:val="007612C4"/>
    <w:rsid w:val="00761376"/>
    <w:rsid w:val="00762D96"/>
    <w:rsid w:val="007630EF"/>
    <w:rsid w:val="00763427"/>
    <w:rsid w:val="0076390F"/>
    <w:rsid w:val="00763D23"/>
    <w:rsid w:val="007641D8"/>
    <w:rsid w:val="007647D6"/>
    <w:rsid w:val="00764B15"/>
    <w:rsid w:val="00765C79"/>
    <w:rsid w:val="00765FA2"/>
    <w:rsid w:val="00766140"/>
    <w:rsid w:val="00767076"/>
    <w:rsid w:val="007673F7"/>
    <w:rsid w:val="00767AEE"/>
    <w:rsid w:val="00767BF2"/>
    <w:rsid w:val="00770376"/>
    <w:rsid w:val="00770B08"/>
    <w:rsid w:val="00772261"/>
    <w:rsid w:val="007726FB"/>
    <w:rsid w:val="00773500"/>
    <w:rsid w:val="007735C9"/>
    <w:rsid w:val="00773A0C"/>
    <w:rsid w:val="00773A5A"/>
    <w:rsid w:val="00773A6C"/>
    <w:rsid w:val="00774357"/>
    <w:rsid w:val="00774552"/>
    <w:rsid w:val="00774C83"/>
    <w:rsid w:val="00776022"/>
    <w:rsid w:val="00776101"/>
    <w:rsid w:val="00776E8F"/>
    <w:rsid w:val="00777065"/>
    <w:rsid w:val="00777367"/>
    <w:rsid w:val="007775A2"/>
    <w:rsid w:val="00777620"/>
    <w:rsid w:val="00780767"/>
    <w:rsid w:val="00780B53"/>
    <w:rsid w:val="0078111F"/>
    <w:rsid w:val="007818C6"/>
    <w:rsid w:val="0078241D"/>
    <w:rsid w:val="00782687"/>
    <w:rsid w:val="00782994"/>
    <w:rsid w:val="00782F1C"/>
    <w:rsid w:val="00783456"/>
    <w:rsid w:val="00783835"/>
    <w:rsid w:val="007840A0"/>
    <w:rsid w:val="00784104"/>
    <w:rsid w:val="00784971"/>
    <w:rsid w:val="0078506B"/>
    <w:rsid w:val="007852F4"/>
    <w:rsid w:val="0078569C"/>
    <w:rsid w:val="0078661A"/>
    <w:rsid w:val="00786C49"/>
    <w:rsid w:val="00786CD7"/>
    <w:rsid w:val="0078714C"/>
    <w:rsid w:val="00787D3F"/>
    <w:rsid w:val="00787DD8"/>
    <w:rsid w:val="00787F57"/>
    <w:rsid w:val="00787F6A"/>
    <w:rsid w:val="007902F3"/>
    <w:rsid w:val="00790824"/>
    <w:rsid w:val="00792100"/>
    <w:rsid w:val="00792423"/>
    <w:rsid w:val="007930C9"/>
    <w:rsid w:val="007933FE"/>
    <w:rsid w:val="007937A8"/>
    <w:rsid w:val="007940EB"/>
    <w:rsid w:val="007945E8"/>
    <w:rsid w:val="007946B0"/>
    <w:rsid w:val="007948F2"/>
    <w:rsid w:val="00794AF5"/>
    <w:rsid w:val="00795738"/>
    <w:rsid w:val="007959CB"/>
    <w:rsid w:val="00795AC9"/>
    <w:rsid w:val="00795D6D"/>
    <w:rsid w:val="007A0206"/>
    <w:rsid w:val="007A0D84"/>
    <w:rsid w:val="007A0EDE"/>
    <w:rsid w:val="007A1476"/>
    <w:rsid w:val="007A1928"/>
    <w:rsid w:val="007A19EA"/>
    <w:rsid w:val="007A1FC4"/>
    <w:rsid w:val="007A1FF7"/>
    <w:rsid w:val="007A20F5"/>
    <w:rsid w:val="007A2269"/>
    <w:rsid w:val="007A2776"/>
    <w:rsid w:val="007A33C2"/>
    <w:rsid w:val="007A365B"/>
    <w:rsid w:val="007A39D9"/>
    <w:rsid w:val="007A3EC3"/>
    <w:rsid w:val="007A4A5A"/>
    <w:rsid w:val="007A4ABA"/>
    <w:rsid w:val="007A53AC"/>
    <w:rsid w:val="007A55AF"/>
    <w:rsid w:val="007A5DC1"/>
    <w:rsid w:val="007A6234"/>
    <w:rsid w:val="007B023B"/>
    <w:rsid w:val="007B04D9"/>
    <w:rsid w:val="007B11F1"/>
    <w:rsid w:val="007B15C7"/>
    <w:rsid w:val="007B178B"/>
    <w:rsid w:val="007B18EA"/>
    <w:rsid w:val="007B1E9F"/>
    <w:rsid w:val="007B1FAF"/>
    <w:rsid w:val="007B2477"/>
    <w:rsid w:val="007B2A6C"/>
    <w:rsid w:val="007B3162"/>
    <w:rsid w:val="007B3CCF"/>
    <w:rsid w:val="007B3D72"/>
    <w:rsid w:val="007B3EAD"/>
    <w:rsid w:val="007B402D"/>
    <w:rsid w:val="007B47A2"/>
    <w:rsid w:val="007B4CE7"/>
    <w:rsid w:val="007B53BB"/>
    <w:rsid w:val="007B5658"/>
    <w:rsid w:val="007B569B"/>
    <w:rsid w:val="007B5AAB"/>
    <w:rsid w:val="007B5B63"/>
    <w:rsid w:val="007B625D"/>
    <w:rsid w:val="007B6269"/>
    <w:rsid w:val="007B6436"/>
    <w:rsid w:val="007B6D74"/>
    <w:rsid w:val="007B6E3A"/>
    <w:rsid w:val="007B72C1"/>
    <w:rsid w:val="007B75B5"/>
    <w:rsid w:val="007B76B2"/>
    <w:rsid w:val="007B7798"/>
    <w:rsid w:val="007C0481"/>
    <w:rsid w:val="007C05AC"/>
    <w:rsid w:val="007C0C44"/>
    <w:rsid w:val="007C0FA7"/>
    <w:rsid w:val="007C21F6"/>
    <w:rsid w:val="007C30BD"/>
    <w:rsid w:val="007C313A"/>
    <w:rsid w:val="007C3211"/>
    <w:rsid w:val="007C4092"/>
    <w:rsid w:val="007C458A"/>
    <w:rsid w:val="007C4969"/>
    <w:rsid w:val="007C49E0"/>
    <w:rsid w:val="007C5B97"/>
    <w:rsid w:val="007C6E11"/>
    <w:rsid w:val="007C7132"/>
    <w:rsid w:val="007C7880"/>
    <w:rsid w:val="007C7CE1"/>
    <w:rsid w:val="007C7E79"/>
    <w:rsid w:val="007D0C69"/>
    <w:rsid w:val="007D1360"/>
    <w:rsid w:val="007D196C"/>
    <w:rsid w:val="007D1E16"/>
    <w:rsid w:val="007D252D"/>
    <w:rsid w:val="007D278E"/>
    <w:rsid w:val="007D29B6"/>
    <w:rsid w:val="007D2CED"/>
    <w:rsid w:val="007D2F7D"/>
    <w:rsid w:val="007D3C62"/>
    <w:rsid w:val="007D3DE5"/>
    <w:rsid w:val="007D3F81"/>
    <w:rsid w:val="007D4383"/>
    <w:rsid w:val="007D54D9"/>
    <w:rsid w:val="007D57D6"/>
    <w:rsid w:val="007D58F6"/>
    <w:rsid w:val="007D5A17"/>
    <w:rsid w:val="007D5E36"/>
    <w:rsid w:val="007D6009"/>
    <w:rsid w:val="007D6FED"/>
    <w:rsid w:val="007D75AA"/>
    <w:rsid w:val="007D7D44"/>
    <w:rsid w:val="007D7DF7"/>
    <w:rsid w:val="007E031D"/>
    <w:rsid w:val="007E09FB"/>
    <w:rsid w:val="007E0B82"/>
    <w:rsid w:val="007E0E32"/>
    <w:rsid w:val="007E11CC"/>
    <w:rsid w:val="007E1461"/>
    <w:rsid w:val="007E183D"/>
    <w:rsid w:val="007E28B9"/>
    <w:rsid w:val="007E2AD1"/>
    <w:rsid w:val="007E2F37"/>
    <w:rsid w:val="007E2FA5"/>
    <w:rsid w:val="007E3AF3"/>
    <w:rsid w:val="007E3AF6"/>
    <w:rsid w:val="007E3AFE"/>
    <w:rsid w:val="007E3E41"/>
    <w:rsid w:val="007E42C5"/>
    <w:rsid w:val="007E4A87"/>
    <w:rsid w:val="007E5237"/>
    <w:rsid w:val="007E58C2"/>
    <w:rsid w:val="007E5A29"/>
    <w:rsid w:val="007E778D"/>
    <w:rsid w:val="007E7DE5"/>
    <w:rsid w:val="007E7F60"/>
    <w:rsid w:val="007F02AD"/>
    <w:rsid w:val="007F04A4"/>
    <w:rsid w:val="007F0875"/>
    <w:rsid w:val="007F0D4D"/>
    <w:rsid w:val="007F1269"/>
    <w:rsid w:val="007F1749"/>
    <w:rsid w:val="007F187D"/>
    <w:rsid w:val="007F1A86"/>
    <w:rsid w:val="007F2080"/>
    <w:rsid w:val="007F2C68"/>
    <w:rsid w:val="007F345A"/>
    <w:rsid w:val="007F3AC7"/>
    <w:rsid w:val="007F3BD4"/>
    <w:rsid w:val="007F3C1E"/>
    <w:rsid w:val="007F4BE3"/>
    <w:rsid w:val="007F4D93"/>
    <w:rsid w:val="007F501E"/>
    <w:rsid w:val="007F5CE0"/>
    <w:rsid w:val="007F5EFA"/>
    <w:rsid w:val="007F5F80"/>
    <w:rsid w:val="007F6925"/>
    <w:rsid w:val="007F6AB1"/>
    <w:rsid w:val="007F6EA3"/>
    <w:rsid w:val="007F6F67"/>
    <w:rsid w:val="007F7DCA"/>
    <w:rsid w:val="0080023A"/>
    <w:rsid w:val="0080039D"/>
    <w:rsid w:val="00800454"/>
    <w:rsid w:val="0080085B"/>
    <w:rsid w:val="00800B63"/>
    <w:rsid w:val="00801A29"/>
    <w:rsid w:val="00802680"/>
    <w:rsid w:val="008028BD"/>
    <w:rsid w:val="00803142"/>
    <w:rsid w:val="0080400F"/>
    <w:rsid w:val="00804263"/>
    <w:rsid w:val="008044B1"/>
    <w:rsid w:val="00804A7B"/>
    <w:rsid w:val="0080587E"/>
    <w:rsid w:val="0080660F"/>
    <w:rsid w:val="008075E0"/>
    <w:rsid w:val="00810237"/>
    <w:rsid w:val="0081063C"/>
    <w:rsid w:val="00811271"/>
    <w:rsid w:val="0081143C"/>
    <w:rsid w:val="0081176B"/>
    <w:rsid w:val="008118F3"/>
    <w:rsid w:val="008119D6"/>
    <w:rsid w:val="00812485"/>
    <w:rsid w:val="0081259A"/>
    <w:rsid w:val="0081339D"/>
    <w:rsid w:val="00813471"/>
    <w:rsid w:val="00813E5E"/>
    <w:rsid w:val="00814518"/>
    <w:rsid w:val="0081537C"/>
    <w:rsid w:val="0081553C"/>
    <w:rsid w:val="00815B8D"/>
    <w:rsid w:val="00815FF2"/>
    <w:rsid w:val="00816205"/>
    <w:rsid w:val="00816744"/>
    <w:rsid w:val="0081678D"/>
    <w:rsid w:val="008169FD"/>
    <w:rsid w:val="00817166"/>
    <w:rsid w:val="00820767"/>
    <w:rsid w:val="00820CCE"/>
    <w:rsid w:val="00824242"/>
    <w:rsid w:val="008248BF"/>
    <w:rsid w:val="008249E2"/>
    <w:rsid w:val="008250C0"/>
    <w:rsid w:val="008256C8"/>
    <w:rsid w:val="008266A7"/>
    <w:rsid w:val="00827374"/>
    <w:rsid w:val="00830605"/>
    <w:rsid w:val="0083166F"/>
    <w:rsid w:val="008320D7"/>
    <w:rsid w:val="00832CEB"/>
    <w:rsid w:val="008331CB"/>
    <w:rsid w:val="008332D7"/>
    <w:rsid w:val="0083353A"/>
    <w:rsid w:val="0083399E"/>
    <w:rsid w:val="00834045"/>
    <w:rsid w:val="00834250"/>
    <w:rsid w:val="008344DE"/>
    <w:rsid w:val="00834AF7"/>
    <w:rsid w:val="00834C34"/>
    <w:rsid w:val="00834D43"/>
    <w:rsid w:val="0083544E"/>
    <w:rsid w:val="00835876"/>
    <w:rsid w:val="008367CC"/>
    <w:rsid w:val="008367FB"/>
    <w:rsid w:val="00836BD7"/>
    <w:rsid w:val="008377FF"/>
    <w:rsid w:val="0083798D"/>
    <w:rsid w:val="0084047D"/>
    <w:rsid w:val="00840C27"/>
    <w:rsid w:val="00841501"/>
    <w:rsid w:val="00841B87"/>
    <w:rsid w:val="0084209C"/>
    <w:rsid w:val="00842560"/>
    <w:rsid w:val="0084296C"/>
    <w:rsid w:val="0084479D"/>
    <w:rsid w:val="00844965"/>
    <w:rsid w:val="00844DC7"/>
    <w:rsid w:val="00845075"/>
    <w:rsid w:val="0084519C"/>
    <w:rsid w:val="00845D2D"/>
    <w:rsid w:val="00845F98"/>
    <w:rsid w:val="00846140"/>
    <w:rsid w:val="00846C7E"/>
    <w:rsid w:val="008471F2"/>
    <w:rsid w:val="00847277"/>
    <w:rsid w:val="008472C7"/>
    <w:rsid w:val="00847A0A"/>
    <w:rsid w:val="00847E67"/>
    <w:rsid w:val="00850213"/>
    <w:rsid w:val="00850832"/>
    <w:rsid w:val="00850884"/>
    <w:rsid w:val="00850FF8"/>
    <w:rsid w:val="00851085"/>
    <w:rsid w:val="008511F2"/>
    <w:rsid w:val="00851678"/>
    <w:rsid w:val="00851C07"/>
    <w:rsid w:val="00851F5E"/>
    <w:rsid w:val="0085206D"/>
    <w:rsid w:val="008533F9"/>
    <w:rsid w:val="008541F1"/>
    <w:rsid w:val="00855C50"/>
    <w:rsid w:val="00856A81"/>
    <w:rsid w:val="00857795"/>
    <w:rsid w:val="00860131"/>
    <w:rsid w:val="00860930"/>
    <w:rsid w:val="00861911"/>
    <w:rsid w:val="00861C00"/>
    <w:rsid w:val="00862479"/>
    <w:rsid w:val="00862B11"/>
    <w:rsid w:val="00862ECE"/>
    <w:rsid w:val="00863067"/>
    <w:rsid w:val="0086394E"/>
    <w:rsid w:val="00863F6E"/>
    <w:rsid w:val="00864B62"/>
    <w:rsid w:val="00864B96"/>
    <w:rsid w:val="00864BAC"/>
    <w:rsid w:val="00865D67"/>
    <w:rsid w:val="00865E19"/>
    <w:rsid w:val="00865EAF"/>
    <w:rsid w:val="00866650"/>
    <w:rsid w:val="00867699"/>
    <w:rsid w:val="00867A66"/>
    <w:rsid w:val="00867EB8"/>
    <w:rsid w:val="00867EDC"/>
    <w:rsid w:val="00870122"/>
    <w:rsid w:val="00870547"/>
    <w:rsid w:val="00870BE0"/>
    <w:rsid w:val="00871373"/>
    <w:rsid w:val="00871839"/>
    <w:rsid w:val="008734C9"/>
    <w:rsid w:val="008739DD"/>
    <w:rsid w:val="00873CD5"/>
    <w:rsid w:val="008743E3"/>
    <w:rsid w:val="00874660"/>
    <w:rsid w:val="008749DD"/>
    <w:rsid w:val="008765F8"/>
    <w:rsid w:val="00876A1D"/>
    <w:rsid w:val="00876E55"/>
    <w:rsid w:val="008775FE"/>
    <w:rsid w:val="0087784B"/>
    <w:rsid w:val="00877CB4"/>
    <w:rsid w:val="00880203"/>
    <w:rsid w:val="00880337"/>
    <w:rsid w:val="008804BF"/>
    <w:rsid w:val="00880595"/>
    <w:rsid w:val="008809BB"/>
    <w:rsid w:val="00880D1D"/>
    <w:rsid w:val="00880DD5"/>
    <w:rsid w:val="00881293"/>
    <w:rsid w:val="008813CA"/>
    <w:rsid w:val="008815E5"/>
    <w:rsid w:val="00881AAA"/>
    <w:rsid w:val="0088204B"/>
    <w:rsid w:val="008826F2"/>
    <w:rsid w:val="00882E7C"/>
    <w:rsid w:val="0088318E"/>
    <w:rsid w:val="00884344"/>
    <w:rsid w:val="0088469B"/>
    <w:rsid w:val="00884BCE"/>
    <w:rsid w:val="00884CF5"/>
    <w:rsid w:val="00885632"/>
    <w:rsid w:val="0088579F"/>
    <w:rsid w:val="008862AE"/>
    <w:rsid w:val="0088659F"/>
    <w:rsid w:val="00886F14"/>
    <w:rsid w:val="00887EA1"/>
    <w:rsid w:val="00887FEA"/>
    <w:rsid w:val="0089038B"/>
    <w:rsid w:val="00890745"/>
    <w:rsid w:val="008907F1"/>
    <w:rsid w:val="00890DB3"/>
    <w:rsid w:val="00891AD7"/>
    <w:rsid w:val="008923BD"/>
    <w:rsid w:val="00893368"/>
    <w:rsid w:val="008936AA"/>
    <w:rsid w:val="008937A4"/>
    <w:rsid w:val="008938CF"/>
    <w:rsid w:val="008939C4"/>
    <w:rsid w:val="00894C4D"/>
    <w:rsid w:val="0089511E"/>
    <w:rsid w:val="008951EE"/>
    <w:rsid w:val="008955C8"/>
    <w:rsid w:val="008958FD"/>
    <w:rsid w:val="00895A49"/>
    <w:rsid w:val="0089616D"/>
    <w:rsid w:val="008965BC"/>
    <w:rsid w:val="0089660B"/>
    <w:rsid w:val="00896849"/>
    <w:rsid w:val="00897650"/>
    <w:rsid w:val="00897AF5"/>
    <w:rsid w:val="00897B3C"/>
    <w:rsid w:val="00897BFC"/>
    <w:rsid w:val="008A107A"/>
    <w:rsid w:val="008A160E"/>
    <w:rsid w:val="008A1F35"/>
    <w:rsid w:val="008A2647"/>
    <w:rsid w:val="008A264C"/>
    <w:rsid w:val="008A26A1"/>
    <w:rsid w:val="008A2CEE"/>
    <w:rsid w:val="008A2E02"/>
    <w:rsid w:val="008A3269"/>
    <w:rsid w:val="008A3D7C"/>
    <w:rsid w:val="008A402F"/>
    <w:rsid w:val="008A48A4"/>
    <w:rsid w:val="008A5732"/>
    <w:rsid w:val="008A59F1"/>
    <w:rsid w:val="008A5D91"/>
    <w:rsid w:val="008A60A4"/>
    <w:rsid w:val="008A6893"/>
    <w:rsid w:val="008A70BD"/>
    <w:rsid w:val="008A78BE"/>
    <w:rsid w:val="008A7D22"/>
    <w:rsid w:val="008B03E7"/>
    <w:rsid w:val="008B04C1"/>
    <w:rsid w:val="008B094A"/>
    <w:rsid w:val="008B0D38"/>
    <w:rsid w:val="008B1B98"/>
    <w:rsid w:val="008B271F"/>
    <w:rsid w:val="008B295F"/>
    <w:rsid w:val="008B3A82"/>
    <w:rsid w:val="008B3F6F"/>
    <w:rsid w:val="008B3F7D"/>
    <w:rsid w:val="008B45A2"/>
    <w:rsid w:val="008B4816"/>
    <w:rsid w:val="008B4908"/>
    <w:rsid w:val="008B4F3F"/>
    <w:rsid w:val="008B4FDA"/>
    <w:rsid w:val="008B607E"/>
    <w:rsid w:val="008B66E1"/>
    <w:rsid w:val="008B6A86"/>
    <w:rsid w:val="008B6C84"/>
    <w:rsid w:val="008C0846"/>
    <w:rsid w:val="008C0D1A"/>
    <w:rsid w:val="008C0FC2"/>
    <w:rsid w:val="008C1C49"/>
    <w:rsid w:val="008C2CC1"/>
    <w:rsid w:val="008C3796"/>
    <w:rsid w:val="008C4035"/>
    <w:rsid w:val="008C4D99"/>
    <w:rsid w:val="008C5491"/>
    <w:rsid w:val="008C57C2"/>
    <w:rsid w:val="008C613A"/>
    <w:rsid w:val="008C613F"/>
    <w:rsid w:val="008C62A2"/>
    <w:rsid w:val="008C6B23"/>
    <w:rsid w:val="008C6E9E"/>
    <w:rsid w:val="008C77CC"/>
    <w:rsid w:val="008C7A02"/>
    <w:rsid w:val="008D00F7"/>
    <w:rsid w:val="008D01B1"/>
    <w:rsid w:val="008D0263"/>
    <w:rsid w:val="008D0E38"/>
    <w:rsid w:val="008D13A0"/>
    <w:rsid w:val="008D17DE"/>
    <w:rsid w:val="008D17FD"/>
    <w:rsid w:val="008D1B95"/>
    <w:rsid w:val="008D3217"/>
    <w:rsid w:val="008D3240"/>
    <w:rsid w:val="008D3843"/>
    <w:rsid w:val="008D3F0D"/>
    <w:rsid w:val="008D42F9"/>
    <w:rsid w:val="008D455B"/>
    <w:rsid w:val="008D549D"/>
    <w:rsid w:val="008D5684"/>
    <w:rsid w:val="008D598D"/>
    <w:rsid w:val="008D7D87"/>
    <w:rsid w:val="008E079D"/>
    <w:rsid w:val="008E09F0"/>
    <w:rsid w:val="008E0BD3"/>
    <w:rsid w:val="008E0DC8"/>
    <w:rsid w:val="008E0EC2"/>
    <w:rsid w:val="008E1357"/>
    <w:rsid w:val="008E14D8"/>
    <w:rsid w:val="008E1A37"/>
    <w:rsid w:val="008E21BE"/>
    <w:rsid w:val="008E21F3"/>
    <w:rsid w:val="008E259F"/>
    <w:rsid w:val="008E2D2C"/>
    <w:rsid w:val="008E3221"/>
    <w:rsid w:val="008E4D71"/>
    <w:rsid w:val="008E55CD"/>
    <w:rsid w:val="008E5879"/>
    <w:rsid w:val="008E6200"/>
    <w:rsid w:val="008E6279"/>
    <w:rsid w:val="008E69A6"/>
    <w:rsid w:val="008E6C1F"/>
    <w:rsid w:val="008E6FA6"/>
    <w:rsid w:val="008E7190"/>
    <w:rsid w:val="008E71F9"/>
    <w:rsid w:val="008E7EB2"/>
    <w:rsid w:val="008F0770"/>
    <w:rsid w:val="008F1481"/>
    <w:rsid w:val="008F197C"/>
    <w:rsid w:val="008F1A4A"/>
    <w:rsid w:val="008F1FB0"/>
    <w:rsid w:val="008F217B"/>
    <w:rsid w:val="008F2357"/>
    <w:rsid w:val="008F24CA"/>
    <w:rsid w:val="008F2A35"/>
    <w:rsid w:val="008F428F"/>
    <w:rsid w:val="008F42BA"/>
    <w:rsid w:val="008F4CC1"/>
    <w:rsid w:val="008F6AE4"/>
    <w:rsid w:val="008F6E8B"/>
    <w:rsid w:val="008F772D"/>
    <w:rsid w:val="0090028A"/>
    <w:rsid w:val="00900C8A"/>
    <w:rsid w:val="0090111D"/>
    <w:rsid w:val="00901464"/>
    <w:rsid w:val="00901A9A"/>
    <w:rsid w:val="009023DD"/>
    <w:rsid w:val="009023E5"/>
    <w:rsid w:val="00902707"/>
    <w:rsid w:val="00902752"/>
    <w:rsid w:val="009031E8"/>
    <w:rsid w:val="0090336B"/>
    <w:rsid w:val="009035F2"/>
    <w:rsid w:val="00903612"/>
    <w:rsid w:val="00903692"/>
    <w:rsid w:val="00903A96"/>
    <w:rsid w:val="00903E68"/>
    <w:rsid w:val="0090402D"/>
    <w:rsid w:val="00904349"/>
    <w:rsid w:val="009046F3"/>
    <w:rsid w:val="009062AD"/>
    <w:rsid w:val="0090633B"/>
    <w:rsid w:val="009065CA"/>
    <w:rsid w:val="00906934"/>
    <w:rsid w:val="00906FA3"/>
    <w:rsid w:val="0091016A"/>
    <w:rsid w:val="00910395"/>
    <w:rsid w:val="00910755"/>
    <w:rsid w:val="00910CBC"/>
    <w:rsid w:val="0091110F"/>
    <w:rsid w:val="00911630"/>
    <w:rsid w:val="00912361"/>
    <w:rsid w:val="00912723"/>
    <w:rsid w:val="009137C9"/>
    <w:rsid w:val="0091434D"/>
    <w:rsid w:val="00914C31"/>
    <w:rsid w:val="009150D7"/>
    <w:rsid w:val="00915BE3"/>
    <w:rsid w:val="0091607C"/>
    <w:rsid w:val="0091645D"/>
    <w:rsid w:val="0091681B"/>
    <w:rsid w:val="0092005F"/>
    <w:rsid w:val="00920852"/>
    <w:rsid w:val="00920BE6"/>
    <w:rsid w:val="009210C2"/>
    <w:rsid w:val="009214B3"/>
    <w:rsid w:val="00921A63"/>
    <w:rsid w:val="0092244E"/>
    <w:rsid w:val="009234BF"/>
    <w:rsid w:val="00924B47"/>
    <w:rsid w:val="00924BCC"/>
    <w:rsid w:val="00925233"/>
    <w:rsid w:val="009258B2"/>
    <w:rsid w:val="0092602C"/>
    <w:rsid w:val="0092647E"/>
    <w:rsid w:val="00926AD2"/>
    <w:rsid w:val="00926D86"/>
    <w:rsid w:val="00927289"/>
    <w:rsid w:val="009275A4"/>
    <w:rsid w:val="00930051"/>
    <w:rsid w:val="009301B2"/>
    <w:rsid w:val="00930311"/>
    <w:rsid w:val="0093089B"/>
    <w:rsid w:val="00930C93"/>
    <w:rsid w:val="00930D10"/>
    <w:rsid w:val="00930FF7"/>
    <w:rsid w:val="00931713"/>
    <w:rsid w:val="009322AE"/>
    <w:rsid w:val="00932BC8"/>
    <w:rsid w:val="0093312F"/>
    <w:rsid w:val="009337D0"/>
    <w:rsid w:val="00933939"/>
    <w:rsid w:val="00933A02"/>
    <w:rsid w:val="009342E9"/>
    <w:rsid w:val="00934F74"/>
    <w:rsid w:val="009354BA"/>
    <w:rsid w:val="00935554"/>
    <w:rsid w:val="009355CE"/>
    <w:rsid w:val="0093605C"/>
    <w:rsid w:val="009362B6"/>
    <w:rsid w:val="009371CE"/>
    <w:rsid w:val="009371FD"/>
    <w:rsid w:val="00940BF5"/>
    <w:rsid w:val="0094205C"/>
    <w:rsid w:val="009423A4"/>
    <w:rsid w:val="00942752"/>
    <w:rsid w:val="00942BB5"/>
    <w:rsid w:val="00943B55"/>
    <w:rsid w:val="00943BAC"/>
    <w:rsid w:val="00943F4E"/>
    <w:rsid w:val="009440CD"/>
    <w:rsid w:val="0094415C"/>
    <w:rsid w:val="009459A1"/>
    <w:rsid w:val="009468FB"/>
    <w:rsid w:val="00946D8F"/>
    <w:rsid w:val="0094750D"/>
    <w:rsid w:val="0094786E"/>
    <w:rsid w:val="00947BCB"/>
    <w:rsid w:val="00947C19"/>
    <w:rsid w:val="00950825"/>
    <w:rsid w:val="009515B3"/>
    <w:rsid w:val="0095175A"/>
    <w:rsid w:val="0095277E"/>
    <w:rsid w:val="009527C2"/>
    <w:rsid w:val="00953D48"/>
    <w:rsid w:val="0095481C"/>
    <w:rsid w:val="00955D71"/>
    <w:rsid w:val="00955E68"/>
    <w:rsid w:val="00956180"/>
    <w:rsid w:val="0095639D"/>
    <w:rsid w:val="00956549"/>
    <w:rsid w:val="0095677A"/>
    <w:rsid w:val="00956E4D"/>
    <w:rsid w:val="009570FF"/>
    <w:rsid w:val="0095722B"/>
    <w:rsid w:val="0095729E"/>
    <w:rsid w:val="009572C0"/>
    <w:rsid w:val="00957574"/>
    <w:rsid w:val="00957E6B"/>
    <w:rsid w:val="009615E9"/>
    <w:rsid w:val="009617AB"/>
    <w:rsid w:val="00961909"/>
    <w:rsid w:val="00961AC3"/>
    <w:rsid w:val="0096240E"/>
    <w:rsid w:val="009626F1"/>
    <w:rsid w:val="0096291C"/>
    <w:rsid w:val="00962B43"/>
    <w:rsid w:val="00962D43"/>
    <w:rsid w:val="00962F43"/>
    <w:rsid w:val="00963697"/>
    <w:rsid w:val="00963C4B"/>
    <w:rsid w:val="00963DE7"/>
    <w:rsid w:val="00964092"/>
    <w:rsid w:val="0096464D"/>
    <w:rsid w:val="0096495F"/>
    <w:rsid w:val="00964B5C"/>
    <w:rsid w:val="00964CA6"/>
    <w:rsid w:val="00964F74"/>
    <w:rsid w:val="00965370"/>
    <w:rsid w:val="009657C1"/>
    <w:rsid w:val="00966946"/>
    <w:rsid w:val="00966D06"/>
    <w:rsid w:val="009674A3"/>
    <w:rsid w:val="0096789E"/>
    <w:rsid w:val="0097092C"/>
    <w:rsid w:val="00970B93"/>
    <w:rsid w:val="0097124D"/>
    <w:rsid w:val="00972062"/>
    <w:rsid w:val="009723E2"/>
    <w:rsid w:val="00972B67"/>
    <w:rsid w:val="009731F7"/>
    <w:rsid w:val="00973499"/>
    <w:rsid w:val="009737A2"/>
    <w:rsid w:val="00974539"/>
    <w:rsid w:val="00974C81"/>
    <w:rsid w:val="00974D58"/>
    <w:rsid w:val="00975047"/>
    <w:rsid w:val="00975287"/>
    <w:rsid w:val="00975992"/>
    <w:rsid w:val="00975BEE"/>
    <w:rsid w:val="00975C37"/>
    <w:rsid w:val="00975EA9"/>
    <w:rsid w:val="00975FFD"/>
    <w:rsid w:val="00976CF0"/>
    <w:rsid w:val="00977AE6"/>
    <w:rsid w:val="00977C4E"/>
    <w:rsid w:val="0098062A"/>
    <w:rsid w:val="00980CBB"/>
    <w:rsid w:val="00981555"/>
    <w:rsid w:val="00981962"/>
    <w:rsid w:val="009820B9"/>
    <w:rsid w:val="009824B7"/>
    <w:rsid w:val="0098298A"/>
    <w:rsid w:val="00982C1B"/>
    <w:rsid w:val="00982E6F"/>
    <w:rsid w:val="00982FDB"/>
    <w:rsid w:val="00983C3E"/>
    <w:rsid w:val="00983C7B"/>
    <w:rsid w:val="00984708"/>
    <w:rsid w:val="00984BF1"/>
    <w:rsid w:val="00984D95"/>
    <w:rsid w:val="00984DCB"/>
    <w:rsid w:val="00985670"/>
    <w:rsid w:val="009857F0"/>
    <w:rsid w:val="00985D00"/>
    <w:rsid w:val="00986188"/>
    <w:rsid w:val="0098645B"/>
    <w:rsid w:val="00986690"/>
    <w:rsid w:val="00986831"/>
    <w:rsid w:val="00986BAC"/>
    <w:rsid w:val="00986F2F"/>
    <w:rsid w:val="00987260"/>
    <w:rsid w:val="009907E1"/>
    <w:rsid w:val="00990966"/>
    <w:rsid w:val="009909EF"/>
    <w:rsid w:val="00990AFC"/>
    <w:rsid w:val="00990DF0"/>
    <w:rsid w:val="009911DD"/>
    <w:rsid w:val="00991751"/>
    <w:rsid w:val="00992050"/>
    <w:rsid w:val="0099208B"/>
    <w:rsid w:val="009923E5"/>
    <w:rsid w:val="00992BAC"/>
    <w:rsid w:val="0099367D"/>
    <w:rsid w:val="0099436A"/>
    <w:rsid w:val="0099460D"/>
    <w:rsid w:val="00994B80"/>
    <w:rsid w:val="00995354"/>
    <w:rsid w:val="00995A38"/>
    <w:rsid w:val="00995E25"/>
    <w:rsid w:val="00995E63"/>
    <w:rsid w:val="009962B8"/>
    <w:rsid w:val="0099632A"/>
    <w:rsid w:val="009964AD"/>
    <w:rsid w:val="00996DED"/>
    <w:rsid w:val="009972C5"/>
    <w:rsid w:val="009972E0"/>
    <w:rsid w:val="009A0178"/>
    <w:rsid w:val="009A01D9"/>
    <w:rsid w:val="009A0B88"/>
    <w:rsid w:val="009A0B95"/>
    <w:rsid w:val="009A21D4"/>
    <w:rsid w:val="009A2917"/>
    <w:rsid w:val="009A29AC"/>
    <w:rsid w:val="009A2DCE"/>
    <w:rsid w:val="009A33CF"/>
    <w:rsid w:val="009A347E"/>
    <w:rsid w:val="009A3502"/>
    <w:rsid w:val="009A4337"/>
    <w:rsid w:val="009A49FE"/>
    <w:rsid w:val="009A4AE4"/>
    <w:rsid w:val="009A561B"/>
    <w:rsid w:val="009A585E"/>
    <w:rsid w:val="009A59CF"/>
    <w:rsid w:val="009A62CF"/>
    <w:rsid w:val="009A6E1F"/>
    <w:rsid w:val="009A79C0"/>
    <w:rsid w:val="009B030A"/>
    <w:rsid w:val="009B0744"/>
    <w:rsid w:val="009B1887"/>
    <w:rsid w:val="009B20EA"/>
    <w:rsid w:val="009B224E"/>
    <w:rsid w:val="009B2275"/>
    <w:rsid w:val="009B267D"/>
    <w:rsid w:val="009B2930"/>
    <w:rsid w:val="009B2F87"/>
    <w:rsid w:val="009B2F88"/>
    <w:rsid w:val="009B35E5"/>
    <w:rsid w:val="009B3BD7"/>
    <w:rsid w:val="009B3BE6"/>
    <w:rsid w:val="009B4AB6"/>
    <w:rsid w:val="009B4BF1"/>
    <w:rsid w:val="009B55BB"/>
    <w:rsid w:val="009B563F"/>
    <w:rsid w:val="009B56B6"/>
    <w:rsid w:val="009B5E85"/>
    <w:rsid w:val="009B5F97"/>
    <w:rsid w:val="009B6848"/>
    <w:rsid w:val="009B6D8B"/>
    <w:rsid w:val="009B7617"/>
    <w:rsid w:val="009B7B81"/>
    <w:rsid w:val="009C01B2"/>
    <w:rsid w:val="009C01DF"/>
    <w:rsid w:val="009C068F"/>
    <w:rsid w:val="009C0C38"/>
    <w:rsid w:val="009C10AD"/>
    <w:rsid w:val="009C18D9"/>
    <w:rsid w:val="009C29FB"/>
    <w:rsid w:val="009C2A8E"/>
    <w:rsid w:val="009C2E19"/>
    <w:rsid w:val="009C3130"/>
    <w:rsid w:val="009C4795"/>
    <w:rsid w:val="009C6A95"/>
    <w:rsid w:val="009C6BE7"/>
    <w:rsid w:val="009C6F41"/>
    <w:rsid w:val="009C7E84"/>
    <w:rsid w:val="009D0128"/>
    <w:rsid w:val="009D07B3"/>
    <w:rsid w:val="009D0D09"/>
    <w:rsid w:val="009D0E97"/>
    <w:rsid w:val="009D1E60"/>
    <w:rsid w:val="009D34C7"/>
    <w:rsid w:val="009D3A34"/>
    <w:rsid w:val="009D3C58"/>
    <w:rsid w:val="009D3FC9"/>
    <w:rsid w:val="009D4353"/>
    <w:rsid w:val="009D4765"/>
    <w:rsid w:val="009D6B23"/>
    <w:rsid w:val="009D6D4F"/>
    <w:rsid w:val="009D6E80"/>
    <w:rsid w:val="009D7D20"/>
    <w:rsid w:val="009D7F03"/>
    <w:rsid w:val="009E066B"/>
    <w:rsid w:val="009E0F49"/>
    <w:rsid w:val="009E112E"/>
    <w:rsid w:val="009E1BDA"/>
    <w:rsid w:val="009E3BE3"/>
    <w:rsid w:val="009E4040"/>
    <w:rsid w:val="009E428A"/>
    <w:rsid w:val="009E447D"/>
    <w:rsid w:val="009E468D"/>
    <w:rsid w:val="009E46BF"/>
    <w:rsid w:val="009E4DED"/>
    <w:rsid w:val="009E5A19"/>
    <w:rsid w:val="009E6A40"/>
    <w:rsid w:val="009E6D83"/>
    <w:rsid w:val="009E6DCF"/>
    <w:rsid w:val="009E728C"/>
    <w:rsid w:val="009E7902"/>
    <w:rsid w:val="009E7C04"/>
    <w:rsid w:val="009E7F36"/>
    <w:rsid w:val="009F0167"/>
    <w:rsid w:val="009F0880"/>
    <w:rsid w:val="009F0974"/>
    <w:rsid w:val="009F18C1"/>
    <w:rsid w:val="009F1B0C"/>
    <w:rsid w:val="009F1FC6"/>
    <w:rsid w:val="009F2131"/>
    <w:rsid w:val="009F2291"/>
    <w:rsid w:val="009F2DB5"/>
    <w:rsid w:val="009F342C"/>
    <w:rsid w:val="009F4275"/>
    <w:rsid w:val="009F4A5F"/>
    <w:rsid w:val="009F4F63"/>
    <w:rsid w:val="009F5866"/>
    <w:rsid w:val="009F6121"/>
    <w:rsid w:val="009F6598"/>
    <w:rsid w:val="009F70D3"/>
    <w:rsid w:val="009F744C"/>
    <w:rsid w:val="00A00D9F"/>
    <w:rsid w:val="00A00F56"/>
    <w:rsid w:val="00A015EE"/>
    <w:rsid w:val="00A01913"/>
    <w:rsid w:val="00A0261D"/>
    <w:rsid w:val="00A027BC"/>
    <w:rsid w:val="00A02947"/>
    <w:rsid w:val="00A02A62"/>
    <w:rsid w:val="00A02B51"/>
    <w:rsid w:val="00A030F6"/>
    <w:rsid w:val="00A03F18"/>
    <w:rsid w:val="00A0420E"/>
    <w:rsid w:val="00A04222"/>
    <w:rsid w:val="00A04412"/>
    <w:rsid w:val="00A04518"/>
    <w:rsid w:val="00A04740"/>
    <w:rsid w:val="00A05AD4"/>
    <w:rsid w:val="00A06008"/>
    <w:rsid w:val="00A06658"/>
    <w:rsid w:val="00A067DC"/>
    <w:rsid w:val="00A06814"/>
    <w:rsid w:val="00A0798B"/>
    <w:rsid w:val="00A07C75"/>
    <w:rsid w:val="00A10582"/>
    <w:rsid w:val="00A106F5"/>
    <w:rsid w:val="00A10E6F"/>
    <w:rsid w:val="00A1145C"/>
    <w:rsid w:val="00A11DDD"/>
    <w:rsid w:val="00A12215"/>
    <w:rsid w:val="00A12495"/>
    <w:rsid w:val="00A135FA"/>
    <w:rsid w:val="00A13C2E"/>
    <w:rsid w:val="00A13C9B"/>
    <w:rsid w:val="00A1436E"/>
    <w:rsid w:val="00A1467F"/>
    <w:rsid w:val="00A147FA"/>
    <w:rsid w:val="00A14BEA"/>
    <w:rsid w:val="00A14CBE"/>
    <w:rsid w:val="00A15D68"/>
    <w:rsid w:val="00A163F2"/>
    <w:rsid w:val="00A17D5D"/>
    <w:rsid w:val="00A2078E"/>
    <w:rsid w:val="00A207A0"/>
    <w:rsid w:val="00A21524"/>
    <w:rsid w:val="00A217DF"/>
    <w:rsid w:val="00A21F3A"/>
    <w:rsid w:val="00A2278A"/>
    <w:rsid w:val="00A23A56"/>
    <w:rsid w:val="00A23A93"/>
    <w:rsid w:val="00A23A97"/>
    <w:rsid w:val="00A23ED0"/>
    <w:rsid w:val="00A24D08"/>
    <w:rsid w:val="00A25985"/>
    <w:rsid w:val="00A264F3"/>
    <w:rsid w:val="00A26A49"/>
    <w:rsid w:val="00A270E7"/>
    <w:rsid w:val="00A27686"/>
    <w:rsid w:val="00A27A5A"/>
    <w:rsid w:val="00A3145F"/>
    <w:rsid w:val="00A31A08"/>
    <w:rsid w:val="00A31A0D"/>
    <w:rsid w:val="00A31C40"/>
    <w:rsid w:val="00A3201F"/>
    <w:rsid w:val="00A3204C"/>
    <w:rsid w:val="00A3242C"/>
    <w:rsid w:val="00A32759"/>
    <w:rsid w:val="00A32782"/>
    <w:rsid w:val="00A3282A"/>
    <w:rsid w:val="00A32F76"/>
    <w:rsid w:val="00A334A9"/>
    <w:rsid w:val="00A335FD"/>
    <w:rsid w:val="00A33B1F"/>
    <w:rsid w:val="00A33D6A"/>
    <w:rsid w:val="00A33DD9"/>
    <w:rsid w:val="00A34122"/>
    <w:rsid w:val="00A34AC2"/>
    <w:rsid w:val="00A34C53"/>
    <w:rsid w:val="00A34F46"/>
    <w:rsid w:val="00A35739"/>
    <w:rsid w:val="00A35905"/>
    <w:rsid w:val="00A35A5E"/>
    <w:rsid w:val="00A35B19"/>
    <w:rsid w:val="00A35C33"/>
    <w:rsid w:val="00A35EE1"/>
    <w:rsid w:val="00A36B0D"/>
    <w:rsid w:val="00A36C0F"/>
    <w:rsid w:val="00A377E9"/>
    <w:rsid w:val="00A37A34"/>
    <w:rsid w:val="00A37BBC"/>
    <w:rsid w:val="00A37F4E"/>
    <w:rsid w:val="00A4080A"/>
    <w:rsid w:val="00A408FB"/>
    <w:rsid w:val="00A40E8A"/>
    <w:rsid w:val="00A419F7"/>
    <w:rsid w:val="00A41CF3"/>
    <w:rsid w:val="00A42299"/>
    <w:rsid w:val="00A423AB"/>
    <w:rsid w:val="00A43549"/>
    <w:rsid w:val="00A438BB"/>
    <w:rsid w:val="00A44784"/>
    <w:rsid w:val="00A44EAC"/>
    <w:rsid w:val="00A46143"/>
    <w:rsid w:val="00A461BD"/>
    <w:rsid w:val="00A4669A"/>
    <w:rsid w:val="00A46766"/>
    <w:rsid w:val="00A4687E"/>
    <w:rsid w:val="00A4692B"/>
    <w:rsid w:val="00A469B0"/>
    <w:rsid w:val="00A46BAC"/>
    <w:rsid w:val="00A46F64"/>
    <w:rsid w:val="00A47D9F"/>
    <w:rsid w:val="00A50055"/>
    <w:rsid w:val="00A504CC"/>
    <w:rsid w:val="00A50658"/>
    <w:rsid w:val="00A513C0"/>
    <w:rsid w:val="00A51E98"/>
    <w:rsid w:val="00A52773"/>
    <w:rsid w:val="00A52F65"/>
    <w:rsid w:val="00A530AC"/>
    <w:rsid w:val="00A53307"/>
    <w:rsid w:val="00A54209"/>
    <w:rsid w:val="00A54414"/>
    <w:rsid w:val="00A549C0"/>
    <w:rsid w:val="00A54E80"/>
    <w:rsid w:val="00A54EC2"/>
    <w:rsid w:val="00A54FE1"/>
    <w:rsid w:val="00A55239"/>
    <w:rsid w:val="00A55353"/>
    <w:rsid w:val="00A55DBC"/>
    <w:rsid w:val="00A55DEC"/>
    <w:rsid w:val="00A55FA1"/>
    <w:rsid w:val="00A55FCA"/>
    <w:rsid w:val="00A5600E"/>
    <w:rsid w:val="00A56B7C"/>
    <w:rsid w:val="00A5708B"/>
    <w:rsid w:val="00A60AF7"/>
    <w:rsid w:val="00A60F09"/>
    <w:rsid w:val="00A611F9"/>
    <w:rsid w:val="00A612A7"/>
    <w:rsid w:val="00A61BF8"/>
    <w:rsid w:val="00A62154"/>
    <w:rsid w:val="00A62548"/>
    <w:rsid w:val="00A62785"/>
    <w:rsid w:val="00A6316F"/>
    <w:rsid w:val="00A631EA"/>
    <w:rsid w:val="00A6323C"/>
    <w:rsid w:val="00A63D7D"/>
    <w:rsid w:val="00A63DDD"/>
    <w:rsid w:val="00A640EE"/>
    <w:rsid w:val="00A641B0"/>
    <w:rsid w:val="00A6523F"/>
    <w:rsid w:val="00A655A2"/>
    <w:rsid w:val="00A655B4"/>
    <w:rsid w:val="00A6590A"/>
    <w:rsid w:val="00A65936"/>
    <w:rsid w:val="00A65F42"/>
    <w:rsid w:val="00A67350"/>
    <w:rsid w:val="00A709F0"/>
    <w:rsid w:val="00A71345"/>
    <w:rsid w:val="00A7180D"/>
    <w:rsid w:val="00A71C62"/>
    <w:rsid w:val="00A71D45"/>
    <w:rsid w:val="00A725B3"/>
    <w:rsid w:val="00A72BED"/>
    <w:rsid w:val="00A72C55"/>
    <w:rsid w:val="00A7306D"/>
    <w:rsid w:val="00A73358"/>
    <w:rsid w:val="00A736D0"/>
    <w:rsid w:val="00A73DA5"/>
    <w:rsid w:val="00A74725"/>
    <w:rsid w:val="00A7491F"/>
    <w:rsid w:val="00A74AEF"/>
    <w:rsid w:val="00A75785"/>
    <w:rsid w:val="00A75F4E"/>
    <w:rsid w:val="00A7651E"/>
    <w:rsid w:val="00A76B99"/>
    <w:rsid w:val="00A76D33"/>
    <w:rsid w:val="00A772BC"/>
    <w:rsid w:val="00A77563"/>
    <w:rsid w:val="00A80096"/>
    <w:rsid w:val="00A8042D"/>
    <w:rsid w:val="00A806BF"/>
    <w:rsid w:val="00A80AB1"/>
    <w:rsid w:val="00A80F1A"/>
    <w:rsid w:val="00A81FD6"/>
    <w:rsid w:val="00A828D9"/>
    <w:rsid w:val="00A82C53"/>
    <w:rsid w:val="00A83539"/>
    <w:rsid w:val="00A84911"/>
    <w:rsid w:val="00A85444"/>
    <w:rsid w:val="00A85990"/>
    <w:rsid w:val="00A86100"/>
    <w:rsid w:val="00A86676"/>
    <w:rsid w:val="00A8734D"/>
    <w:rsid w:val="00A879FD"/>
    <w:rsid w:val="00A903C8"/>
    <w:rsid w:val="00A903E8"/>
    <w:rsid w:val="00A907BA"/>
    <w:rsid w:val="00A90A38"/>
    <w:rsid w:val="00A90B2F"/>
    <w:rsid w:val="00A917C8"/>
    <w:rsid w:val="00A91E70"/>
    <w:rsid w:val="00A92177"/>
    <w:rsid w:val="00A93BAA"/>
    <w:rsid w:val="00A93C0C"/>
    <w:rsid w:val="00A95138"/>
    <w:rsid w:val="00A9563A"/>
    <w:rsid w:val="00A95EF8"/>
    <w:rsid w:val="00A969DF"/>
    <w:rsid w:val="00A96AE1"/>
    <w:rsid w:val="00AA0475"/>
    <w:rsid w:val="00AA0911"/>
    <w:rsid w:val="00AA0ACD"/>
    <w:rsid w:val="00AA1227"/>
    <w:rsid w:val="00AA2738"/>
    <w:rsid w:val="00AA4046"/>
    <w:rsid w:val="00AA42CD"/>
    <w:rsid w:val="00AA4F0F"/>
    <w:rsid w:val="00AA5118"/>
    <w:rsid w:val="00AA5361"/>
    <w:rsid w:val="00AA55D1"/>
    <w:rsid w:val="00AA5900"/>
    <w:rsid w:val="00AA5BAA"/>
    <w:rsid w:val="00AA6101"/>
    <w:rsid w:val="00AA659C"/>
    <w:rsid w:val="00AA65BF"/>
    <w:rsid w:val="00AA6725"/>
    <w:rsid w:val="00AA7575"/>
    <w:rsid w:val="00AA7999"/>
    <w:rsid w:val="00AB0748"/>
    <w:rsid w:val="00AB0AC6"/>
    <w:rsid w:val="00AB17CF"/>
    <w:rsid w:val="00AB18AD"/>
    <w:rsid w:val="00AB18D9"/>
    <w:rsid w:val="00AB20EE"/>
    <w:rsid w:val="00AB2215"/>
    <w:rsid w:val="00AB2508"/>
    <w:rsid w:val="00AB2721"/>
    <w:rsid w:val="00AB274E"/>
    <w:rsid w:val="00AB325F"/>
    <w:rsid w:val="00AB39DF"/>
    <w:rsid w:val="00AB3C75"/>
    <w:rsid w:val="00AB3E4F"/>
    <w:rsid w:val="00AB4411"/>
    <w:rsid w:val="00AB4E82"/>
    <w:rsid w:val="00AB55C1"/>
    <w:rsid w:val="00AB5A9A"/>
    <w:rsid w:val="00AB61E7"/>
    <w:rsid w:val="00AB6356"/>
    <w:rsid w:val="00AB6973"/>
    <w:rsid w:val="00AB6A4B"/>
    <w:rsid w:val="00AB6CD2"/>
    <w:rsid w:val="00AB6E6B"/>
    <w:rsid w:val="00AB7A1E"/>
    <w:rsid w:val="00AB7C34"/>
    <w:rsid w:val="00AB7EC5"/>
    <w:rsid w:val="00AC09F2"/>
    <w:rsid w:val="00AC0DE0"/>
    <w:rsid w:val="00AC0F31"/>
    <w:rsid w:val="00AC1299"/>
    <w:rsid w:val="00AC12F5"/>
    <w:rsid w:val="00AC1556"/>
    <w:rsid w:val="00AC15DC"/>
    <w:rsid w:val="00AC15FF"/>
    <w:rsid w:val="00AC1667"/>
    <w:rsid w:val="00AC2325"/>
    <w:rsid w:val="00AC4446"/>
    <w:rsid w:val="00AC4DF4"/>
    <w:rsid w:val="00AC4F60"/>
    <w:rsid w:val="00AC5046"/>
    <w:rsid w:val="00AC582D"/>
    <w:rsid w:val="00AC5ABF"/>
    <w:rsid w:val="00AC5AE2"/>
    <w:rsid w:val="00AC6F3F"/>
    <w:rsid w:val="00AC71E1"/>
    <w:rsid w:val="00AC7833"/>
    <w:rsid w:val="00AC7E07"/>
    <w:rsid w:val="00AD0471"/>
    <w:rsid w:val="00AD0534"/>
    <w:rsid w:val="00AD0BEB"/>
    <w:rsid w:val="00AD10C6"/>
    <w:rsid w:val="00AD16B0"/>
    <w:rsid w:val="00AD19CE"/>
    <w:rsid w:val="00AD1C5B"/>
    <w:rsid w:val="00AD22F3"/>
    <w:rsid w:val="00AD2DD0"/>
    <w:rsid w:val="00AD2FE7"/>
    <w:rsid w:val="00AD2FF4"/>
    <w:rsid w:val="00AD31AE"/>
    <w:rsid w:val="00AD3949"/>
    <w:rsid w:val="00AD39CB"/>
    <w:rsid w:val="00AD41D6"/>
    <w:rsid w:val="00AD4EF7"/>
    <w:rsid w:val="00AD55D4"/>
    <w:rsid w:val="00AD56F0"/>
    <w:rsid w:val="00AD68BD"/>
    <w:rsid w:val="00AD6A5B"/>
    <w:rsid w:val="00AD6B57"/>
    <w:rsid w:val="00AD71DD"/>
    <w:rsid w:val="00AD73BA"/>
    <w:rsid w:val="00AD7B82"/>
    <w:rsid w:val="00AD7C3D"/>
    <w:rsid w:val="00AD7EE6"/>
    <w:rsid w:val="00AD7EF8"/>
    <w:rsid w:val="00AE1FFE"/>
    <w:rsid w:val="00AE2673"/>
    <w:rsid w:val="00AE2B4C"/>
    <w:rsid w:val="00AE2FA1"/>
    <w:rsid w:val="00AE3298"/>
    <w:rsid w:val="00AE3B54"/>
    <w:rsid w:val="00AE3C5A"/>
    <w:rsid w:val="00AE3E77"/>
    <w:rsid w:val="00AE42AE"/>
    <w:rsid w:val="00AE4303"/>
    <w:rsid w:val="00AE46DB"/>
    <w:rsid w:val="00AE4C35"/>
    <w:rsid w:val="00AE4D69"/>
    <w:rsid w:val="00AE54F1"/>
    <w:rsid w:val="00AE565A"/>
    <w:rsid w:val="00AE5F19"/>
    <w:rsid w:val="00AE6F2C"/>
    <w:rsid w:val="00AE72F0"/>
    <w:rsid w:val="00AF00BA"/>
    <w:rsid w:val="00AF061C"/>
    <w:rsid w:val="00AF084A"/>
    <w:rsid w:val="00AF11CF"/>
    <w:rsid w:val="00AF167C"/>
    <w:rsid w:val="00AF1E7D"/>
    <w:rsid w:val="00AF1FE8"/>
    <w:rsid w:val="00AF223C"/>
    <w:rsid w:val="00AF26AE"/>
    <w:rsid w:val="00AF31D5"/>
    <w:rsid w:val="00AF3A67"/>
    <w:rsid w:val="00AF40FD"/>
    <w:rsid w:val="00AF4A6F"/>
    <w:rsid w:val="00AF4BC4"/>
    <w:rsid w:val="00AF5060"/>
    <w:rsid w:val="00AF51E9"/>
    <w:rsid w:val="00AF5582"/>
    <w:rsid w:val="00AF5D7F"/>
    <w:rsid w:val="00AF5E93"/>
    <w:rsid w:val="00AF759E"/>
    <w:rsid w:val="00AF77E9"/>
    <w:rsid w:val="00AF7A6E"/>
    <w:rsid w:val="00AF7AB3"/>
    <w:rsid w:val="00B005DB"/>
    <w:rsid w:val="00B00670"/>
    <w:rsid w:val="00B0084B"/>
    <w:rsid w:val="00B00F2A"/>
    <w:rsid w:val="00B00F98"/>
    <w:rsid w:val="00B01239"/>
    <w:rsid w:val="00B01595"/>
    <w:rsid w:val="00B01A0B"/>
    <w:rsid w:val="00B02395"/>
    <w:rsid w:val="00B02436"/>
    <w:rsid w:val="00B03199"/>
    <w:rsid w:val="00B031B2"/>
    <w:rsid w:val="00B034C8"/>
    <w:rsid w:val="00B03AEF"/>
    <w:rsid w:val="00B03C57"/>
    <w:rsid w:val="00B046BC"/>
    <w:rsid w:val="00B04A95"/>
    <w:rsid w:val="00B04CFB"/>
    <w:rsid w:val="00B0502B"/>
    <w:rsid w:val="00B055E0"/>
    <w:rsid w:val="00B05A30"/>
    <w:rsid w:val="00B07665"/>
    <w:rsid w:val="00B076F4"/>
    <w:rsid w:val="00B077E9"/>
    <w:rsid w:val="00B07DC9"/>
    <w:rsid w:val="00B10D51"/>
    <w:rsid w:val="00B10F1E"/>
    <w:rsid w:val="00B11D43"/>
    <w:rsid w:val="00B11D87"/>
    <w:rsid w:val="00B12306"/>
    <w:rsid w:val="00B12764"/>
    <w:rsid w:val="00B129E6"/>
    <w:rsid w:val="00B12AE2"/>
    <w:rsid w:val="00B12E60"/>
    <w:rsid w:val="00B1301B"/>
    <w:rsid w:val="00B133D6"/>
    <w:rsid w:val="00B13761"/>
    <w:rsid w:val="00B13950"/>
    <w:rsid w:val="00B13A6C"/>
    <w:rsid w:val="00B13B88"/>
    <w:rsid w:val="00B142A2"/>
    <w:rsid w:val="00B14D97"/>
    <w:rsid w:val="00B15562"/>
    <w:rsid w:val="00B1566C"/>
    <w:rsid w:val="00B15773"/>
    <w:rsid w:val="00B15FAE"/>
    <w:rsid w:val="00B16499"/>
    <w:rsid w:val="00B16B3B"/>
    <w:rsid w:val="00B16CCC"/>
    <w:rsid w:val="00B16DE6"/>
    <w:rsid w:val="00B17982"/>
    <w:rsid w:val="00B17983"/>
    <w:rsid w:val="00B17A75"/>
    <w:rsid w:val="00B20186"/>
    <w:rsid w:val="00B20FDB"/>
    <w:rsid w:val="00B20FFA"/>
    <w:rsid w:val="00B2119D"/>
    <w:rsid w:val="00B2131F"/>
    <w:rsid w:val="00B21C3D"/>
    <w:rsid w:val="00B21F07"/>
    <w:rsid w:val="00B2212C"/>
    <w:rsid w:val="00B22C7D"/>
    <w:rsid w:val="00B22D2C"/>
    <w:rsid w:val="00B23036"/>
    <w:rsid w:val="00B230A8"/>
    <w:rsid w:val="00B233D7"/>
    <w:rsid w:val="00B24177"/>
    <w:rsid w:val="00B24C72"/>
    <w:rsid w:val="00B25445"/>
    <w:rsid w:val="00B25C5C"/>
    <w:rsid w:val="00B25F56"/>
    <w:rsid w:val="00B3068F"/>
    <w:rsid w:val="00B30A14"/>
    <w:rsid w:val="00B30A5A"/>
    <w:rsid w:val="00B30D70"/>
    <w:rsid w:val="00B30DB9"/>
    <w:rsid w:val="00B31152"/>
    <w:rsid w:val="00B3209F"/>
    <w:rsid w:val="00B33EAD"/>
    <w:rsid w:val="00B34EFE"/>
    <w:rsid w:val="00B350C5"/>
    <w:rsid w:val="00B3532B"/>
    <w:rsid w:val="00B35CC6"/>
    <w:rsid w:val="00B35E54"/>
    <w:rsid w:val="00B35EC3"/>
    <w:rsid w:val="00B36196"/>
    <w:rsid w:val="00B364A8"/>
    <w:rsid w:val="00B366C1"/>
    <w:rsid w:val="00B366C7"/>
    <w:rsid w:val="00B36B1A"/>
    <w:rsid w:val="00B36E28"/>
    <w:rsid w:val="00B36E6F"/>
    <w:rsid w:val="00B37133"/>
    <w:rsid w:val="00B37814"/>
    <w:rsid w:val="00B40370"/>
    <w:rsid w:val="00B40964"/>
    <w:rsid w:val="00B40AA8"/>
    <w:rsid w:val="00B40C3E"/>
    <w:rsid w:val="00B40CCF"/>
    <w:rsid w:val="00B410CF"/>
    <w:rsid w:val="00B41A22"/>
    <w:rsid w:val="00B41E55"/>
    <w:rsid w:val="00B42080"/>
    <w:rsid w:val="00B420A4"/>
    <w:rsid w:val="00B422EE"/>
    <w:rsid w:val="00B43015"/>
    <w:rsid w:val="00B444D3"/>
    <w:rsid w:val="00B446A8"/>
    <w:rsid w:val="00B448FC"/>
    <w:rsid w:val="00B46870"/>
    <w:rsid w:val="00B46B36"/>
    <w:rsid w:val="00B47E6E"/>
    <w:rsid w:val="00B47E9C"/>
    <w:rsid w:val="00B502E3"/>
    <w:rsid w:val="00B50878"/>
    <w:rsid w:val="00B50982"/>
    <w:rsid w:val="00B513E4"/>
    <w:rsid w:val="00B51425"/>
    <w:rsid w:val="00B5151D"/>
    <w:rsid w:val="00B517C8"/>
    <w:rsid w:val="00B519EA"/>
    <w:rsid w:val="00B51CAE"/>
    <w:rsid w:val="00B51FC7"/>
    <w:rsid w:val="00B5283B"/>
    <w:rsid w:val="00B533C8"/>
    <w:rsid w:val="00B54627"/>
    <w:rsid w:val="00B5468E"/>
    <w:rsid w:val="00B54FC4"/>
    <w:rsid w:val="00B565EF"/>
    <w:rsid w:val="00B56F68"/>
    <w:rsid w:val="00B571BF"/>
    <w:rsid w:val="00B5721A"/>
    <w:rsid w:val="00B61001"/>
    <w:rsid w:val="00B613E1"/>
    <w:rsid w:val="00B61554"/>
    <w:rsid w:val="00B61D2D"/>
    <w:rsid w:val="00B61EFC"/>
    <w:rsid w:val="00B62349"/>
    <w:rsid w:val="00B632F8"/>
    <w:rsid w:val="00B635C3"/>
    <w:rsid w:val="00B63A1B"/>
    <w:rsid w:val="00B6413F"/>
    <w:rsid w:val="00B64273"/>
    <w:rsid w:val="00B6433A"/>
    <w:rsid w:val="00B64941"/>
    <w:rsid w:val="00B64986"/>
    <w:rsid w:val="00B64E5E"/>
    <w:rsid w:val="00B65286"/>
    <w:rsid w:val="00B65CF5"/>
    <w:rsid w:val="00B65E46"/>
    <w:rsid w:val="00B662F8"/>
    <w:rsid w:val="00B66703"/>
    <w:rsid w:val="00B66B06"/>
    <w:rsid w:val="00B67BD1"/>
    <w:rsid w:val="00B708CA"/>
    <w:rsid w:val="00B70B29"/>
    <w:rsid w:val="00B715AF"/>
    <w:rsid w:val="00B7212C"/>
    <w:rsid w:val="00B72923"/>
    <w:rsid w:val="00B729E1"/>
    <w:rsid w:val="00B72F7A"/>
    <w:rsid w:val="00B7325A"/>
    <w:rsid w:val="00B737C7"/>
    <w:rsid w:val="00B73AA9"/>
    <w:rsid w:val="00B740EA"/>
    <w:rsid w:val="00B74137"/>
    <w:rsid w:val="00B7436E"/>
    <w:rsid w:val="00B746A5"/>
    <w:rsid w:val="00B748D0"/>
    <w:rsid w:val="00B74EBE"/>
    <w:rsid w:val="00B74F86"/>
    <w:rsid w:val="00B75459"/>
    <w:rsid w:val="00B759CF"/>
    <w:rsid w:val="00B76048"/>
    <w:rsid w:val="00B76744"/>
    <w:rsid w:val="00B773B5"/>
    <w:rsid w:val="00B77558"/>
    <w:rsid w:val="00B77975"/>
    <w:rsid w:val="00B804C7"/>
    <w:rsid w:val="00B80579"/>
    <w:rsid w:val="00B813B3"/>
    <w:rsid w:val="00B81D23"/>
    <w:rsid w:val="00B82AEC"/>
    <w:rsid w:val="00B836C0"/>
    <w:rsid w:val="00B83838"/>
    <w:rsid w:val="00B83DEF"/>
    <w:rsid w:val="00B83E12"/>
    <w:rsid w:val="00B83E21"/>
    <w:rsid w:val="00B83FDF"/>
    <w:rsid w:val="00B84184"/>
    <w:rsid w:val="00B84F1E"/>
    <w:rsid w:val="00B85C2A"/>
    <w:rsid w:val="00B85DCD"/>
    <w:rsid w:val="00B86B20"/>
    <w:rsid w:val="00B8720C"/>
    <w:rsid w:val="00B872A9"/>
    <w:rsid w:val="00B8742B"/>
    <w:rsid w:val="00B8751B"/>
    <w:rsid w:val="00B878EA"/>
    <w:rsid w:val="00B9016B"/>
    <w:rsid w:val="00B908AB"/>
    <w:rsid w:val="00B90D37"/>
    <w:rsid w:val="00B91B27"/>
    <w:rsid w:val="00B91D8E"/>
    <w:rsid w:val="00B91DFD"/>
    <w:rsid w:val="00B926DE"/>
    <w:rsid w:val="00B92762"/>
    <w:rsid w:val="00B92994"/>
    <w:rsid w:val="00B93319"/>
    <w:rsid w:val="00B9354F"/>
    <w:rsid w:val="00B93C76"/>
    <w:rsid w:val="00B9446B"/>
    <w:rsid w:val="00B9464E"/>
    <w:rsid w:val="00B95289"/>
    <w:rsid w:val="00B95405"/>
    <w:rsid w:val="00B95D4E"/>
    <w:rsid w:val="00B9632B"/>
    <w:rsid w:val="00B9641A"/>
    <w:rsid w:val="00B9659A"/>
    <w:rsid w:val="00B9661A"/>
    <w:rsid w:val="00B96C1D"/>
    <w:rsid w:val="00B97067"/>
    <w:rsid w:val="00B97931"/>
    <w:rsid w:val="00BA0155"/>
    <w:rsid w:val="00BA0397"/>
    <w:rsid w:val="00BA0883"/>
    <w:rsid w:val="00BA0966"/>
    <w:rsid w:val="00BA0B40"/>
    <w:rsid w:val="00BA0D4F"/>
    <w:rsid w:val="00BA1180"/>
    <w:rsid w:val="00BA1A97"/>
    <w:rsid w:val="00BA22B3"/>
    <w:rsid w:val="00BA23A9"/>
    <w:rsid w:val="00BA3748"/>
    <w:rsid w:val="00BA37B3"/>
    <w:rsid w:val="00BA3833"/>
    <w:rsid w:val="00BA4773"/>
    <w:rsid w:val="00BA48F0"/>
    <w:rsid w:val="00BA4A00"/>
    <w:rsid w:val="00BA4A74"/>
    <w:rsid w:val="00BA4D7A"/>
    <w:rsid w:val="00BA5CC5"/>
    <w:rsid w:val="00BA5D11"/>
    <w:rsid w:val="00BA644E"/>
    <w:rsid w:val="00BA6BEC"/>
    <w:rsid w:val="00BA6BFF"/>
    <w:rsid w:val="00BA70D1"/>
    <w:rsid w:val="00BA730C"/>
    <w:rsid w:val="00BA795F"/>
    <w:rsid w:val="00BA7F25"/>
    <w:rsid w:val="00BA7FF6"/>
    <w:rsid w:val="00BB0474"/>
    <w:rsid w:val="00BB0475"/>
    <w:rsid w:val="00BB059E"/>
    <w:rsid w:val="00BB13D6"/>
    <w:rsid w:val="00BB146A"/>
    <w:rsid w:val="00BB1649"/>
    <w:rsid w:val="00BB1787"/>
    <w:rsid w:val="00BB2F04"/>
    <w:rsid w:val="00BB431B"/>
    <w:rsid w:val="00BB460F"/>
    <w:rsid w:val="00BB4672"/>
    <w:rsid w:val="00BB4865"/>
    <w:rsid w:val="00BB4909"/>
    <w:rsid w:val="00BB51C5"/>
    <w:rsid w:val="00BB5909"/>
    <w:rsid w:val="00BB61EA"/>
    <w:rsid w:val="00BB69A5"/>
    <w:rsid w:val="00BB6B38"/>
    <w:rsid w:val="00BB7A92"/>
    <w:rsid w:val="00BB7AC3"/>
    <w:rsid w:val="00BB7DEB"/>
    <w:rsid w:val="00BC0B7D"/>
    <w:rsid w:val="00BC1D77"/>
    <w:rsid w:val="00BC24C7"/>
    <w:rsid w:val="00BC2B75"/>
    <w:rsid w:val="00BC2FFC"/>
    <w:rsid w:val="00BC34F5"/>
    <w:rsid w:val="00BC35C0"/>
    <w:rsid w:val="00BC3646"/>
    <w:rsid w:val="00BC3FEF"/>
    <w:rsid w:val="00BC41A5"/>
    <w:rsid w:val="00BC43E1"/>
    <w:rsid w:val="00BC4491"/>
    <w:rsid w:val="00BC4A43"/>
    <w:rsid w:val="00BC54D4"/>
    <w:rsid w:val="00BC55D3"/>
    <w:rsid w:val="00BC662C"/>
    <w:rsid w:val="00BC6C4D"/>
    <w:rsid w:val="00BC7B2A"/>
    <w:rsid w:val="00BC7D37"/>
    <w:rsid w:val="00BD076A"/>
    <w:rsid w:val="00BD0BA5"/>
    <w:rsid w:val="00BD0FEB"/>
    <w:rsid w:val="00BD133D"/>
    <w:rsid w:val="00BD1CCB"/>
    <w:rsid w:val="00BD1D47"/>
    <w:rsid w:val="00BD28D0"/>
    <w:rsid w:val="00BD29B5"/>
    <w:rsid w:val="00BD3436"/>
    <w:rsid w:val="00BD4A30"/>
    <w:rsid w:val="00BD4CAB"/>
    <w:rsid w:val="00BD583E"/>
    <w:rsid w:val="00BD5A2D"/>
    <w:rsid w:val="00BD5AD3"/>
    <w:rsid w:val="00BD6A88"/>
    <w:rsid w:val="00BD71F2"/>
    <w:rsid w:val="00BD776D"/>
    <w:rsid w:val="00BD7817"/>
    <w:rsid w:val="00BD783E"/>
    <w:rsid w:val="00BD7BA0"/>
    <w:rsid w:val="00BD7DC6"/>
    <w:rsid w:val="00BE0090"/>
    <w:rsid w:val="00BE0151"/>
    <w:rsid w:val="00BE024D"/>
    <w:rsid w:val="00BE05F4"/>
    <w:rsid w:val="00BE0724"/>
    <w:rsid w:val="00BE1116"/>
    <w:rsid w:val="00BE146C"/>
    <w:rsid w:val="00BE1B8C"/>
    <w:rsid w:val="00BE2941"/>
    <w:rsid w:val="00BE35E5"/>
    <w:rsid w:val="00BE37CA"/>
    <w:rsid w:val="00BE37F6"/>
    <w:rsid w:val="00BE3C76"/>
    <w:rsid w:val="00BE4678"/>
    <w:rsid w:val="00BE4B7A"/>
    <w:rsid w:val="00BE62D7"/>
    <w:rsid w:val="00BE64A0"/>
    <w:rsid w:val="00BE720D"/>
    <w:rsid w:val="00BE79CF"/>
    <w:rsid w:val="00BE7D7E"/>
    <w:rsid w:val="00BF0139"/>
    <w:rsid w:val="00BF025A"/>
    <w:rsid w:val="00BF038C"/>
    <w:rsid w:val="00BF12C5"/>
    <w:rsid w:val="00BF154A"/>
    <w:rsid w:val="00BF1802"/>
    <w:rsid w:val="00BF1E26"/>
    <w:rsid w:val="00BF2B6A"/>
    <w:rsid w:val="00BF3B6B"/>
    <w:rsid w:val="00BF4225"/>
    <w:rsid w:val="00BF4484"/>
    <w:rsid w:val="00BF49C4"/>
    <w:rsid w:val="00BF4FF2"/>
    <w:rsid w:val="00BF5230"/>
    <w:rsid w:val="00BF529F"/>
    <w:rsid w:val="00BF5A23"/>
    <w:rsid w:val="00BF64B0"/>
    <w:rsid w:val="00BF7102"/>
    <w:rsid w:val="00BF7287"/>
    <w:rsid w:val="00C003A6"/>
    <w:rsid w:val="00C00AD1"/>
    <w:rsid w:val="00C00AF8"/>
    <w:rsid w:val="00C012FE"/>
    <w:rsid w:val="00C01301"/>
    <w:rsid w:val="00C01314"/>
    <w:rsid w:val="00C02082"/>
    <w:rsid w:val="00C02FC5"/>
    <w:rsid w:val="00C03008"/>
    <w:rsid w:val="00C0308A"/>
    <w:rsid w:val="00C03E3D"/>
    <w:rsid w:val="00C03E4D"/>
    <w:rsid w:val="00C03F02"/>
    <w:rsid w:val="00C04140"/>
    <w:rsid w:val="00C04A61"/>
    <w:rsid w:val="00C05815"/>
    <w:rsid w:val="00C0590E"/>
    <w:rsid w:val="00C05EBC"/>
    <w:rsid w:val="00C063D3"/>
    <w:rsid w:val="00C06E30"/>
    <w:rsid w:val="00C076FB"/>
    <w:rsid w:val="00C078DD"/>
    <w:rsid w:val="00C07B4A"/>
    <w:rsid w:val="00C07CA8"/>
    <w:rsid w:val="00C1001D"/>
    <w:rsid w:val="00C1177D"/>
    <w:rsid w:val="00C11FBB"/>
    <w:rsid w:val="00C12140"/>
    <w:rsid w:val="00C12873"/>
    <w:rsid w:val="00C1297B"/>
    <w:rsid w:val="00C12DBD"/>
    <w:rsid w:val="00C13183"/>
    <w:rsid w:val="00C13792"/>
    <w:rsid w:val="00C13B94"/>
    <w:rsid w:val="00C13BC1"/>
    <w:rsid w:val="00C14102"/>
    <w:rsid w:val="00C142DE"/>
    <w:rsid w:val="00C145D1"/>
    <w:rsid w:val="00C1552A"/>
    <w:rsid w:val="00C1588C"/>
    <w:rsid w:val="00C15D11"/>
    <w:rsid w:val="00C16245"/>
    <w:rsid w:val="00C164B9"/>
    <w:rsid w:val="00C16676"/>
    <w:rsid w:val="00C1683F"/>
    <w:rsid w:val="00C16862"/>
    <w:rsid w:val="00C16B94"/>
    <w:rsid w:val="00C16E0B"/>
    <w:rsid w:val="00C16FEE"/>
    <w:rsid w:val="00C17A94"/>
    <w:rsid w:val="00C17D56"/>
    <w:rsid w:val="00C208C3"/>
    <w:rsid w:val="00C2129E"/>
    <w:rsid w:val="00C21AA2"/>
    <w:rsid w:val="00C21E08"/>
    <w:rsid w:val="00C22969"/>
    <w:rsid w:val="00C232C6"/>
    <w:rsid w:val="00C2363E"/>
    <w:rsid w:val="00C23DE8"/>
    <w:rsid w:val="00C24914"/>
    <w:rsid w:val="00C24DBA"/>
    <w:rsid w:val="00C24EE8"/>
    <w:rsid w:val="00C24FBF"/>
    <w:rsid w:val="00C25340"/>
    <w:rsid w:val="00C25C2D"/>
    <w:rsid w:val="00C2624E"/>
    <w:rsid w:val="00C26D25"/>
    <w:rsid w:val="00C276A8"/>
    <w:rsid w:val="00C27C7E"/>
    <w:rsid w:val="00C30259"/>
    <w:rsid w:val="00C30755"/>
    <w:rsid w:val="00C30FCC"/>
    <w:rsid w:val="00C31D56"/>
    <w:rsid w:val="00C3200F"/>
    <w:rsid w:val="00C32297"/>
    <w:rsid w:val="00C32877"/>
    <w:rsid w:val="00C32A5B"/>
    <w:rsid w:val="00C32D66"/>
    <w:rsid w:val="00C337AE"/>
    <w:rsid w:val="00C343DA"/>
    <w:rsid w:val="00C34766"/>
    <w:rsid w:val="00C35DEA"/>
    <w:rsid w:val="00C36465"/>
    <w:rsid w:val="00C365AF"/>
    <w:rsid w:val="00C36AD0"/>
    <w:rsid w:val="00C36EF9"/>
    <w:rsid w:val="00C37145"/>
    <w:rsid w:val="00C374BE"/>
    <w:rsid w:val="00C3751C"/>
    <w:rsid w:val="00C41114"/>
    <w:rsid w:val="00C4148C"/>
    <w:rsid w:val="00C416F1"/>
    <w:rsid w:val="00C41A37"/>
    <w:rsid w:val="00C41DA9"/>
    <w:rsid w:val="00C41E77"/>
    <w:rsid w:val="00C45A15"/>
    <w:rsid w:val="00C45F04"/>
    <w:rsid w:val="00C4673C"/>
    <w:rsid w:val="00C46B39"/>
    <w:rsid w:val="00C478F9"/>
    <w:rsid w:val="00C47969"/>
    <w:rsid w:val="00C50281"/>
    <w:rsid w:val="00C507A2"/>
    <w:rsid w:val="00C51241"/>
    <w:rsid w:val="00C51411"/>
    <w:rsid w:val="00C51DA5"/>
    <w:rsid w:val="00C52C09"/>
    <w:rsid w:val="00C52C9D"/>
    <w:rsid w:val="00C539F8"/>
    <w:rsid w:val="00C54A3B"/>
    <w:rsid w:val="00C54C5D"/>
    <w:rsid w:val="00C54EF4"/>
    <w:rsid w:val="00C552C5"/>
    <w:rsid w:val="00C557D1"/>
    <w:rsid w:val="00C5589B"/>
    <w:rsid w:val="00C56361"/>
    <w:rsid w:val="00C56447"/>
    <w:rsid w:val="00C5649A"/>
    <w:rsid w:val="00C56590"/>
    <w:rsid w:val="00C56725"/>
    <w:rsid w:val="00C56DBD"/>
    <w:rsid w:val="00C56EF8"/>
    <w:rsid w:val="00C572E2"/>
    <w:rsid w:val="00C57351"/>
    <w:rsid w:val="00C576BB"/>
    <w:rsid w:val="00C608B8"/>
    <w:rsid w:val="00C615E3"/>
    <w:rsid w:val="00C61AFF"/>
    <w:rsid w:val="00C61B0D"/>
    <w:rsid w:val="00C61D8F"/>
    <w:rsid w:val="00C62115"/>
    <w:rsid w:val="00C62CBC"/>
    <w:rsid w:val="00C6306B"/>
    <w:rsid w:val="00C6385A"/>
    <w:rsid w:val="00C63AB9"/>
    <w:rsid w:val="00C63D84"/>
    <w:rsid w:val="00C64509"/>
    <w:rsid w:val="00C66060"/>
    <w:rsid w:val="00C678BA"/>
    <w:rsid w:val="00C70A09"/>
    <w:rsid w:val="00C71905"/>
    <w:rsid w:val="00C71994"/>
    <w:rsid w:val="00C71BEB"/>
    <w:rsid w:val="00C72238"/>
    <w:rsid w:val="00C72EDF"/>
    <w:rsid w:val="00C73828"/>
    <w:rsid w:val="00C73975"/>
    <w:rsid w:val="00C73B73"/>
    <w:rsid w:val="00C73BB4"/>
    <w:rsid w:val="00C73C6E"/>
    <w:rsid w:val="00C73D5A"/>
    <w:rsid w:val="00C73E04"/>
    <w:rsid w:val="00C740A1"/>
    <w:rsid w:val="00C74160"/>
    <w:rsid w:val="00C742A8"/>
    <w:rsid w:val="00C74572"/>
    <w:rsid w:val="00C7470C"/>
    <w:rsid w:val="00C74C82"/>
    <w:rsid w:val="00C75777"/>
    <w:rsid w:val="00C758E2"/>
    <w:rsid w:val="00C76044"/>
    <w:rsid w:val="00C76D07"/>
    <w:rsid w:val="00C77656"/>
    <w:rsid w:val="00C776D1"/>
    <w:rsid w:val="00C81EEA"/>
    <w:rsid w:val="00C826B6"/>
    <w:rsid w:val="00C82939"/>
    <w:rsid w:val="00C831EF"/>
    <w:rsid w:val="00C83208"/>
    <w:rsid w:val="00C83282"/>
    <w:rsid w:val="00C84667"/>
    <w:rsid w:val="00C8474D"/>
    <w:rsid w:val="00C8478D"/>
    <w:rsid w:val="00C84825"/>
    <w:rsid w:val="00C85A21"/>
    <w:rsid w:val="00C8652D"/>
    <w:rsid w:val="00C86EA0"/>
    <w:rsid w:val="00C8741A"/>
    <w:rsid w:val="00C907EA"/>
    <w:rsid w:val="00C90A9E"/>
    <w:rsid w:val="00C92208"/>
    <w:rsid w:val="00C9274A"/>
    <w:rsid w:val="00C9383A"/>
    <w:rsid w:val="00C9442D"/>
    <w:rsid w:val="00C9460D"/>
    <w:rsid w:val="00C950ED"/>
    <w:rsid w:val="00C95103"/>
    <w:rsid w:val="00C95B0F"/>
    <w:rsid w:val="00C96DD8"/>
    <w:rsid w:val="00CA07B4"/>
    <w:rsid w:val="00CA0D74"/>
    <w:rsid w:val="00CA0DEB"/>
    <w:rsid w:val="00CA0F09"/>
    <w:rsid w:val="00CA14F5"/>
    <w:rsid w:val="00CA15C4"/>
    <w:rsid w:val="00CA1A5B"/>
    <w:rsid w:val="00CA1F46"/>
    <w:rsid w:val="00CA2095"/>
    <w:rsid w:val="00CA227F"/>
    <w:rsid w:val="00CA2BBF"/>
    <w:rsid w:val="00CA2DF2"/>
    <w:rsid w:val="00CA30D4"/>
    <w:rsid w:val="00CA319A"/>
    <w:rsid w:val="00CA37C7"/>
    <w:rsid w:val="00CA3C3B"/>
    <w:rsid w:val="00CA4D04"/>
    <w:rsid w:val="00CA4F08"/>
    <w:rsid w:val="00CA4FFF"/>
    <w:rsid w:val="00CA56F0"/>
    <w:rsid w:val="00CA5FBC"/>
    <w:rsid w:val="00CA67A1"/>
    <w:rsid w:val="00CA69F2"/>
    <w:rsid w:val="00CA6A07"/>
    <w:rsid w:val="00CA6F0A"/>
    <w:rsid w:val="00CA7171"/>
    <w:rsid w:val="00CA7398"/>
    <w:rsid w:val="00CA7493"/>
    <w:rsid w:val="00CB003E"/>
    <w:rsid w:val="00CB0C19"/>
    <w:rsid w:val="00CB0C84"/>
    <w:rsid w:val="00CB0DA2"/>
    <w:rsid w:val="00CB1069"/>
    <w:rsid w:val="00CB1930"/>
    <w:rsid w:val="00CB1C98"/>
    <w:rsid w:val="00CB2657"/>
    <w:rsid w:val="00CB26E1"/>
    <w:rsid w:val="00CB281F"/>
    <w:rsid w:val="00CB2B62"/>
    <w:rsid w:val="00CB2C10"/>
    <w:rsid w:val="00CB2CB2"/>
    <w:rsid w:val="00CB3132"/>
    <w:rsid w:val="00CB35F5"/>
    <w:rsid w:val="00CB3641"/>
    <w:rsid w:val="00CB3A25"/>
    <w:rsid w:val="00CB415E"/>
    <w:rsid w:val="00CB48E2"/>
    <w:rsid w:val="00CB4CFE"/>
    <w:rsid w:val="00CB50A8"/>
    <w:rsid w:val="00CB551A"/>
    <w:rsid w:val="00CB6E2A"/>
    <w:rsid w:val="00CB79E3"/>
    <w:rsid w:val="00CB7AF6"/>
    <w:rsid w:val="00CC007E"/>
    <w:rsid w:val="00CC05D5"/>
    <w:rsid w:val="00CC0832"/>
    <w:rsid w:val="00CC1375"/>
    <w:rsid w:val="00CC1748"/>
    <w:rsid w:val="00CC175F"/>
    <w:rsid w:val="00CC17ED"/>
    <w:rsid w:val="00CC1A70"/>
    <w:rsid w:val="00CC2187"/>
    <w:rsid w:val="00CC2246"/>
    <w:rsid w:val="00CC2689"/>
    <w:rsid w:val="00CC2984"/>
    <w:rsid w:val="00CC366C"/>
    <w:rsid w:val="00CC36C4"/>
    <w:rsid w:val="00CC39AA"/>
    <w:rsid w:val="00CC421E"/>
    <w:rsid w:val="00CC5530"/>
    <w:rsid w:val="00CC5980"/>
    <w:rsid w:val="00CC6711"/>
    <w:rsid w:val="00CC7A2F"/>
    <w:rsid w:val="00CC7EA7"/>
    <w:rsid w:val="00CD002A"/>
    <w:rsid w:val="00CD0AFB"/>
    <w:rsid w:val="00CD1245"/>
    <w:rsid w:val="00CD1282"/>
    <w:rsid w:val="00CD2CDA"/>
    <w:rsid w:val="00CD38DE"/>
    <w:rsid w:val="00CD445A"/>
    <w:rsid w:val="00CD53D4"/>
    <w:rsid w:val="00CD5480"/>
    <w:rsid w:val="00CD577D"/>
    <w:rsid w:val="00CD5D6E"/>
    <w:rsid w:val="00CD6731"/>
    <w:rsid w:val="00CD6A2A"/>
    <w:rsid w:val="00CD6F1A"/>
    <w:rsid w:val="00CD7665"/>
    <w:rsid w:val="00CE189F"/>
    <w:rsid w:val="00CE1E19"/>
    <w:rsid w:val="00CE20EE"/>
    <w:rsid w:val="00CE25EE"/>
    <w:rsid w:val="00CE26D9"/>
    <w:rsid w:val="00CE32DB"/>
    <w:rsid w:val="00CE3563"/>
    <w:rsid w:val="00CE36CE"/>
    <w:rsid w:val="00CE46BA"/>
    <w:rsid w:val="00CE5327"/>
    <w:rsid w:val="00CE597C"/>
    <w:rsid w:val="00CE5D4E"/>
    <w:rsid w:val="00CE67AE"/>
    <w:rsid w:val="00CE67B9"/>
    <w:rsid w:val="00CE69CA"/>
    <w:rsid w:val="00CE704A"/>
    <w:rsid w:val="00CF05E5"/>
    <w:rsid w:val="00CF133A"/>
    <w:rsid w:val="00CF1647"/>
    <w:rsid w:val="00CF2686"/>
    <w:rsid w:val="00CF272D"/>
    <w:rsid w:val="00CF2EFD"/>
    <w:rsid w:val="00CF3360"/>
    <w:rsid w:val="00CF3955"/>
    <w:rsid w:val="00CF3CBB"/>
    <w:rsid w:val="00CF3CE1"/>
    <w:rsid w:val="00CF470D"/>
    <w:rsid w:val="00CF4A51"/>
    <w:rsid w:val="00CF4DA6"/>
    <w:rsid w:val="00CF4FF0"/>
    <w:rsid w:val="00CF545E"/>
    <w:rsid w:val="00CF5790"/>
    <w:rsid w:val="00CF58CD"/>
    <w:rsid w:val="00CF59C5"/>
    <w:rsid w:val="00CF62A6"/>
    <w:rsid w:val="00CF71AD"/>
    <w:rsid w:val="00CF7A7F"/>
    <w:rsid w:val="00D00C27"/>
    <w:rsid w:val="00D012A2"/>
    <w:rsid w:val="00D01563"/>
    <w:rsid w:val="00D01940"/>
    <w:rsid w:val="00D02070"/>
    <w:rsid w:val="00D03125"/>
    <w:rsid w:val="00D03938"/>
    <w:rsid w:val="00D03CFC"/>
    <w:rsid w:val="00D03DB6"/>
    <w:rsid w:val="00D03EAD"/>
    <w:rsid w:val="00D04C2B"/>
    <w:rsid w:val="00D059D2"/>
    <w:rsid w:val="00D05E60"/>
    <w:rsid w:val="00D06B26"/>
    <w:rsid w:val="00D06BAC"/>
    <w:rsid w:val="00D073EA"/>
    <w:rsid w:val="00D0762B"/>
    <w:rsid w:val="00D11DE8"/>
    <w:rsid w:val="00D120F2"/>
    <w:rsid w:val="00D12FDF"/>
    <w:rsid w:val="00D132DB"/>
    <w:rsid w:val="00D13900"/>
    <w:rsid w:val="00D13925"/>
    <w:rsid w:val="00D13B5A"/>
    <w:rsid w:val="00D145F4"/>
    <w:rsid w:val="00D156F4"/>
    <w:rsid w:val="00D15B49"/>
    <w:rsid w:val="00D15C7B"/>
    <w:rsid w:val="00D15D88"/>
    <w:rsid w:val="00D15DA6"/>
    <w:rsid w:val="00D164E4"/>
    <w:rsid w:val="00D165D5"/>
    <w:rsid w:val="00D16B10"/>
    <w:rsid w:val="00D16F41"/>
    <w:rsid w:val="00D1754B"/>
    <w:rsid w:val="00D1781F"/>
    <w:rsid w:val="00D178DA"/>
    <w:rsid w:val="00D17A15"/>
    <w:rsid w:val="00D17ACB"/>
    <w:rsid w:val="00D17EDE"/>
    <w:rsid w:val="00D2052D"/>
    <w:rsid w:val="00D205D6"/>
    <w:rsid w:val="00D207BC"/>
    <w:rsid w:val="00D213AF"/>
    <w:rsid w:val="00D21467"/>
    <w:rsid w:val="00D21665"/>
    <w:rsid w:val="00D216D2"/>
    <w:rsid w:val="00D2190C"/>
    <w:rsid w:val="00D22747"/>
    <w:rsid w:val="00D22841"/>
    <w:rsid w:val="00D22ACA"/>
    <w:rsid w:val="00D23C30"/>
    <w:rsid w:val="00D23D5F"/>
    <w:rsid w:val="00D2402E"/>
    <w:rsid w:val="00D24BE9"/>
    <w:rsid w:val="00D25169"/>
    <w:rsid w:val="00D251F5"/>
    <w:rsid w:val="00D257BA"/>
    <w:rsid w:val="00D26309"/>
    <w:rsid w:val="00D2663B"/>
    <w:rsid w:val="00D26F67"/>
    <w:rsid w:val="00D27033"/>
    <w:rsid w:val="00D27054"/>
    <w:rsid w:val="00D301FC"/>
    <w:rsid w:val="00D30700"/>
    <w:rsid w:val="00D30C2C"/>
    <w:rsid w:val="00D3101E"/>
    <w:rsid w:val="00D3194D"/>
    <w:rsid w:val="00D31AED"/>
    <w:rsid w:val="00D32061"/>
    <w:rsid w:val="00D32FD3"/>
    <w:rsid w:val="00D331A0"/>
    <w:rsid w:val="00D354DE"/>
    <w:rsid w:val="00D35D81"/>
    <w:rsid w:val="00D36284"/>
    <w:rsid w:val="00D3645F"/>
    <w:rsid w:val="00D3646F"/>
    <w:rsid w:val="00D36549"/>
    <w:rsid w:val="00D365E2"/>
    <w:rsid w:val="00D37EBE"/>
    <w:rsid w:val="00D40AD9"/>
    <w:rsid w:val="00D40C37"/>
    <w:rsid w:val="00D41012"/>
    <w:rsid w:val="00D41290"/>
    <w:rsid w:val="00D4266E"/>
    <w:rsid w:val="00D4277D"/>
    <w:rsid w:val="00D43F9B"/>
    <w:rsid w:val="00D44EC4"/>
    <w:rsid w:val="00D45C04"/>
    <w:rsid w:val="00D46278"/>
    <w:rsid w:val="00D46516"/>
    <w:rsid w:val="00D466EA"/>
    <w:rsid w:val="00D46988"/>
    <w:rsid w:val="00D469B4"/>
    <w:rsid w:val="00D46D58"/>
    <w:rsid w:val="00D46E27"/>
    <w:rsid w:val="00D46F00"/>
    <w:rsid w:val="00D46F2D"/>
    <w:rsid w:val="00D4709B"/>
    <w:rsid w:val="00D479BF"/>
    <w:rsid w:val="00D47C17"/>
    <w:rsid w:val="00D47D0F"/>
    <w:rsid w:val="00D47FA5"/>
    <w:rsid w:val="00D50146"/>
    <w:rsid w:val="00D50656"/>
    <w:rsid w:val="00D50B3E"/>
    <w:rsid w:val="00D51A06"/>
    <w:rsid w:val="00D51EE6"/>
    <w:rsid w:val="00D52F72"/>
    <w:rsid w:val="00D530C2"/>
    <w:rsid w:val="00D53208"/>
    <w:rsid w:val="00D53300"/>
    <w:rsid w:val="00D53386"/>
    <w:rsid w:val="00D542D1"/>
    <w:rsid w:val="00D54A06"/>
    <w:rsid w:val="00D550E2"/>
    <w:rsid w:val="00D55172"/>
    <w:rsid w:val="00D55430"/>
    <w:rsid w:val="00D55DDE"/>
    <w:rsid w:val="00D55F05"/>
    <w:rsid w:val="00D56CC4"/>
    <w:rsid w:val="00D57258"/>
    <w:rsid w:val="00D600F0"/>
    <w:rsid w:val="00D606E5"/>
    <w:rsid w:val="00D60ED2"/>
    <w:rsid w:val="00D61EBF"/>
    <w:rsid w:val="00D62E20"/>
    <w:rsid w:val="00D62E70"/>
    <w:rsid w:val="00D648D3"/>
    <w:rsid w:val="00D64AF1"/>
    <w:rsid w:val="00D654A7"/>
    <w:rsid w:val="00D65976"/>
    <w:rsid w:val="00D65D61"/>
    <w:rsid w:val="00D66685"/>
    <w:rsid w:val="00D66B64"/>
    <w:rsid w:val="00D66F8A"/>
    <w:rsid w:val="00D67214"/>
    <w:rsid w:val="00D67341"/>
    <w:rsid w:val="00D67526"/>
    <w:rsid w:val="00D676DD"/>
    <w:rsid w:val="00D67EE2"/>
    <w:rsid w:val="00D70206"/>
    <w:rsid w:val="00D702E1"/>
    <w:rsid w:val="00D7082A"/>
    <w:rsid w:val="00D70E26"/>
    <w:rsid w:val="00D71625"/>
    <w:rsid w:val="00D71BA8"/>
    <w:rsid w:val="00D72065"/>
    <w:rsid w:val="00D72898"/>
    <w:rsid w:val="00D729D0"/>
    <w:rsid w:val="00D73188"/>
    <w:rsid w:val="00D734BB"/>
    <w:rsid w:val="00D73CF9"/>
    <w:rsid w:val="00D742CB"/>
    <w:rsid w:val="00D7468E"/>
    <w:rsid w:val="00D74BBE"/>
    <w:rsid w:val="00D7517C"/>
    <w:rsid w:val="00D7548F"/>
    <w:rsid w:val="00D75EAA"/>
    <w:rsid w:val="00D76A4F"/>
    <w:rsid w:val="00D7705C"/>
    <w:rsid w:val="00D77953"/>
    <w:rsid w:val="00D80E89"/>
    <w:rsid w:val="00D815BB"/>
    <w:rsid w:val="00D81B1E"/>
    <w:rsid w:val="00D81C5D"/>
    <w:rsid w:val="00D81C69"/>
    <w:rsid w:val="00D81CFA"/>
    <w:rsid w:val="00D82EC4"/>
    <w:rsid w:val="00D82EC9"/>
    <w:rsid w:val="00D836E5"/>
    <w:rsid w:val="00D83AD9"/>
    <w:rsid w:val="00D84101"/>
    <w:rsid w:val="00D84A7C"/>
    <w:rsid w:val="00D85539"/>
    <w:rsid w:val="00D85B6D"/>
    <w:rsid w:val="00D8624F"/>
    <w:rsid w:val="00D865F5"/>
    <w:rsid w:val="00D86DAA"/>
    <w:rsid w:val="00D86F2B"/>
    <w:rsid w:val="00D8735D"/>
    <w:rsid w:val="00D900D8"/>
    <w:rsid w:val="00D9080B"/>
    <w:rsid w:val="00D90A69"/>
    <w:rsid w:val="00D90BD6"/>
    <w:rsid w:val="00D91977"/>
    <w:rsid w:val="00D91BFC"/>
    <w:rsid w:val="00D926C8"/>
    <w:rsid w:val="00D9316C"/>
    <w:rsid w:val="00D933C3"/>
    <w:rsid w:val="00D93F64"/>
    <w:rsid w:val="00D9469E"/>
    <w:rsid w:val="00D947A3"/>
    <w:rsid w:val="00D94F04"/>
    <w:rsid w:val="00D9519F"/>
    <w:rsid w:val="00D957F7"/>
    <w:rsid w:val="00D9594C"/>
    <w:rsid w:val="00D95D9F"/>
    <w:rsid w:val="00D96C36"/>
    <w:rsid w:val="00D97AEE"/>
    <w:rsid w:val="00D97BF6"/>
    <w:rsid w:val="00DA00E2"/>
    <w:rsid w:val="00DA01B1"/>
    <w:rsid w:val="00DA05BE"/>
    <w:rsid w:val="00DA0EE8"/>
    <w:rsid w:val="00DA0F91"/>
    <w:rsid w:val="00DA16A4"/>
    <w:rsid w:val="00DA2396"/>
    <w:rsid w:val="00DA26AB"/>
    <w:rsid w:val="00DA3519"/>
    <w:rsid w:val="00DA3BE7"/>
    <w:rsid w:val="00DA4A5C"/>
    <w:rsid w:val="00DA4AB8"/>
    <w:rsid w:val="00DA4EEB"/>
    <w:rsid w:val="00DA4FC7"/>
    <w:rsid w:val="00DA5F69"/>
    <w:rsid w:val="00DA6522"/>
    <w:rsid w:val="00DA66D5"/>
    <w:rsid w:val="00DA7746"/>
    <w:rsid w:val="00DA78ED"/>
    <w:rsid w:val="00DB1970"/>
    <w:rsid w:val="00DB1DF7"/>
    <w:rsid w:val="00DB295E"/>
    <w:rsid w:val="00DB2AE5"/>
    <w:rsid w:val="00DB34BD"/>
    <w:rsid w:val="00DB43C2"/>
    <w:rsid w:val="00DB4401"/>
    <w:rsid w:val="00DB47B1"/>
    <w:rsid w:val="00DB7078"/>
    <w:rsid w:val="00DB7742"/>
    <w:rsid w:val="00DC0199"/>
    <w:rsid w:val="00DC0551"/>
    <w:rsid w:val="00DC06BB"/>
    <w:rsid w:val="00DC0D36"/>
    <w:rsid w:val="00DC1F31"/>
    <w:rsid w:val="00DC21A1"/>
    <w:rsid w:val="00DC253B"/>
    <w:rsid w:val="00DC25A5"/>
    <w:rsid w:val="00DC279A"/>
    <w:rsid w:val="00DC2AB6"/>
    <w:rsid w:val="00DC43B6"/>
    <w:rsid w:val="00DC56D5"/>
    <w:rsid w:val="00DC5759"/>
    <w:rsid w:val="00DC5B37"/>
    <w:rsid w:val="00DC6008"/>
    <w:rsid w:val="00DC66D2"/>
    <w:rsid w:val="00DC6968"/>
    <w:rsid w:val="00DC73EA"/>
    <w:rsid w:val="00DC75BB"/>
    <w:rsid w:val="00DD006C"/>
    <w:rsid w:val="00DD010E"/>
    <w:rsid w:val="00DD0394"/>
    <w:rsid w:val="00DD1793"/>
    <w:rsid w:val="00DD17E9"/>
    <w:rsid w:val="00DD25AD"/>
    <w:rsid w:val="00DD31C3"/>
    <w:rsid w:val="00DD397E"/>
    <w:rsid w:val="00DD3A83"/>
    <w:rsid w:val="00DD3C31"/>
    <w:rsid w:val="00DD401F"/>
    <w:rsid w:val="00DD473C"/>
    <w:rsid w:val="00DD475C"/>
    <w:rsid w:val="00DD4F17"/>
    <w:rsid w:val="00DD51EE"/>
    <w:rsid w:val="00DD55EB"/>
    <w:rsid w:val="00DD573B"/>
    <w:rsid w:val="00DD603A"/>
    <w:rsid w:val="00DD6851"/>
    <w:rsid w:val="00DD6B0E"/>
    <w:rsid w:val="00DD7173"/>
    <w:rsid w:val="00DE014F"/>
    <w:rsid w:val="00DE0B04"/>
    <w:rsid w:val="00DE16CD"/>
    <w:rsid w:val="00DE1823"/>
    <w:rsid w:val="00DE1848"/>
    <w:rsid w:val="00DE1DA4"/>
    <w:rsid w:val="00DE1FB0"/>
    <w:rsid w:val="00DE2D20"/>
    <w:rsid w:val="00DE3BA6"/>
    <w:rsid w:val="00DE3C70"/>
    <w:rsid w:val="00DE3FB1"/>
    <w:rsid w:val="00DE40CA"/>
    <w:rsid w:val="00DE4B20"/>
    <w:rsid w:val="00DE4BBF"/>
    <w:rsid w:val="00DE4E17"/>
    <w:rsid w:val="00DE4EA6"/>
    <w:rsid w:val="00DE579D"/>
    <w:rsid w:val="00DE5E07"/>
    <w:rsid w:val="00DE65C9"/>
    <w:rsid w:val="00DE7183"/>
    <w:rsid w:val="00DE754A"/>
    <w:rsid w:val="00DE7DAA"/>
    <w:rsid w:val="00DE7E9F"/>
    <w:rsid w:val="00DF0651"/>
    <w:rsid w:val="00DF0DE3"/>
    <w:rsid w:val="00DF1D0C"/>
    <w:rsid w:val="00DF211E"/>
    <w:rsid w:val="00DF2EC6"/>
    <w:rsid w:val="00DF379E"/>
    <w:rsid w:val="00DF3A7B"/>
    <w:rsid w:val="00DF3FE4"/>
    <w:rsid w:val="00DF4B6D"/>
    <w:rsid w:val="00DF5182"/>
    <w:rsid w:val="00DF56BA"/>
    <w:rsid w:val="00DF59B7"/>
    <w:rsid w:val="00DF59E1"/>
    <w:rsid w:val="00DF5A49"/>
    <w:rsid w:val="00DF5FF8"/>
    <w:rsid w:val="00DF6C0F"/>
    <w:rsid w:val="00DF6F56"/>
    <w:rsid w:val="00DF7945"/>
    <w:rsid w:val="00E000E1"/>
    <w:rsid w:val="00E00200"/>
    <w:rsid w:val="00E008B4"/>
    <w:rsid w:val="00E01D12"/>
    <w:rsid w:val="00E0204B"/>
    <w:rsid w:val="00E0239C"/>
    <w:rsid w:val="00E024A5"/>
    <w:rsid w:val="00E0289F"/>
    <w:rsid w:val="00E028BA"/>
    <w:rsid w:val="00E031A6"/>
    <w:rsid w:val="00E031BC"/>
    <w:rsid w:val="00E03557"/>
    <w:rsid w:val="00E03A41"/>
    <w:rsid w:val="00E03A74"/>
    <w:rsid w:val="00E048F4"/>
    <w:rsid w:val="00E04DC9"/>
    <w:rsid w:val="00E057BC"/>
    <w:rsid w:val="00E0592B"/>
    <w:rsid w:val="00E05BD8"/>
    <w:rsid w:val="00E06899"/>
    <w:rsid w:val="00E06BD7"/>
    <w:rsid w:val="00E06DC6"/>
    <w:rsid w:val="00E06E2D"/>
    <w:rsid w:val="00E07A57"/>
    <w:rsid w:val="00E07A89"/>
    <w:rsid w:val="00E07CB1"/>
    <w:rsid w:val="00E07FAD"/>
    <w:rsid w:val="00E102FF"/>
    <w:rsid w:val="00E10814"/>
    <w:rsid w:val="00E10C85"/>
    <w:rsid w:val="00E10E8F"/>
    <w:rsid w:val="00E10EED"/>
    <w:rsid w:val="00E1102C"/>
    <w:rsid w:val="00E118ED"/>
    <w:rsid w:val="00E12265"/>
    <w:rsid w:val="00E129CE"/>
    <w:rsid w:val="00E12B6A"/>
    <w:rsid w:val="00E12D10"/>
    <w:rsid w:val="00E14E21"/>
    <w:rsid w:val="00E15664"/>
    <w:rsid w:val="00E1589F"/>
    <w:rsid w:val="00E15B88"/>
    <w:rsid w:val="00E16377"/>
    <w:rsid w:val="00E16936"/>
    <w:rsid w:val="00E1699A"/>
    <w:rsid w:val="00E175DB"/>
    <w:rsid w:val="00E17B0F"/>
    <w:rsid w:val="00E20635"/>
    <w:rsid w:val="00E21059"/>
    <w:rsid w:val="00E213DF"/>
    <w:rsid w:val="00E2176A"/>
    <w:rsid w:val="00E21A5E"/>
    <w:rsid w:val="00E23189"/>
    <w:rsid w:val="00E23407"/>
    <w:rsid w:val="00E2375E"/>
    <w:rsid w:val="00E239E3"/>
    <w:rsid w:val="00E25A53"/>
    <w:rsid w:val="00E26922"/>
    <w:rsid w:val="00E26AC3"/>
    <w:rsid w:val="00E270A6"/>
    <w:rsid w:val="00E276EB"/>
    <w:rsid w:val="00E277C7"/>
    <w:rsid w:val="00E27ABE"/>
    <w:rsid w:val="00E27F27"/>
    <w:rsid w:val="00E303CE"/>
    <w:rsid w:val="00E31108"/>
    <w:rsid w:val="00E31168"/>
    <w:rsid w:val="00E31271"/>
    <w:rsid w:val="00E32330"/>
    <w:rsid w:val="00E325A6"/>
    <w:rsid w:val="00E33940"/>
    <w:rsid w:val="00E33E0C"/>
    <w:rsid w:val="00E34050"/>
    <w:rsid w:val="00E34777"/>
    <w:rsid w:val="00E34F65"/>
    <w:rsid w:val="00E353CC"/>
    <w:rsid w:val="00E364AB"/>
    <w:rsid w:val="00E369B9"/>
    <w:rsid w:val="00E371CD"/>
    <w:rsid w:val="00E3731F"/>
    <w:rsid w:val="00E37D15"/>
    <w:rsid w:val="00E37E3A"/>
    <w:rsid w:val="00E40F07"/>
    <w:rsid w:val="00E41155"/>
    <w:rsid w:val="00E41188"/>
    <w:rsid w:val="00E41AEE"/>
    <w:rsid w:val="00E425BE"/>
    <w:rsid w:val="00E43EBA"/>
    <w:rsid w:val="00E44121"/>
    <w:rsid w:val="00E44576"/>
    <w:rsid w:val="00E4555E"/>
    <w:rsid w:val="00E458F2"/>
    <w:rsid w:val="00E460EF"/>
    <w:rsid w:val="00E462BD"/>
    <w:rsid w:val="00E468B0"/>
    <w:rsid w:val="00E473BB"/>
    <w:rsid w:val="00E47950"/>
    <w:rsid w:val="00E47A0E"/>
    <w:rsid w:val="00E47D88"/>
    <w:rsid w:val="00E508A0"/>
    <w:rsid w:val="00E50DE6"/>
    <w:rsid w:val="00E51150"/>
    <w:rsid w:val="00E516EF"/>
    <w:rsid w:val="00E51722"/>
    <w:rsid w:val="00E5180E"/>
    <w:rsid w:val="00E519CF"/>
    <w:rsid w:val="00E52B79"/>
    <w:rsid w:val="00E52BDD"/>
    <w:rsid w:val="00E52E7F"/>
    <w:rsid w:val="00E52EFC"/>
    <w:rsid w:val="00E53471"/>
    <w:rsid w:val="00E534C3"/>
    <w:rsid w:val="00E53973"/>
    <w:rsid w:val="00E53A22"/>
    <w:rsid w:val="00E53E70"/>
    <w:rsid w:val="00E541CD"/>
    <w:rsid w:val="00E54B12"/>
    <w:rsid w:val="00E55243"/>
    <w:rsid w:val="00E556F9"/>
    <w:rsid w:val="00E5571F"/>
    <w:rsid w:val="00E56F46"/>
    <w:rsid w:val="00E57A9B"/>
    <w:rsid w:val="00E57D62"/>
    <w:rsid w:val="00E601C7"/>
    <w:rsid w:val="00E601CF"/>
    <w:rsid w:val="00E6024C"/>
    <w:rsid w:val="00E60532"/>
    <w:rsid w:val="00E60984"/>
    <w:rsid w:val="00E60A9C"/>
    <w:rsid w:val="00E6132A"/>
    <w:rsid w:val="00E6196B"/>
    <w:rsid w:val="00E6241B"/>
    <w:rsid w:val="00E624C6"/>
    <w:rsid w:val="00E64921"/>
    <w:rsid w:val="00E64D4B"/>
    <w:rsid w:val="00E65105"/>
    <w:rsid w:val="00E65EDE"/>
    <w:rsid w:val="00E666EB"/>
    <w:rsid w:val="00E67428"/>
    <w:rsid w:val="00E67EB6"/>
    <w:rsid w:val="00E70E0D"/>
    <w:rsid w:val="00E71363"/>
    <w:rsid w:val="00E719E8"/>
    <w:rsid w:val="00E71DAF"/>
    <w:rsid w:val="00E71F6A"/>
    <w:rsid w:val="00E7237A"/>
    <w:rsid w:val="00E7394A"/>
    <w:rsid w:val="00E73B00"/>
    <w:rsid w:val="00E73C48"/>
    <w:rsid w:val="00E73CFA"/>
    <w:rsid w:val="00E7428F"/>
    <w:rsid w:val="00E74B57"/>
    <w:rsid w:val="00E74DC5"/>
    <w:rsid w:val="00E75293"/>
    <w:rsid w:val="00E75750"/>
    <w:rsid w:val="00E75ADF"/>
    <w:rsid w:val="00E75E50"/>
    <w:rsid w:val="00E75EBB"/>
    <w:rsid w:val="00E76AD3"/>
    <w:rsid w:val="00E76DF6"/>
    <w:rsid w:val="00E77334"/>
    <w:rsid w:val="00E77658"/>
    <w:rsid w:val="00E77A74"/>
    <w:rsid w:val="00E77CCB"/>
    <w:rsid w:val="00E77CFE"/>
    <w:rsid w:val="00E77D0D"/>
    <w:rsid w:val="00E80F2D"/>
    <w:rsid w:val="00E8218C"/>
    <w:rsid w:val="00E8229F"/>
    <w:rsid w:val="00E828AA"/>
    <w:rsid w:val="00E82B58"/>
    <w:rsid w:val="00E82D05"/>
    <w:rsid w:val="00E836E7"/>
    <w:rsid w:val="00E83E85"/>
    <w:rsid w:val="00E83EE7"/>
    <w:rsid w:val="00E83FD7"/>
    <w:rsid w:val="00E84188"/>
    <w:rsid w:val="00E84803"/>
    <w:rsid w:val="00E84AC5"/>
    <w:rsid w:val="00E85024"/>
    <w:rsid w:val="00E85047"/>
    <w:rsid w:val="00E85715"/>
    <w:rsid w:val="00E858F2"/>
    <w:rsid w:val="00E8623E"/>
    <w:rsid w:val="00E8730B"/>
    <w:rsid w:val="00E87ACC"/>
    <w:rsid w:val="00E87DE9"/>
    <w:rsid w:val="00E909D1"/>
    <w:rsid w:val="00E90C9F"/>
    <w:rsid w:val="00E9168B"/>
    <w:rsid w:val="00E92B24"/>
    <w:rsid w:val="00E92FF7"/>
    <w:rsid w:val="00E93644"/>
    <w:rsid w:val="00E93B0F"/>
    <w:rsid w:val="00E93FD4"/>
    <w:rsid w:val="00E95160"/>
    <w:rsid w:val="00E957CE"/>
    <w:rsid w:val="00E95928"/>
    <w:rsid w:val="00E96E80"/>
    <w:rsid w:val="00E970D5"/>
    <w:rsid w:val="00E97304"/>
    <w:rsid w:val="00E974FE"/>
    <w:rsid w:val="00E97AA5"/>
    <w:rsid w:val="00E97D7A"/>
    <w:rsid w:val="00E97FC4"/>
    <w:rsid w:val="00EA01A1"/>
    <w:rsid w:val="00EA1DC1"/>
    <w:rsid w:val="00EA20A3"/>
    <w:rsid w:val="00EA29A8"/>
    <w:rsid w:val="00EA35FC"/>
    <w:rsid w:val="00EA3673"/>
    <w:rsid w:val="00EA3ADB"/>
    <w:rsid w:val="00EA40B5"/>
    <w:rsid w:val="00EA4836"/>
    <w:rsid w:val="00EA4919"/>
    <w:rsid w:val="00EA4ADF"/>
    <w:rsid w:val="00EA50EB"/>
    <w:rsid w:val="00EA57FD"/>
    <w:rsid w:val="00EA5BE4"/>
    <w:rsid w:val="00EA6298"/>
    <w:rsid w:val="00EA6488"/>
    <w:rsid w:val="00EA71AC"/>
    <w:rsid w:val="00EA720C"/>
    <w:rsid w:val="00EA7C5E"/>
    <w:rsid w:val="00EA7D58"/>
    <w:rsid w:val="00EA7E72"/>
    <w:rsid w:val="00EB016C"/>
    <w:rsid w:val="00EB1105"/>
    <w:rsid w:val="00EB138D"/>
    <w:rsid w:val="00EB1523"/>
    <w:rsid w:val="00EB1721"/>
    <w:rsid w:val="00EB26AE"/>
    <w:rsid w:val="00EB2FB3"/>
    <w:rsid w:val="00EB3F76"/>
    <w:rsid w:val="00EB4B27"/>
    <w:rsid w:val="00EB4BE5"/>
    <w:rsid w:val="00EB4D12"/>
    <w:rsid w:val="00EB5DE4"/>
    <w:rsid w:val="00EB5F73"/>
    <w:rsid w:val="00EB6D24"/>
    <w:rsid w:val="00EB6FF8"/>
    <w:rsid w:val="00EB7975"/>
    <w:rsid w:val="00EC00C0"/>
    <w:rsid w:val="00EC0722"/>
    <w:rsid w:val="00EC0EA9"/>
    <w:rsid w:val="00EC1854"/>
    <w:rsid w:val="00EC1ED6"/>
    <w:rsid w:val="00EC1F67"/>
    <w:rsid w:val="00EC24E8"/>
    <w:rsid w:val="00EC341C"/>
    <w:rsid w:val="00EC36FE"/>
    <w:rsid w:val="00EC3AB3"/>
    <w:rsid w:val="00EC3E1C"/>
    <w:rsid w:val="00EC43B9"/>
    <w:rsid w:val="00EC45F8"/>
    <w:rsid w:val="00EC4649"/>
    <w:rsid w:val="00EC4A65"/>
    <w:rsid w:val="00EC4CA5"/>
    <w:rsid w:val="00EC4DAA"/>
    <w:rsid w:val="00EC50B2"/>
    <w:rsid w:val="00EC57DC"/>
    <w:rsid w:val="00EC5F4A"/>
    <w:rsid w:val="00EC6FB5"/>
    <w:rsid w:val="00ED010C"/>
    <w:rsid w:val="00ED04ED"/>
    <w:rsid w:val="00ED0848"/>
    <w:rsid w:val="00ED107C"/>
    <w:rsid w:val="00ED12B4"/>
    <w:rsid w:val="00ED2239"/>
    <w:rsid w:val="00ED2A62"/>
    <w:rsid w:val="00ED2B0B"/>
    <w:rsid w:val="00ED2F78"/>
    <w:rsid w:val="00ED3189"/>
    <w:rsid w:val="00ED34FF"/>
    <w:rsid w:val="00ED36A1"/>
    <w:rsid w:val="00ED4332"/>
    <w:rsid w:val="00ED49AF"/>
    <w:rsid w:val="00ED4B40"/>
    <w:rsid w:val="00ED507B"/>
    <w:rsid w:val="00ED571D"/>
    <w:rsid w:val="00ED5869"/>
    <w:rsid w:val="00ED64A0"/>
    <w:rsid w:val="00ED66A7"/>
    <w:rsid w:val="00ED6861"/>
    <w:rsid w:val="00ED6AC0"/>
    <w:rsid w:val="00ED6E5E"/>
    <w:rsid w:val="00ED7174"/>
    <w:rsid w:val="00ED71BB"/>
    <w:rsid w:val="00ED7434"/>
    <w:rsid w:val="00ED7D54"/>
    <w:rsid w:val="00EE0013"/>
    <w:rsid w:val="00EE033F"/>
    <w:rsid w:val="00EE087A"/>
    <w:rsid w:val="00EE0A47"/>
    <w:rsid w:val="00EE1878"/>
    <w:rsid w:val="00EE19B0"/>
    <w:rsid w:val="00EE1C2D"/>
    <w:rsid w:val="00EE29E3"/>
    <w:rsid w:val="00EE30E0"/>
    <w:rsid w:val="00EE32DD"/>
    <w:rsid w:val="00EE43C9"/>
    <w:rsid w:val="00EE466E"/>
    <w:rsid w:val="00EE4B01"/>
    <w:rsid w:val="00EE5123"/>
    <w:rsid w:val="00EE5CB5"/>
    <w:rsid w:val="00EE6A56"/>
    <w:rsid w:val="00EE6F17"/>
    <w:rsid w:val="00EF0603"/>
    <w:rsid w:val="00EF0F9C"/>
    <w:rsid w:val="00EF1013"/>
    <w:rsid w:val="00EF20C7"/>
    <w:rsid w:val="00EF21E9"/>
    <w:rsid w:val="00EF2503"/>
    <w:rsid w:val="00EF253D"/>
    <w:rsid w:val="00EF2FCE"/>
    <w:rsid w:val="00EF325C"/>
    <w:rsid w:val="00EF37BF"/>
    <w:rsid w:val="00EF4060"/>
    <w:rsid w:val="00EF4304"/>
    <w:rsid w:val="00EF4625"/>
    <w:rsid w:val="00EF5947"/>
    <w:rsid w:val="00EF5EFA"/>
    <w:rsid w:val="00EF5F43"/>
    <w:rsid w:val="00EF6A02"/>
    <w:rsid w:val="00EF6CF6"/>
    <w:rsid w:val="00EF727E"/>
    <w:rsid w:val="00EF7F18"/>
    <w:rsid w:val="00F00367"/>
    <w:rsid w:val="00F00384"/>
    <w:rsid w:val="00F008B4"/>
    <w:rsid w:val="00F00CD6"/>
    <w:rsid w:val="00F01FD0"/>
    <w:rsid w:val="00F0299D"/>
    <w:rsid w:val="00F02A61"/>
    <w:rsid w:val="00F03AB2"/>
    <w:rsid w:val="00F03DFE"/>
    <w:rsid w:val="00F0441F"/>
    <w:rsid w:val="00F04BB1"/>
    <w:rsid w:val="00F04C6F"/>
    <w:rsid w:val="00F05457"/>
    <w:rsid w:val="00F05B9A"/>
    <w:rsid w:val="00F06000"/>
    <w:rsid w:val="00F06FF4"/>
    <w:rsid w:val="00F105E9"/>
    <w:rsid w:val="00F108B0"/>
    <w:rsid w:val="00F10B6C"/>
    <w:rsid w:val="00F10E2B"/>
    <w:rsid w:val="00F10ECB"/>
    <w:rsid w:val="00F11133"/>
    <w:rsid w:val="00F111D8"/>
    <w:rsid w:val="00F1164D"/>
    <w:rsid w:val="00F11E9D"/>
    <w:rsid w:val="00F12140"/>
    <w:rsid w:val="00F122C4"/>
    <w:rsid w:val="00F12A2C"/>
    <w:rsid w:val="00F130AD"/>
    <w:rsid w:val="00F136AD"/>
    <w:rsid w:val="00F14958"/>
    <w:rsid w:val="00F154C6"/>
    <w:rsid w:val="00F15B35"/>
    <w:rsid w:val="00F1603C"/>
    <w:rsid w:val="00F16732"/>
    <w:rsid w:val="00F16EF9"/>
    <w:rsid w:val="00F17399"/>
    <w:rsid w:val="00F1774C"/>
    <w:rsid w:val="00F17AA5"/>
    <w:rsid w:val="00F17B9C"/>
    <w:rsid w:val="00F17D09"/>
    <w:rsid w:val="00F203A1"/>
    <w:rsid w:val="00F2097C"/>
    <w:rsid w:val="00F20D13"/>
    <w:rsid w:val="00F20F71"/>
    <w:rsid w:val="00F21303"/>
    <w:rsid w:val="00F21EB3"/>
    <w:rsid w:val="00F22A19"/>
    <w:rsid w:val="00F22AF1"/>
    <w:rsid w:val="00F2357D"/>
    <w:rsid w:val="00F23B22"/>
    <w:rsid w:val="00F23CD7"/>
    <w:rsid w:val="00F23F07"/>
    <w:rsid w:val="00F246F5"/>
    <w:rsid w:val="00F256A3"/>
    <w:rsid w:val="00F25991"/>
    <w:rsid w:val="00F26651"/>
    <w:rsid w:val="00F2732C"/>
    <w:rsid w:val="00F2752B"/>
    <w:rsid w:val="00F300D2"/>
    <w:rsid w:val="00F307A3"/>
    <w:rsid w:val="00F30C7A"/>
    <w:rsid w:val="00F3104C"/>
    <w:rsid w:val="00F31AA7"/>
    <w:rsid w:val="00F31E04"/>
    <w:rsid w:val="00F32228"/>
    <w:rsid w:val="00F324A4"/>
    <w:rsid w:val="00F330DB"/>
    <w:rsid w:val="00F330F4"/>
    <w:rsid w:val="00F331AF"/>
    <w:rsid w:val="00F3345B"/>
    <w:rsid w:val="00F334DC"/>
    <w:rsid w:val="00F337B7"/>
    <w:rsid w:val="00F33939"/>
    <w:rsid w:val="00F34602"/>
    <w:rsid w:val="00F34F5E"/>
    <w:rsid w:val="00F350DD"/>
    <w:rsid w:val="00F35360"/>
    <w:rsid w:val="00F3569B"/>
    <w:rsid w:val="00F36697"/>
    <w:rsid w:val="00F369EA"/>
    <w:rsid w:val="00F36DD8"/>
    <w:rsid w:val="00F404C3"/>
    <w:rsid w:val="00F40B7F"/>
    <w:rsid w:val="00F40F30"/>
    <w:rsid w:val="00F41A91"/>
    <w:rsid w:val="00F41B98"/>
    <w:rsid w:val="00F41DCB"/>
    <w:rsid w:val="00F41FE2"/>
    <w:rsid w:val="00F431E0"/>
    <w:rsid w:val="00F43278"/>
    <w:rsid w:val="00F44604"/>
    <w:rsid w:val="00F4476E"/>
    <w:rsid w:val="00F4488D"/>
    <w:rsid w:val="00F44B28"/>
    <w:rsid w:val="00F450D8"/>
    <w:rsid w:val="00F45913"/>
    <w:rsid w:val="00F46796"/>
    <w:rsid w:val="00F502D0"/>
    <w:rsid w:val="00F50B04"/>
    <w:rsid w:val="00F511D7"/>
    <w:rsid w:val="00F51444"/>
    <w:rsid w:val="00F5170A"/>
    <w:rsid w:val="00F51FD6"/>
    <w:rsid w:val="00F5256A"/>
    <w:rsid w:val="00F52A9A"/>
    <w:rsid w:val="00F532ED"/>
    <w:rsid w:val="00F534F0"/>
    <w:rsid w:val="00F53778"/>
    <w:rsid w:val="00F53785"/>
    <w:rsid w:val="00F542C1"/>
    <w:rsid w:val="00F543A5"/>
    <w:rsid w:val="00F543F9"/>
    <w:rsid w:val="00F545D1"/>
    <w:rsid w:val="00F553C0"/>
    <w:rsid w:val="00F56B8F"/>
    <w:rsid w:val="00F57512"/>
    <w:rsid w:val="00F6073D"/>
    <w:rsid w:val="00F60CE1"/>
    <w:rsid w:val="00F6116E"/>
    <w:rsid w:val="00F6190D"/>
    <w:rsid w:val="00F61C12"/>
    <w:rsid w:val="00F624B0"/>
    <w:rsid w:val="00F62E7F"/>
    <w:rsid w:val="00F63F7F"/>
    <w:rsid w:val="00F642AD"/>
    <w:rsid w:val="00F64511"/>
    <w:rsid w:val="00F64F05"/>
    <w:rsid w:val="00F64F7C"/>
    <w:rsid w:val="00F65288"/>
    <w:rsid w:val="00F662A0"/>
    <w:rsid w:val="00F6632F"/>
    <w:rsid w:val="00F663CC"/>
    <w:rsid w:val="00F702B2"/>
    <w:rsid w:val="00F70D21"/>
    <w:rsid w:val="00F72E55"/>
    <w:rsid w:val="00F7325A"/>
    <w:rsid w:val="00F73462"/>
    <w:rsid w:val="00F73CE1"/>
    <w:rsid w:val="00F74622"/>
    <w:rsid w:val="00F752CE"/>
    <w:rsid w:val="00F75584"/>
    <w:rsid w:val="00F75A5A"/>
    <w:rsid w:val="00F763AA"/>
    <w:rsid w:val="00F76661"/>
    <w:rsid w:val="00F769B6"/>
    <w:rsid w:val="00F76B2D"/>
    <w:rsid w:val="00F76D33"/>
    <w:rsid w:val="00F76ED9"/>
    <w:rsid w:val="00F77264"/>
    <w:rsid w:val="00F776CD"/>
    <w:rsid w:val="00F77CD7"/>
    <w:rsid w:val="00F80559"/>
    <w:rsid w:val="00F805E0"/>
    <w:rsid w:val="00F80CEB"/>
    <w:rsid w:val="00F81259"/>
    <w:rsid w:val="00F81FEB"/>
    <w:rsid w:val="00F83539"/>
    <w:rsid w:val="00F83B16"/>
    <w:rsid w:val="00F83DEE"/>
    <w:rsid w:val="00F855FC"/>
    <w:rsid w:val="00F85703"/>
    <w:rsid w:val="00F85D07"/>
    <w:rsid w:val="00F8651E"/>
    <w:rsid w:val="00F868DF"/>
    <w:rsid w:val="00F87975"/>
    <w:rsid w:val="00F87AF8"/>
    <w:rsid w:val="00F902C8"/>
    <w:rsid w:val="00F90376"/>
    <w:rsid w:val="00F9083A"/>
    <w:rsid w:val="00F90AFF"/>
    <w:rsid w:val="00F90FE0"/>
    <w:rsid w:val="00F9200A"/>
    <w:rsid w:val="00F922E9"/>
    <w:rsid w:val="00F934D4"/>
    <w:rsid w:val="00F9356F"/>
    <w:rsid w:val="00F93BB1"/>
    <w:rsid w:val="00F9442E"/>
    <w:rsid w:val="00F94E51"/>
    <w:rsid w:val="00F95BCF"/>
    <w:rsid w:val="00F96F6B"/>
    <w:rsid w:val="00F973DE"/>
    <w:rsid w:val="00F975EE"/>
    <w:rsid w:val="00F97903"/>
    <w:rsid w:val="00F97C22"/>
    <w:rsid w:val="00FA0D8F"/>
    <w:rsid w:val="00FA1A3E"/>
    <w:rsid w:val="00FA2169"/>
    <w:rsid w:val="00FA21D1"/>
    <w:rsid w:val="00FA2373"/>
    <w:rsid w:val="00FA279B"/>
    <w:rsid w:val="00FA2BE1"/>
    <w:rsid w:val="00FA33B7"/>
    <w:rsid w:val="00FA37E6"/>
    <w:rsid w:val="00FA3DD3"/>
    <w:rsid w:val="00FA3F06"/>
    <w:rsid w:val="00FA3F60"/>
    <w:rsid w:val="00FA3F61"/>
    <w:rsid w:val="00FA4454"/>
    <w:rsid w:val="00FA493B"/>
    <w:rsid w:val="00FA4F8B"/>
    <w:rsid w:val="00FA50A3"/>
    <w:rsid w:val="00FA50C7"/>
    <w:rsid w:val="00FA6377"/>
    <w:rsid w:val="00FA6702"/>
    <w:rsid w:val="00FA693B"/>
    <w:rsid w:val="00FA6B88"/>
    <w:rsid w:val="00FA6C54"/>
    <w:rsid w:val="00FA73BD"/>
    <w:rsid w:val="00FA7A35"/>
    <w:rsid w:val="00FA7A93"/>
    <w:rsid w:val="00FA7C3C"/>
    <w:rsid w:val="00FB0148"/>
    <w:rsid w:val="00FB01EA"/>
    <w:rsid w:val="00FB0406"/>
    <w:rsid w:val="00FB041F"/>
    <w:rsid w:val="00FB078C"/>
    <w:rsid w:val="00FB092A"/>
    <w:rsid w:val="00FB0C0B"/>
    <w:rsid w:val="00FB1007"/>
    <w:rsid w:val="00FB1695"/>
    <w:rsid w:val="00FB16DC"/>
    <w:rsid w:val="00FB18CB"/>
    <w:rsid w:val="00FB2B86"/>
    <w:rsid w:val="00FB4BEF"/>
    <w:rsid w:val="00FB5206"/>
    <w:rsid w:val="00FB5496"/>
    <w:rsid w:val="00FB5832"/>
    <w:rsid w:val="00FB5E97"/>
    <w:rsid w:val="00FB7549"/>
    <w:rsid w:val="00FB7596"/>
    <w:rsid w:val="00FB7D33"/>
    <w:rsid w:val="00FC0234"/>
    <w:rsid w:val="00FC0677"/>
    <w:rsid w:val="00FC0F3E"/>
    <w:rsid w:val="00FC129E"/>
    <w:rsid w:val="00FC1D0D"/>
    <w:rsid w:val="00FC1F31"/>
    <w:rsid w:val="00FC258C"/>
    <w:rsid w:val="00FC39C4"/>
    <w:rsid w:val="00FC3E28"/>
    <w:rsid w:val="00FC3F93"/>
    <w:rsid w:val="00FC4B22"/>
    <w:rsid w:val="00FC4CF0"/>
    <w:rsid w:val="00FC55FA"/>
    <w:rsid w:val="00FC598A"/>
    <w:rsid w:val="00FC5E3E"/>
    <w:rsid w:val="00FC5EB3"/>
    <w:rsid w:val="00FC6051"/>
    <w:rsid w:val="00FC656D"/>
    <w:rsid w:val="00FC6608"/>
    <w:rsid w:val="00FC670D"/>
    <w:rsid w:val="00FC70F6"/>
    <w:rsid w:val="00FC749C"/>
    <w:rsid w:val="00FC7B39"/>
    <w:rsid w:val="00FC7D93"/>
    <w:rsid w:val="00FD055E"/>
    <w:rsid w:val="00FD05DD"/>
    <w:rsid w:val="00FD0AEC"/>
    <w:rsid w:val="00FD0CC6"/>
    <w:rsid w:val="00FD12AB"/>
    <w:rsid w:val="00FD1780"/>
    <w:rsid w:val="00FD1BB7"/>
    <w:rsid w:val="00FD1D1B"/>
    <w:rsid w:val="00FD26B7"/>
    <w:rsid w:val="00FD27BB"/>
    <w:rsid w:val="00FD39F2"/>
    <w:rsid w:val="00FD3B26"/>
    <w:rsid w:val="00FD3C32"/>
    <w:rsid w:val="00FD3D72"/>
    <w:rsid w:val="00FD44D1"/>
    <w:rsid w:val="00FD46D6"/>
    <w:rsid w:val="00FD4A40"/>
    <w:rsid w:val="00FD4CEB"/>
    <w:rsid w:val="00FD5ACF"/>
    <w:rsid w:val="00FD6203"/>
    <w:rsid w:val="00FD66CF"/>
    <w:rsid w:val="00FD6990"/>
    <w:rsid w:val="00FD6CFE"/>
    <w:rsid w:val="00FD76B1"/>
    <w:rsid w:val="00FD77B1"/>
    <w:rsid w:val="00FD796A"/>
    <w:rsid w:val="00FE017B"/>
    <w:rsid w:val="00FE027E"/>
    <w:rsid w:val="00FE1692"/>
    <w:rsid w:val="00FE1697"/>
    <w:rsid w:val="00FE1873"/>
    <w:rsid w:val="00FE190A"/>
    <w:rsid w:val="00FE23D1"/>
    <w:rsid w:val="00FE2412"/>
    <w:rsid w:val="00FE3171"/>
    <w:rsid w:val="00FE35E3"/>
    <w:rsid w:val="00FE3871"/>
    <w:rsid w:val="00FE3C25"/>
    <w:rsid w:val="00FE55F6"/>
    <w:rsid w:val="00FE5BEB"/>
    <w:rsid w:val="00FE5FB4"/>
    <w:rsid w:val="00FE69B1"/>
    <w:rsid w:val="00FE71A7"/>
    <w:rsid w:val="00FE73E0"/>
    <w:rsid w:val="00FE7A2B"/>
    <w:rsid w:val="00FE7ABB"/>
    <w:rsid w:val="00FE7ED6"/>
    <w:rsid w:val="00FF0271"/>
    <w:rsid w:val="00FF0783"/>
    <w:rsid w:val="00FF0A0E"/>
    <w:rsid w:val="00FF1D0D"/>
    <w:rsid w:val="00FF2013"/>
    <w:rsid w:val="00FF2208"/>
    <w:rsid w:val="00FF2638"/>
    <w:rsid w:val="00FF27EB"/>
    <w:rsid w:val="00FF37E2"/>
    <w:rsid w:val="00FF38CB"/>
    <w:rsid w:val="00FF3D05"/>
    <w:rsid w:val="00FF4300"/>
    <w:rsid w:val="00FF4C7B"/>
    <w:rsid w:val="00FF4ECA"/>
    <w:rsid w:val="00FF5BBD"/>
    <w:rsid w:val="00FF5C6D"/>
    <w:rsid w:val="00FF5DAD"/>
    <w:rsid w:val="00FF61A9"/>
    <w:rsid w:val="00FF6645"/>
    <w:rsid w:val="00FF6D96"/>
    <w:rsid w:val="00FF6FCA"/>
    <w:rsid w:val="00FF71D4"/>
    <w:rsid w:val="00FF7583"/>
    <w:rsid w:val="00FF77FF"/>
    <w:rsid w:val="486BF3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EB5BDD"/>
  <w15:docId w15:val="{B87005AB-8232-48A2-94CA-9F759D51B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3069"/>
    <w:rPr>
      <w:rFonts w:ascii="Times New Roman" w:hAnsi="Times New Roman"/>
    </w:rPr>
  </w:style>
  <w:style w:type="paragraph" w:styleId="Heading1">
    <w:name w:val="heading 1"/>
    <w:basedOn w:val="Normal"/>
    <w:next w:val="Normal"/>
    <w:link w:val="Heading1Char"/>
    <w:uiPriority w:val="9"/>
    <w:qFormat/>
    <w:rsid w:val="00D479BF"/>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479BF"/>
    <w:pPr>
      <w:keepNext/>
      <w:keepLines/>
      <w:spacing w:before="160" w:after="80"/>
      <w:outlineLvl w:val="1"/>
    </w:pPr>
    <w:rPr>
      <w:rFonts w:eastAsiaTheme="majorEastAsia"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479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C73BB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C73BB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C73BB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3BB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3BB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3BB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79BF"/>
    <w:rPr>
      <w:rFonts w:ascii="Times New Roman" w:eastAsiaTheme="majorEastAsia" w:hAnsi="Times New Roman" w:cstheme="majorBidi"/>
      <w:color w:val="0F4761" w:themeColor="accent1" w:themeShade="BF"/>
      <w:sz w:val="40"/>
      <w:szCs w:val="40"/>
    </w:rPr>
  </w:style>
  <w:style w:type="character" w:customStyle="1" w:styleId="Heading2Char">
    <w:name w:val="Heading 2 Char"/>
    <w:basedOn w:val="DefaultParagraphFont"/>
    <w:link w:val="Heading2"/>
    <w:uiPriority w:val="9"/>
    <w:rsid w:val="00D479BF"/>
    <w:rPr>
      <w:rFonts w:ascii="Times New Roman" w:eastAsiaTheme="majorEastAsia" w:hAnsi="Times New Roman" w:cstheme="majorBidi"/>
      <w:color w:val="0F4761" w:themeColor="accent1" w:themeShade="BF"/>
      <w:sz w:val="32"/>
      <w:szCs w:val="32"/>
    </w:rPr>
  </w:style>
  <w:style w:type="character" w:customStyle="1" w:styleId="Heading3Char">
    <w:name w:val="Heading 3 Char"/>
    <w:basedOn w:val="DefaultParagraphFont"/>
    <w:link w:val="Heading3"/>
    <w:uiPriority w:val="9"/>
    <w:rsid w:val="00D479BF"/>
    <w:rPr>
      <w:rFonts w:ascii="Times New Roman" w:eastAsiaTheme="majorEastAsia" w:hAnsi="Times New Roman" w:cstheme="majorBidi"/>
      <w:color w:val="0F4761" w:themeColor="accent1" w:themeShade="BF"/>
      <w:sz w:val="28"/>
      <w:szCs w:val="28"/>
    </w:rPr>
  </w:style>
  <w:style w:type="character" w:customStyle="1" w:styleId="Heading4Char">
    <w:name w:val="Heading 4 Char"/>
    <w:basedOn w:val="DefaultParagraphFont"/>
    <w:link w:val="Heading4"/>
    <w:uiPriority w:val="9"/>
    <w:rsid w:val="00C73BB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C73BB4"/>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C73BB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3BB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3BB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3BB4"/>
    <w:rPr>
      <w:rFonts w:eastAsiaTheme="majorEastAsia" w:cstheme="majorBidi"/>
      <w:color w:val="272727" w:themeColor="text1" w:themeTint="D8"/>
    </w:rPr>
  </w:style>
  <w:style w:type="paragraph" w:styleId="Title">
    <w:name w:val="Title"/>
    <w:basedOn w:val="Normal"/>
    <w:next w:val="Normal"/>
    <w:link w:val="TitleChar"/>
    <w:uiPriority w:val="10"/>
    <w:qFormat/>
    <w:rsid w:val="00D479BF"/>
    <w:pPr>
      <w:spacing w:after="8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79BF"/>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C73BB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3BB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3BB4"/>
    <w:pPr>
      <w:spacing w:before="160"/>
      <w:jc w:val="center"/>
    </w:pPr>
    <w:rPr>
      <w:i/>
      <w:iCs/>
      <w:color w:val="404040" w:themeColor="text1" w:themeTint="BF"/>
    </w:rPr>
  </w:style>
  <w:style w:type="character" w:customStyle="1" w:styleId="QuoteChar">
    <w:name w:val="Quote Char"/>
    <w:basedOn w:val="DefaultParagraphFont"/>
    <w:link w:val="Quote"/>
    <w:uiPriority w:val="29"/>
    <w:rsid w:val="00C73BB4"/>
    <w:rPr>
      <w:i/>
      <w:iCs/>
      <w:color w:val="404040" w:themeColor="text1" w:themeTint="BF"/>
    </w:rPr>
  </w:style>
  <w:style w:type="paragraph" w:styleId="ListParagraph">
    <w:name w:val="List Paragraph"/>
    <w:basedOn w:val="Normal"/>
    <w:uiPriority w:val="34"/>
    <w:qFormat/>
    <w:rsid w:val="00C73BB4"/>
    <w:pPr>
      <w:ind w:left="720"/>
      <w:contextualSpacing/>
    </w:pPr>
  </w:style>
  <w:style w:type="character" w:styleId="IntenseEmphasis">
    <w:name w:val="Intense Emphasis"/>
    <w:basedOn w:val="DefaultParagraphFont"/>
    <w:uiPriority w:val="21"/>
    <w:qFormat/>
    <w:rsid w:val="00C73BB4"/>
    <w:rPr>
      <w:i/>
      <w:iCs/>
      <w:color w:val="0F4761" w:themeColor="accent1" w:themeShade="BF"/>
    </w:rPr>
  </w:style>
  <w:style w:type="paragraph" w:styleId="IntenseQuote">
    <w:name w:val="Intense Quote"/>
    <w:basedOn w:val="Normal"/>
    <w:next w:val="Normal"/>
    <w:link w:val="IntenseQuoteChar"/>
    <w:uiPriority w:val="30"/>
    <w:qFormat/>
    <w:rsid w:val="00C73BB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3BB4"/>
    <w:rPr>
      <w:i/>
      <w:iCs/>
      <w:color w:val="0F4761" w:themeColor="accent1" w:themeShade="BF"/>
    </w:rPr>
  </w:style>
  <w:style w:type="character" w:styleId="IntenseReference">
    <w:name w:val="Intense Reference"/>
    <w:basedOn w:val="DefaultParagraphFont"/>
    <w:uiPriority w:val="32"/>
    <w:qFormat/>
    <w:rsid w:val="00C73BB4"/>
    <w:rPr>
      <w:b/>
      <w:bCs/>
      <w:smallCaps/>
      <w:color w:val="0F4761" w:themeColor="accent1" w:themeShade="BF"/>
      <w:spacing w:val="5"/>
    </w:rPr>
  </w:style>
  <w:style w:type="character" w:styleId="LineNumber">
    <w:name w:val="line number"/>
    <w:basedOn w:val="DefaultParagraphFont"/>
    <w:uiPriority w:val="99"/>
    <w:semiHidden/>
    <w:unhideWhenUsed/>
    <w:rsid w:val="00675597"/>
  </w:style>
  <w:style w:type="character" w:styleId="Hyperlink">
    <w:name w:val="Hyperlink"/>
    <w:basedOn w:val="DefaultParagraphFont"/>
    <w:uiPriority w:val="99"/>
    <w:unhideWhenUsed/>
    <w:rsid w:val="008F197C"/>
    <w:rPr>
      <w:color w:val="467886" w:themeColor="hyperlink"/>
      <w:u w:val="single"/>
    </w:rPr>
  </w:style>
  <w:style w:type="character" w:customStyle="1" w:styleId="UnresolvedMention1">
    <w:name w:val="Unresolved Mention1"/>
    <w:basedOn w:val="DefaultParagraphFont"/>
    <w:uiPriority w:val="99"/>
    <w:semiHidden/>
    <w:unhideWhenUsed/>
    <w:rsid w:val="008F197C"/>
    <w:rPr>
      <w:color w:val="605E5C"/>
      <w:shd w:val="clear" w:color="auto" w:fill="E1DFDD"/>
    </w:rPr>
  </w:style>
  <w:style w:type="paragraph" w:styleId="Header">
    <w:name w:val="header"/>
    <w:basedOn w:val="Normal"/>
    <w:link w:val="HeaderChar"/>
    <w:uiPriority w:val="99"/>
    <w:unhideWhenUsed/>
    <w:rsid w:val="00D479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9BF"/>
  </w:style>
  <w:style w:type="paragraph" w:styleId="Footer">
    <w:name w:val="footer"/>
    <w:basedOn w:val="Normal"/>
    <w:link w:val="FooterChar"/>
    <w:uiPriority w:val="99"/>
    <w:unhideWhenUsed/>
    <w:rsid w:val="00D479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9BF"/>
  </w:style>
  <w:style w:type="character" w:styleId="FollowedHyperlink">
    <w:name w:val="FollowedHyperlink"/>
    <w:basedOn w:val="DefaultParagraphFont"/>
    <w:uiPriority w:val="99"/>
    <w:semiHidden/>
    <w:unhideWhenUsed/>
    <w:rsid w:val="001B074E"/>
    <w:rPr>
      <w:color w:val="96607D" w:themeColor="followedHyperlink"/>
      <w:u w:val="single"/>
    </w:rPr>
  </w:style>
  <w:style w:type="paragraph" w:customStyle="1" w:styleId="EndNoteBibliographyTitle">
    <w:name w:val="EndNote Bibliography Title"/>
    <w:basedOn w:val="Normal"/>
    <w:link w:val="EndNoteBibliographyTitleChar"/>
    <w:rsid w:val="00BB0474"/>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BB0474"/>
    <w:rPr>
      <w:rFonts w:ascii="Times New Roman" w:hAnsi="Times New Roman" w:cs="Times New Roman"/>
      <w:noProof/>
      <w:lang w:val="en-US"/>
    </w:rPr>
  </w:style>
  <w:style w:type="paragraph" w:customStyle="1" w:styleId="EndNoteBibliography">
    <w:name w:val="EndNote Bibliography"/>
    <w:basedOn w:val="Normal"/>
    <w:link w:val="EndNoteBibliographyChar"/>
    <w:rsid w:val="00BB0474"/>
    <w:pPr>
      <w:spacing w:line="240" w:lineRule="auto"/>
    </w:pPr>
    <w:rPr>
      <w:rFonts w:cs="Times New Roman"/>
      <w:noProof/>
    </w:rPr>
  </w:style>
  <w:style w:type="character" w:customStyle="1" w:styleId="EndNoteBibliographyChar">
    <w:name w:val="EndNote Bibliography Char"/>
    <w:basedOn w:val="DefaultParagraphFont"/>
    <w:link w:val="EndNoteBibliography"/>
    <w:rsid w:val="00BB0474"/>
    <w:rPr>
      <w:rFonts w:ascii="Times New Roman" w:hAnsi="Times New Roman" w:cs="Times New Roman"/>
      <w:noProof/>
    </w:rPr>
  </w:style>
  <w:style w:type="character" w:styleId="Emphasis">
    <w:name w:val="Emphasis"/>
    <w:basedOn w:val="DefaultParagraphFont"/>
    <w:uiPriority w:val="20"/>
    <w:qFormat/>
    <w:rsid w:val="00180D65"/>
    <w:rPr>
      <w:i/>
      <w:iCs/>
    </w:rPr>
  </w:style>
  <w:style w:type="paragraph" w:styleId="NormalWeb">
    <w:name w:val="Normal (Web)"/>
    <w:basedOn w:val="Normal"/>
    <w:uiPriority w:val="99"/>
    <w:unhideWhenUsed/>
    <w:rsid w:val="00C32A5B"/>
    <w:pPr>
      <w:spacing w:before="100" w:beforeAutospacing="1" w:after="100" w:afterAutospacing="1" w:line="240" w:lineRule="auto"/>
    </w:pPr>
    <w:rPr>
      <w:rFonts w:eastAsia="Times New Roman" w:cs="Times New Roman"/>
      <w:kern w:val="0"/>
      <w:sz w:val="24"/>
      <w:szCs w:val="24"/>
      <w:lang w:eastAsia="en-GB"/>
    </w:rPr>
  </w:style>
  <w:style w:type="character" w:styleId="CommentReference">
    <w:name w:val="annotation reference"/>
    <w:basedOn w:val="DefaultParagraphFont"/>
    <w:uiPriority w:val="99"/>
    <w:semiHidden/>
    <w:unhideWhenUsed/>
    <w:rsid w:val="00A907BA"/>
    <w:rPr>
      <w:sz w:val="16"/>
      <w:szCs w:val="16"/>
    </w:rPr>
  </w:style>
  <w:style w:type="paragraph" w:styleId="CommentText">
    <w:name w:val="annotation text"/>
    <w:basedOn w:val="Normal"/>
    <w:link w:val="CommentTextChar"/>
    <w:uiPriority w:val="99"/>
    <w:unhideWhenUsed/>
    <w:rsid w:val="00A907BA"/>
    <w:pPr>
      <w:spacing w:line="240" w:lineRule="auto"/>
    </w:pPr>
    <w:rPr>
      <w:sz w:val="20"/>
      <w:szCs w:val="20"/>
    </w:rPr>
  </w:style>
  <w:style w:type="character" w:customStyle="1" w:styleId="CommentTextChar">
    <w:name w:val="Comment Text Char"/>
    <w:basedOn w:val="DefaultParagraphFont"/>
    <w:link w:val="CommentText"/>
    <w:uiPriority w:val="99"/>
    <w:rsid w:val="00A907B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907BA"/>
    <w:rPr>
      <w:b/>
      <w:bCs/>
    </w:rPr>
  </w:style>
  <w:style w:type="character" w:customStyle="1" w:styleId="CommentSubjectChar">
    <w:name w:val="Comment Subject Char"/>
    <w:basedOn w:val="CommentTextChar"/>
    <w:link w:val="CommentSubject"/>
    <w:uiPriority w:val="99"/>
    <w:semiHidden/>
    <w:rsid w:val="00A907BA"/>
    <w:rPr>
      <w:rFonts w:ascii="Times New Roman" w:hAnsi="Times New Roman"/>
      <w:b/>
      <w:bCs/>
      <w:sz w:val="20"/>
      <w:szCs w:val="20"/>
    </w:rPr>
  </w:style>
  <w:style w:type="paragraph" w:styleId="BalloonText">
    <w:name w:val="Balloon Text"/>
    <w:basedOn w:val="Normal"/>
    <w:link w:val="BalloonTextChar"/>
    <w:uiPriority w:val="99"/>
    <w:semiHidden/>
    <w:unhideWhenUsed/>
    <w:rsid w:val="00A907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07BA"/>
    <w:rPr>
      <w:rFonts w:ascii="Segoe UI" w:hAnsi="Segoe UI" w:cs="Segoe UI"/>
      <w:sz w:val="18"/>
      <w:szCs w:val="18"/>
    </w:rPr>
  </w:style>
  <w:style w:type="paragraph" w:styleId="Revision">
    <w:name w:val="Revision"/>
    <w:hidden/>
    <w:uiPriority w:val="99"/>
    <w:semiHidden/>
    <w:rsid w:val="009D6B23"/>
    <w:pPr>
      <w:spacing w:after="0" w:line="240" w:lineRule="auto"/>
    </w:pPr>
    <w:rPr>
      <w:rFonts w:ascii="Times New Roman" w:hAnsi="Times New Roman"/>
    </w:rPr>
  </w:style>
  <w:style w:type="paragraph" w:customStyle="1" w:styleId="p">
    <w:name w:val="p"/>
    <w:basedOn w:val="Normal"/>
    <w:rsid w:val="00A33D6A"/>
    <w:pPr>
      <w:spacing w:before="100" w:beforeAutospacing="1" w:after="100" w:afterAutospacing="1" w:line="240" w:lineRule="auto"/>
    </w:pPr>
    <w:rPr>
      <w:rFonts w:eastAsia="Times New Roman" w:cs="Times New Roman"/>
      <w:kern w:val="0"/>
      <w:sz w:val="24"/>
      <w:szCs w:val="24"/>
      <w:lang w:eastAsia="en-GB"/>
      <w14:ligatures w14:val="none"/>
    </w:rPr>
  </w:style>
  <w:style w:type="character" w:customStyle="1" w:styleId="UnresolvedMention2">
    <w:name w:val="Unresolved Mention2"/>
    <w:basedOn w:val="DefaultParagraphFont"/>
    <w:uiPriority w:val="99"/>
    <w:semiHidden/>
    <w:unhideWhenUsed/>
    <w:rsid w:val="00350BF1"/>
    <w:rPr>
      <w:color w:val="605E5C"/>
      <w:shd w:val="clear" w:color="auto" w:fill="E1DFDD"/>
    </w:rPr>
  </w:style>
  <w:style w:type="paragraph" w:customStyle="1" w:styleId="pf0">
    <w:name w:val="pf0"/>
    <w:basedOn w:val="Normal"/>
    <w:rsid w:val="00D26309"/>
    <w:pPr>
      <w:spacing w:before="100" w:beforeAutospacing="1" w:after="100" w:afterAutospacing="1" w:line="240" w:lineRule="auto"/>
    </w:pPr>
    <w:rPr>
      <w:rFonts w:eastAsia="Times New Roman" w:cs="Times New Roman"/>
      <w:kern w:val="0"/>
      <w:sz w:val="24"/>
      <w:szCs w:val="24"/>
      <w:lang w:eastAsia="en-GB"/>
      <w14:ligatures w14:val="none"/>
    </w:rPr>
  </w:style>
  <w:style w:type="character" w:customStyle="1" w:styleId="cf01">
    <w:name w:val="cf01"/>
    <w:basedOn w:val="DefaultParagraphFont"/>
    <w:rsid w:val="00D2630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6938dfa6-d41a-4bad-b61a-3af3d1c40b17"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C61C02523FC314A88ECDFE096D3274E" ma:contentTypeVersion="15" ma:contentTypeDescription="Create a new document." ma:contentTypeScope="" ma:versionID="504fcdafa6f924cd523e71f268167a5a">
  <xsd:schema xmlns:xsd="http://www.w3.org/2001/XMLSchema" xmlns:xs="http://www.w3.org/2001/XMLSchema" xmlns:p="http://schemas.microsoft.com/office/2006/metadata/properties" xmlns:ns3="6938dfa6-d41a-4bad-b61a-3af3d1c40b17" xmlns:ns4="f0ac16a1-3aa1-40d6-a7c6-1c8124ef44f2" targetNamespace="http://schemas.microsoft.com/office/2006/metadata/properties" ma:root="true" ma:fieldsID="b70be3e45cf8c02f4534378e6bbb9256" ns3:_="" ns4:_="">
    <xsd:import namespace="6938dfa6-d41a-4bad-b61a-3af3d1c40b17"/>
    <xsd:import namespace="f0ac16a1-3aa1-40d6-a7c6-1c8124ef44f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_activity" minOccurs="0"/>
                <xsd:element ref="ns3:MediaServiceObjectDetectorVersions" minOccurs="0"/>
                <xsd:element ref="ns3:MediaServiceSystemTags" minOccurs="0"/>
                <xsd:element ref="ns4:SharedWithUsers" minOccurs="0"/>
                <xsd:element ref="ns4:SharedWithDetails" minOccurs="0"/>
                <xsd:element ref="ns4:SharingHintHash" minOccurs="0"/>
                <xsd:element ref="ns3:MediaServiceSearchPropertie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38dfa6-d41a-4bad-b61a-3af3d1c40b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_activity" ma:index="15" nillable="true" ma:displayName="_activity" ma:hidden="true" ma:internalName="_activity">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0ac16a1-3aa1-40d6-a7c6-1c8124ef44f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6C6134F-0E6A-4F4C-81CE-0D8FD61B61EB}">
  <ds:schemaRefs>
    <ds:schemaRef ds:uri="http://schemas.openxmlformats.org/officeDocument/2006/bibliography"/>
  </ds:schemaRefs>
</ds:datastoreItem>
</file>

<file path=customXml/itemProps2.xml><?xml version="1.0" encoding="utf-8"?>
<ds:datastoreItem xmlns:ds="http://schemas.openxmlformats.org/officeDocument/2006/customXml" ds:itemID="{3727FD91-5A22-4924-87C7-F69FDC0FFE76}">
  <ds:schemaRefs>
    <ds:schemaRef ds:uri="http://schemas.microsoft.com/sharepoint/v3/contenttype/forms"/>
  </ds:schemaRefs>
</ds:datastoreItem>
</file>

<file path=customXml/itemProps3.xml><?xml version="1.0" encoding="utf-8"?>
<ds:datastoreItem xmlns:ds="http://schemas.openxmlformats.org/officeDocument/2006/customXml" ds:itemID="{AF3EC5C6-B331-46EC-AE8F-806A4BF80668}">
  <ds:schemaRefs>
    <ds:schemaRef ds:uri="http://schemas.microsoft.com/office/2006/metadata/properties"/>
    <ds:schemaRef ds:uri="http://schemas.microsoft.com/office/infopath/2007/PartnerControls"/>
    <ds:schemaRef ds:uri="6938dfa6-d41a-4bad-b61a-3af3d1c40b17"/>
  </ds:schemaRefs>
</ds:datastoreItem>
</file>

<file path=customXml/itemProps4.xml><?xml version="1.0" encoding="utf-8"?>
<ds:datastoreItem xmlns:ds="http://schemas.openxmlformats.org/officeDocument/2006/customXml" ds:itemID="{70AB7087-DDD0-4923-BB20-997DF4B421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38dfa6-d41a-4bad-b61a-3af3d1c40b17"/>
    <ds:schemaRef ds:uri="f0ac16a1-3aa1-40d6-a7c6-1c8124ef44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2</Pages>
  <Words>26398</Words>
  <Characters>150470</Characters>
  <Application>Microsoft Office Word</Application>
  <DocSecurity>0</DocSecurity>
  <Lines>1253</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maso Morelli</dc:creator>
  <cp:lastModifiedBy>Tommaso Morelli</cp:lastModifiedBy>
  <cp:revision>10</cp:revision>
  <dcterms:created xsi:type="dcterms:W3CDTF">2024-06-15T13:26:00Z</dcterms:created>
  <dcterms:modified xsi:type="dcterms:W3CDTF">2024-06-15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61C02523FC314A88ECDFE096D3274E</vt:lpwstr>
  </property>
  <property fmtid="{D5CDD505-2E9C-101B-9397-08002B2CF9AE}" pid="3" name="LE1">
    <vt:filetime>2024-06-15T11:21:11Z</vt:filetime>
  </property>
  <property fmtid="{D5CDD505-2E9C-101B-9397-08002B2CF9AE}" pid="4" name="ZOTERO_PREF_1">
    <vt:lpwstr>&lt;data data-version="3" zotero-version="6.0.30"&gt;&lt;session id="u8hvP2Ye"/&gt;&lt;style id="http://www.zotero.org/styles/vancouver" locale="en-GB" hasBibliography="1" bibliographyStyleHasBeenSet="0"/&gt;&lt;prefs&gt;&lt;pref name="fieldType" value="Field"/&gt;&lt;/prefs&gt;&lt;/data&gt;</vt:lpwstr>
  </property>
</Properties>
</file>